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A5950" w14:textId="68C2E5C7" w:rsidR="00F04757" w:rsidRPr="00005E6E" w:rsidRDefault="00F04757" w:rsidP="000F3486">
      <w:pPr>
        <w:pStyle w:val="Title"/>
      </w:pPr>
      <w:bookmarkStart w:id="0" w:name="_Hlk68703810"/>
      <w:r w:rsidRPr="00005E6E">
        <w:t xml:space="preserve">Trajectories of mobility </w:t>
      </w:r>
      <w:del w:id="1" w:author="Won Do Lee" w:date="2023-01-13T00:06:00Z">
        <w:r w:rsidRPr="00005E6E" w:rsidDel="006A48DE">
          <w:delText xml:space="preserve">reduction </w:delText>
        </w:r>
      </w:del>
      <w:r w:rsidRPr="00005E6E">
        <w:t xml:space="preserve">during England's first national COVID-19 </w:t>
      </w:r>
      <w:r w:rsidR="00BA1BA9" w:rsidRPr="00005E6E">
        <w:t>lockdown</w:t>
      </w:r>
      <w:r w:rsidR="00BA1BA9" w:rsidRPr="00005E6E">
        <w:rPr>
          <w:sz w:val="2"/>
          <w:szCs w:val="2"/>
        </w:rPr>
        <w:t>0F</w:t>
      </w:r>
      <w:r w:rsidR="0029587C" w:rsidRPr="00005E6E">
        <w:rPr>
          <w:rStyle w:val="FootnoteReference"/>
        </w:rPr>
        <w:footnoteReference w:id="2"/>
      </w:r>
    </w:p>
    <w:bookmarkEnd w:id="0"/>
    <w:p w14:paraId="3CE0C747" w14:textId="77777777" w:rsidR="00855FBD" w:rsidRPr="00005E6E" w:rsidRDefault="00855FBD" w:rsidP="000F3486"/>
    <w:p w14:paraId="26FF8ED7" w14:textId="28ED9102" w:rsidR="0029587C" w:rsidRPr="00005E6E" w:rsidRDefault="0029587C" w:rsidP="000F3486">
      <w:pPr>
        <w:pStyle w:val="Heading1"/>
      </w:pPr>
      <w:r w:rsidRPr="00005E6E">
        <w:t>Authors</w:t>
      </w:r>
    </w:p>
    <w:p w14:paraId="650CDA20" w14:textId="462BD39C" w:rsidR="0029587C" w:rsidRPr="00005E6E" w:rsidRDefault="0029587C" w:rsidP="000F3486">
      <w:r w:rsidRPr="00005E6E">
        <w:t>Won Do Le</w:t>
      </w:r>
      <w:r w:rsidR="00F3058A" w:rsidRPr="00005E6E">
        <w:t>e</w:t>
      </w:r>
      <w:r w:rsidR="00F3058A" w:rsidRPr="00005E6E">
        <w:rPr>
          <w:rStyle w:val="FootnoteReference"/>
        </w:rPr>
        <w:footnoteReference w:id="3"/>
      </w:r>
      <w:r w:rsidRPr="00005E6E">
        <w:t xml:space="preserve"> (</w:t>
      </w:r>
      <w:hyperlink r:id="rId11" w:history="1">
        <w:r w:rsidRPr="00005E6E">
          <w:rPr>
            <w:rStyle w:val="Hyperlink"/>
          </w:rPr>
          <w:t>wondo.lee@ouce.ox.ac.uk</w:t>
        </w:r>
      </w:hyperlink>
      <w:r w:rsidRPr="00005E6E">
        <w:t>)</w:t>
      </w:r>
      <w:r w:rsidR="00C328D6" w:rsidRPr="00005E6E">
        <w:t xml:space="preserve">, </w:t>
      </w:r>
      <w:r w:rsidRPr="00005E6E">
        <w:t>Matthias Qian</w:t>
      </w:r>
      <w:r w:rsidR="00C328D6" w:rsidRPr="00005E6E">
        <w:rPr>
          <w:rStyle w:val="FootnoteReference"/>
        </w:rPr>
        <w:footnoteReference w:id="4"/>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0F3486"/>
    <w:p w14:paraId="610FE99D" w14:textId="77777777" w:rsidR="00444201" w:rsidRPr="00005E6E" w:rsidRDefault="00444201" w:rsidP="000F3486">
      <w:pPr>
        <w:pStyle w:val="Heading1"/>
      </w:pPr>
      <w:r w:rsidRPr="00005E6E">
        <w:t>Highlights</w:t>
      </w:r>
    </w:p>
    <w:p w14:paraId="59304985" w14:textId="7617EA6A" w:rsidR="002353B1" w:rsidRPr="00005E6E" w:rsidRDefault="002353B1" w:rsidP="002353B1">
      <w:pPr>
        <w:pStyle w:val="ListParagraph"/>
        <w:numPr>
          <w:ilvl w:val="0"/>
          <w:numId w:val="21"/>
        </w:numPr>
        <w:rPr>
          <w:ins w:id="2" w:author="Won Do Lee" w:date="2023-01-19T09:01:00Z"/>
        </w:rPr>
      </w:pPr>
      <w:ins w:id="3" w:author="Won Do Lee" w:date="2023-01-19T09:01:00Z">
        <w:r w:rsidRPr="00005E6E">
          <w:t xml:space="preserve">People's mobility changed substantially in response to COVID-19 </w:t>
        </w:r>
        <w:proofErr w:type="gramStart"/>
        <w:r w:rsidRPr="00005E6E">
          <w:t>pandemic</w:t>
        </w:r>
        <w:proofErr w:type="gramEnd"/>
      </w:ins>
    </w:p>
    <w:p w14:paraId="2C815CBE" w14:textId="0A4480CB" w:rsidR="002353B1" w:rsidRPr="00005E6E" w:rsidRDefault="002353B1" w:rsidP="002353B1">
      <w:pPr>
        <w:pStyle w:val="ListParagraph"/>
        <w:numPr>
          <w:ilvl w:val="0"/>
          <w:numId w:val="21"/>
        </w:numPr>
        <w:rPr>
          <w:ins w:id="4" w:author="Won Do Lee" w:date="2023-01-19T09:01:00Z"/>
        </w:rPr>
      </w:pPr>
      <w:ins w:id="5" w:author="Won Do Lee" w:date="2023-01-19T09:01:00Z">
        <w:r w:rsidRPr="00005E6E">
          <w:t xml:space="preserve">V-shaped trend in mobility shows sharp decline but gradual return over </w:t>
        </w:r>
        <w:proofErr w:type="gramStart"/>
        <w:r w:rsidRPr="00005E6E">
          <w:t>time</w:t>
        </w:r>
        <w:proofErr w:type="gramEnd"/>
      </w:ins>
    </w:p>
    <w:p w14:paraId="79CFAE4D" w14:textId="67D396DE" w:rsidR="002353B1" w:rsidRPr="00005E6E" w:rsidRDefault="002353B1" w:rsidP="002353B1">
      <w:pPr>
        <w:pStyle w:val="ListParagraph"/>
        <w:numPr>
          <w:ilvl w:val="0"/>
          <w:numId w:val="21"/>
        </w:numPr>
        <w:rPr>
          <w:ins w:id="6" w:author="Won Do Lee" w:date="2023-01-19T09:01:00Z"/>
        </w:rPr>
      </w:pPr>
      <w:ins w:id="7"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pPr>
        <w:pStyle w:val="ListParagraph"/>
        <w:numPr>
          <w:ilvl w:val="0"/>
          <w:numId w:val="21"/>
        </w:numPr>
        <w:rPr>
          <w:del w:id="8" w:author="Won Do Lee" w:date="2023-01-19T09:01:00Z"/>
        </w:rPr>
      </w:pPr>
      <w:ins w:id="9" w:author="Won Do Lee" w:date="2023-01-19T09:01:00Z">
        <w:r w:rsidRPr="00005E6E">
          <w:t>Further evidence of flexible responses to COVID-19 is provided by differences in mobility resilience</w:t>
        </w:r>
      </w:ins>
      <w:del w:id="10" w:author="Won Do Lee" w:date="2023-01-19T09:01:00Z">
        <w:r w:rsidR="00A93152" w:rsidRPr="00005E6E" w:rsidDel="002353B1">
          <w:delText xml:space="preserve">People’s </w:delText>
        </w:r>
      </w:del>
      <w:del w:id="11"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2" w:author="Won Do Lee" w:date="2023-01-19T09:01:00Z">
        <w:r w:rsidR="00A93152" w:rsidRPr="00005E6E" w:rsidDel="002353B1">
          <w:delText>mchanged</w:delText>
        </w:r>
      </w:del>
      <w:del w:id="13" w:author="Won Do Lee" w:date="2023-01-18T14:39:00Z">
        <w:r w:rsidR="00A93152" w:rsidRPr="00005E6E" w:rsidDel="00E748AA">
          <w:delText>throughout</w:delText>
        </w:r>
      </w:del>
    </w:p>
    <w:p w14:paraId="514FA845" w14:textId="68FE9FE9" w:rsidR="0093270B" w:rsidRPr="00005E6E" w:rsidDel="002353B1" w:rsidRDefault="00A93152">
      <w:pPr>
        <w:pStyle w:val="ListParagraph"/>
        <w:numPr>
          <w:ilvl w:val="0"/>
          <w:numId w:val="21"/>
        </w:numPr>
        <w:rPr>
          <w:del w:id="14" w:author="Won Do Lee" w:date="2023-01-19T09:01:00Z"/>
        </w:rPr>
      </w:pPr>
      <w:del w:id="15" w:author="Won Do Lee" w:date="2023-01-18T14:40:00Z">
        <w:r w:rsidRPr="00005E6E" w:rsidDel="00E748AA">
          <w:delText xml:space="preserve">The </w:delText>
        </w:r>
      </w:del>
      <w:del w:id="16" w:author="Won Do Lee" w:date="2023-01-19T09:01:00Z">
        <w:r w:rsidRPr="00005E6E" w:rsidDel="002353B1">
          <w:delText xml:space="preserve"> b </w:delText>
        </w:r>
      </w:del>
      <w:del w:id="17" w:author="Won Do Lee" w:date="2023-01-12T22:43:00Z">
        <w:r w:rsidR="0093270B" w:rsidRPr="00005E6E" w:rsidDel="00E556C7">
          <w:delText xml:space="preserve">Mobility levels </w:delText>
        </w:r>
      </w:del>
      <w:del w:id="18" w:author="Won Do Lee" w:date="2023-01-12T22:44:00Z">
        <w:r w:rsidR="00CE5B75" w:rsidRPr="00005E6E" w:rsidDel="00E556C7">
          <w:delText>in</w:delText>
        </w:r>
      </w:del>
      <w:del w:id="19"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20" w:author="Won Do Lee" w:date="2023-01-12T22:39:00Z">
        <w:r w:rsidR="00CE5B75" w:rsidRPr="00005E6E" w:rsidDel="00E556C7">
          <w:delText xml:space="preserve">already </w:delText>
        </w:r>
      </w:del>
      <w:del w:id="21" w:author="Won Do Lee" w:date="2023-01-12T23:18:00Z">
        <w:r w:rsidR="0093270B" w:rsidRPr="00005E6E" w:rsidDel="00972B25">
          <w:delText>bounced back during the lockdown</w:delText>
        </w:r>
      </w:del>
    </w:p>
    <w:p w14:paraId="4A3F1ADD" w14:textId="0C89AC27" w:rsidR="00206D17" w:rsidRPr="00005E6E" w:rsidDel="002353B1" w:rsidRDefault="00B446FD">
      <w:pPr>
        <w:pStyle w:val="ListParagraph"/>
        <w:numPr>
          <w:ilvl w:val="0"/>
          <w:numId w:val="21"/>
        </w:numPr>
        <w:rPr>
          <w:del w:id="22" w:author="Won Do Lee" w:date="2023-01-19T09:01:00Z"/>
        </w:rPr>
      </w:pPr>
      <w:del w:id="23" w:author="Won Do Lee" w:date="2023-01-19T09:01:00Z">
        <w:r w:rsidRPr="00005E6E" w:rsidDel="002353B1">
          <w:delText xml:space="preserve">Trajectories of mobility </w:delText>
        </w:r>
      </w:del>
      <w:del w:id="24" w:author="Won Do Lee" w:date="2023-01-18T14:44:00Z">
        <w:r w:rsidR="00A93152" w:rsidRPr="00005E6E" w:rsidDel="00E748AA">
          <w:delText xml:space="preserve">phases </w:delText>
        </w:r>
      </w:del>
      <w:del w:id="25" w:author="Won Do Lee" w:date="2023-01-13T00:06:00Z">
        <w:r w:rsidRPr="00005E6E" w:rsidDel="006A48DE">
          <w:delText xml:space="preserve">reduction </w:delText>
        </w:r>
      </w:del>
      <w:del w:id="26"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7"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8" w:author="Won Do Lee" w:date="2023-01-17T22:50:00Z">
        <w:r w:rsidR="00A93152" w:rsidRPr="00005E6E" w:rsidDel="0054616D">
          <w:delText>regions</w:delText>
        </w:r>
        <w:r w:rsidR="00CE5B75" w:rsidRPr="00005E6E" w:rsidDel="0054616D">
          <w:delText xml:space="preserve"> </w:delText>
        </w:r>
      </w:del>
      <w:del w:id="29" w:author="Won Do Lee" w:date="2023-01-19T09:01:00Z">
        <w:r w:rsidR="00CE5B75" w:rsidRPr="00005E6E" w:rsidDel="002353B1">
          <w:delText>in England</w:delText>
        </w:r>
      </w:del>
    </w:p>
    <w:p w14:paraId="5613014C" w14:textId="41834988" w:rsidR="004008CC" w:rsidRPr="00005E6E" w:rsidRDefault="00CE5B75" w:rsidP="002353B1">
      <w:pPr>
        <w:pStyle w:val="ListParagraph"/>
        <w:numPr>
          <w:ilvl w:val="0"/>
          <w:numId w:val="21"/>
        </w:numPr>
      </w:pPr>
      <w:del w:id="30" w:author="Won Do Lee" w:date="2023-01-12T23:27:00Z">
        <w:r w:rsidRPr="00005E6E" w:rsidDel="00631D21">
          <w:delText>Spatial differences in mobility trends</w:delText>
        </w:r>
      </w:del>
      <w:del w:id="31" w:author="Won Do Lee" w:date="2023-01-17T22:52:00Z">
        <w:r w:rsidRPr="00005E6E" w:rsidDel="0054616D">
          <w:delText xml:space="preserve"> </w:delText>
        </w:r>
        <w:r w:rsidR="00A93152" w:rsidRPr="00005E6E" w:rsidDel="0054616D">
          <w:delText xml:space="preserve">are </w:delText>
        </w:r>
      </w:del>
      <w:del w:id="32" w:author="Won Do Lee" w:date="2023-01-12T23:28:00Z">
        <w:r w:rsidR="00301192" w:rsidRPr="00005E6E" w:rsidDel="00631D21">
          <w:delText>are</w:delText>
        </w:r>
        <w:r w:rsidR="002C15C2" w:rsidRPr="00005E6E" w:rsidDel="00631D21">
          <w:delText xml:space="preserve"> </w:delText>
        </w:r>
      </w:del>
      <w:del w:id="33"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4"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0F3486"/>
    <w:p w14:paraId="2B15D4B4" w14:textId="131CFC91" w:rsidR="00DD1B16" w:rsidRPr="00005E6E" w:rsidRDefault="00DD1B16" w:rsidP="000F3486">
      <w:pPr>
        <w:pStyle w:val="Heading1"/>
      </w:pPr>
      <w:r w:rsidRPr="00005E6E">
        <w:t>Abstracts</w:t>
      </w:r>
    </w:p>
    <w:p w14:paraId="749737BA" w14:textId="14B13DFB" w:rsidR="00CB7497" w:rsidRPr="00005E6E" w:rsidRDefault="00080591" w:rsidP="000F3486">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5" w:author="Won Do Lee" w:date="2023-01-17T22:55:00Z">
        <w:r w:rsidR="00DD1B16" w:rsidRPr="00005E6E" w:rsidDel="0054616D">
          <w:delText xml:space="preserve">analyse </w:delText>
        </w:r>
      </w:del>
      <w:ins w:id="36" w:author="Won Do Lee" w:date="2023-01-17T22:57:00Z">
        <w:r w:rsidR="0054616D" w:rsidRPr="00005E6E">
          <w:t>explored</w:t>
        </w:r>
      </w:ins>
      <w:ins w:id="37" w:author="Won Do Lee" w:date="2023-01-17T22:55:00Z">
        <w:r w:rsidR="0054616D" w:rsidRPr="00005E6E">
          <w:t xml:space="preserve"> </w:t>
        </w:r>
      </w:ins>
      <w:r w:rsidR="00CE5B75" w:rsidRPr="00005E6E">
        <w:t xml:space="preserve">spatial differences between </w:t>
      </w:r>
      <w:del w:id="38" w:author="Won Do Lee" w:date="2023-01-17T22:55:00Z">
        <w:r w:rsidR="00CE5B75" w:rsidRPr="00005E6E" w:rsidDel="0054616D">
          <w:delText>Local Authority</w:delText>
        </w:r>
      </w:del>
      <w:ins w:id="39" w:author="Won Do Lee" w:date="2023-01-17T22:55:00Z">
        <w:r w:rsidR="0054616D" w:rsidRPr="00005E6E">
          <w:t xml:space="preserve">local authorities </w:t>
        </w:r>
      </w:ins>
      <w:del w:id="40" w:author="Won Do Lee" w:date="2023-01-17T22:55:00Z">
        <w:r w:rsidR="00CE5B75" w:rsidRPr="00005E6E" w:rsidDel="0054616D">
          <w:delText xml:space="preserve"> areas </w:delText>
        </w:r>
      </w:del>
      <w:r w:rsidR="00CE5B75" w:rsidRPr="00005E6E">
        <w:t xml:space="preserve">in </w:t>
      </w:r>
      <w:r w:rsidR="00DD1B16" w:rsidRPr="00005E6E">
        <w:t xml:space="preserve">how </w:t>
      </w:r>
      <w:del w:id="41" w:author="Won Do Lee" w:date="2023-01-17T22:57:00Z">
        <w:r w:rsidR="00DD1B16" w:rsidRPr="00005E6E" w:rsidDel="0054616D">
          <w:delText xml:space="preserve">mobility </w:delText>
        </w:r>
        <w:r w:rsidR="00CE5B75" w:rsidRPr="00005E6E" w:rsidDel="0054616D">
          <w:delText>levels</w:delText>
        </w:r>
      </w:del>
      <w:ins w:id="42" w:author="Won Do Lee" w:date="2023-01-17T22:57:00Z">
        <w:r w:rsidR="0054616D" w:rsidRPr="00005E6E">
          <w:t>people’s mobility</w:t>
        </w:r>
      </w:ins>
      <w:ins w:id="43" w:author="Won Do Lee" w:date="2023-01-15T22:41:00Z">
        <w:r w:rsidR="00E22545" w:rsidRPr="00005E6E">
          <w:t xml:space="preserve"> </w:t>
        </w:r>
      </w:ins>
      <w:ins w:id="44" w:author="Won Do Lee" w:date="2023-01-15T22:43:00Z">
        <w:r w:rsidR="00E22545" w:rsidRPr="00005E6E">
          <w:t>changed</w:t>
        </w:r>
      </w:ins>
      <w:del w:id="45" w:author="Won Do Lee" w:date="2023-01-15T22:41:00Z">
        <w:r w:rsidR="00CE5B75" w:rsidRPr="00005E6E" w:rsidDel="00E22545">
          <w:delText xml:space="preserve"> </w:delText>
        </w:r>
        <w:r w:rsidR="00DD1B16" w:rsidRPr="00005E6E" w:rsidDel="00E22545">
          <w:delText xml:space="preserve">evolved </w:delText>
        </w:r>
      </w:del>
      <w:del w:id="46" w:author="Won Do Lee" w:date="2023-01-12T23:43:00Z">
        <w:r w:rsidR="00CE5B75" w:rsidRPr="00005E6E" w:rsidDel="002A67E4">
          <w:delText>in the</w:delText>
        </w:r>
      </w:del>
      <w:ins w:id="47" w:author="Won Do Lee" w:date="2023-01-15T22:44:00Z">
        <w:r w:rsidR="00E22545" w:rsidRPr="00005E6E">
          <w:t xml:space="preserve"> </w:t>
        </w:r>
      </w:ins>
      <w:ins w:id="48" w:author="Won Do Lee" w:date="2023-01-12T23:43:00Z">
        <w:r w:rsidR="002A67E4" w:rsidRPr="00005E6E">
          <w:t xml:space="preserve">during </w:t>
        </w:r>
      </w:ins>
      <w:del w:id="49" w:author="Won Do Lee" w:date="2023-01-12T23:43:00Z">
        <w:r w:rsidR="00CE5B75" w:rsidRPr="00005E6E" w:rsidDel="002A67E4">
          <w:delText xml:space="preserve"> </w:delText>
        </w:r>
      </w:del>
      <w:ins w:id="50" w:author="Won Do Lee" w:date="2023-01-12T23:43:00Z">
        <w:r w:rsidR="002A67E4" w:rsidRPr="00005E6E">
          <w:t xml:space="preserve">the </w:t>
        </w:r>
      </w:ins>
      <w:ins w:id="51" w:author="Won Do Lee" w:date="2023-01-12T23:41:00Z">
        <w:r w:rsidR="002A67E4" w:rsidRPr="00005E6E">
          <w:t>first national lockdown</w:t>
        </w:r>
      </w:ins>
      <w:ins w:id="52" w:author="Won Do Lee" w:date="2023-01-17T22:56:00Z">
        <w:r w:rsidR="0054616D" w:rsidRPr="00005E6E">
          <w:t xml:space="preserve"> </w:t>
        </w:r>
      </w:ins>
      <w:ins w:id="53" w:author="Won Do Lee" w:date="2023-01-17T22:57:00Z">
        <w:r w:rsidR="0054616D" w:rsidRPr="00005E6E">
          <w:t xml:space="preserve">in </w:t>
        </w:r>
      </w:ins>
      <w:ins w:id="54" w:author="Won Do Lee" w:date="2023-01-17T22:56:00Z">
        <w:r w:rsidR="0054616D" w:rsidRPr="00005E6E">
          <w:t>the initial phases</w:t>
        </w:r>
      </w:ins>
      <w:del w:id="55" w:author="Won Do Lee" w:date="2023-01-12T23:41:00Z">
        <w:r w:rsidR="00CE5B75" w:rsidRPr="00005E6E" w:rsidDel="002A67E4">
          <w:delText xml:space="preserve">period </w:delText>
        </w:r>
      </w:del>
      <w:del w:id="56" w:author="Won Do Lee" w:date="2023-01-12T23:43:00Z">
        <w:r w:rsidR="00CE5B75" w:rsidRPr="00005E6E" w:rsidDel="002A67E4">
          <w:delText>1 March</w:delText>
        </w:r>
      </w:del>
      <w:del w:id="57" w:author="Won Do Lee" w:date="2023-01-12T23:42:00Z">
        <w:r w:rsidR="00CE5B75" w:rsidRPr="00005E6E" w:rsidDel="002A67E4">
          <w:delText>-</w:delText>
        </w:r>
      </w:del>
      <w:del w:id="58"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9"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60"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1" w:author="Won Do Lee" w:date="2023-01-17T22:58:00Z">
        <w:r w:rsidR="00DD1B16" w:rsidRPr="00005E6E" w:rsidDel="0054616D">
          <w:delText xml:space="preserve">in the </w:delText>
        </w:r>
      </w:del>
      <w:del w:id="62"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3" w:author="Won Do Lee" w:date="2023-01-17T22:58:00Z">
        <w:r w:rsidR="0054616D" w:rsidRPr="00005E6E">
          <w:t xml:space="preserve">in trajectories of mobility, and </w:t>
        </w:r>
      </w:ins>
      <w:ins w:id="64" w:author="Won Do Lee" w:date="2023-01-17T23:00:00Z">
        <w:r w:rsidR="0054616D" w:rsidRPr="00005E6E">
          <w:t>their</w:t>
        </w:r>
      </w:ins>
      <w:del w:id="65"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6" w:author="Won Do Lee" w:date="2023-01-17T22:58:00Z">
        <w:r w:rsidR="00172C26" w:rsidRPr="00005E6E" w:rsidDel="0054616D">
          <w:delText xml:space="preserve">is </w:delText>
        </w:r>
      </w:del>
      <w:ins w:id="67" w:author="Won Do Lee" w:date="2023-01-17T22:58:00Z">
        <w:r w:rsidR="0054616D" w:rsidRPr="00005E6E">
          <w:t xml:space="preserve">was </w:t>
        </w:r>
      </w:ins>
      <w:r w:rsidR="00172C26" w:rsidRPr="00005E6E">
        <w:t xml:space="preserve">mainly associated with their </w:t>
      </w:r>
      <w:r w:rsidR="00A93152" w:rsidRPr="00005E6E">
        <w:t>income level</w:t>
      </w:r>
      <w:del w:id="68"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9" w:name="_Hlk66474848"/>
      <w:commentRangeStart w:id="70"/>
      <w:commentRangeStart w:id="71"/>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2" w:author="Won Do Lee" w:date="2023-01-17T22:59:00Z">
        <w:r w:rsidR="0054616D" w:rsidRPr="00005E6E">
          <w:t>, estimated</w:t>
        </w:r>
      </w:ins>
      <w:ins w:id="73" w:author="Won Do Lee" w:date="2023-01-17T22:58:00Z">
        <w:r w:rsidR="0054616D" w:rsidRPr="00005E6E">
          <w:t xml:space="preserve"> by the </w:t>
        </w:r>
      </w:ins>
      <w:ins w:id="74" w:author="Won Do Lee" w:date="2023-01-17T22:59:00Z">
        <w:r w:rsidR="0054616D" w:rsidRPr="00005E6E">
          <w:t>classification model</w:t>
        </w:r>
      </w:ins>
      <w:r w:rsidR="00DA7915" w:rsidRPr="00005E6E">
        <w:t>.</w:t>
      </w:r>
      <w:bookmarkEnd w:id="69"/>
      <w:commentRangeEnd w:id="70"/>
      <w:r w:rsidR="00DA7915" w:rsidRPr="00005E6E">
        <w:commentReference w:id="70"/>
      </w:r>
      <w:commentRangeEnd w:id="71"/>
      <w:r w:rsidR="00C110E0" w:rsidRPr="00005E6E">
        <w:commentReference w:id="71"/>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5"/>
      <w:r w:rsidR="005B4453" w:rsidRPr="00005E6E">
        <w:t>It</w:t>
      </w:r>
      <w:commentRangeEnd w:id="75"/>
      <w:r w:rsidR="0054616D" w:rsidRPr="00005E6E">
        <w:rPr>
          <w:rStyle w:val="CommentReference"/>
        </w:rPr>
        <w:commentReference w:id="75"/>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infection and severe illness </w:t>
      </w:r>
      <w:proofErr w:type="gramStart"/>
      <w:r w:rsidR="00DD1B16" w:rsidRPr="00005E6E">
        <w:t>was</w:t>
      </w:r>
      <w:proofErr w:type="gramEnd"/>
      <w:r w:rsidR="00DD1B16" w:rsidRPr="00005E6E">
        <w:t xml:space="preserve"> relatively high. More generally, </w:t>
      </w:r>
      <w:commentRangeStart w:id="76"/>
      <w:r w:rsidR="00DD1B16" w:rsidRPr="00005E6E">
        <w:t xml:space="preserve">the </w:t>
      </w:r>
      <w:del w:id="77" w:author="Won Do Lee" w:date="2023-01-17T23:01:00Z">
        <w:r w:rsidR="00DD1B16" w:rsidRPr="00005E6E" w:rsidDel="0054616D">
          <w:delText xml:space="preserve">paper </w:delText>
        </w:r>
      </w:del>
      <w:r w:rsidR="00DD1B16" w:rsidRPr="00005E6E">
        <w:t>results highlight</w:t>
      </w:r>
      <w:ins w:id="78" w:author="Won Do Lee" w:date="2023-01-17T23:01:00Z">
        <w:r w:rsidR="0054616D" w:rsidRPr="00005E6E">
          <w:t>ed</w:t>
        </w:r>
      </w:ins>
      <w:r w:rsidR="00DD1B16" w:rsidRPr="00005E6E">
        <w:t xml:space="preserve"> the need to </w:t>
      </w:r>
      <w:del w:id="79" w:author="Won Do Lee" w:date="2023-01-12T23:47:00Z">
        <w:r w:rsidR="00DD1B16" w:rsidRPr="00005E6E" w:rsidDel="00D5339A">
          <w:delText xml:space="preserve">consider </w:delText>
        </w:r>
      </w:del>
      <w:ins w:id="80" w:author="Won Do Lee" w:date="2023-01-17T23:01:00Z">
        <w:r w:rsidR="0054616D" w:rsidRPr="00005E6E">
          <w:t xml:space="preserve">consider </w:t>
        </w:r>
      </w:ins>
      <w:del w:id="81" w:author="Won Do Lee" w:date="2023-01-17T23:01:00Z">
        <w:r w:rsidR="0093270B" w:rsidRPr="00005E6E" w:rsidDel="0054616D">
          <w:delText xml:space="preserve">the </w:delText>
        </w:r>
      </w:del>
      <w:r w:rsidR="000C6A04" w:rsidRPr="00005E6E">
        <w:t>difference</w:t>
      </w:r>
      <w:ins w:id="82" w:author="Won Do Lee" w:date="2023-01-17T23:01:00Z">
        <w:r w:rsidR="0054616D" w:rsidRPr="00005E6E">
          <w:t>s</w:t>
        </w:r>
      </w:ins>
      <w:r w:rsidR="000C6A04" w:rsidRPr="00005E6E">
        <w:t xml:space="preserve"> in </w:t>
      </w:r>
      <w:del w:id="83"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4" w:author="Won Do Lee" w:date="2023-01-12T23:47:00Z">
        <w:r w:rsidR="00D5339A" w:rsidRPr="00005E6E">
          <w:t xml:space="preserve">mobility resilience </w:t>
        </w:r>
      </w:ins>
      <w:ins w:id="85" w:author="Won Do Lee" w:date="2023-01-17T23:02:00Z">
        <w:r w:rsidR="0054616D" w:rsidRPr="00005E6E">
          <w:t xml:space="preserve">towards </w:t>
        </w:r>
      </w:ins>
      <w:ins w:id="86" w:author="Won Do Lee" w:date="2023-01-12T23:50:00Z">
        <w:r w:rsidR="00D5339A" w:rsidRPr="00005E6E">
          <w:t xml:space="preserve">sustainable and </w:t>
        </w:r>
      </w:ins>
      <w:ins w:id="87" w:author="Won Do Lee" w:date="2023-01-12T23:49:00Z">
        <w:r w:rsidR="00D5339A" w:rsidRPr="00005E6E">
          <w:t xml:space="preserve">resilient </w:t>
        </w:r>
      </w:ins>
      <w:ins w:id="88" w:author="Won Do Lee" w:date="2023-01-12T23:50:00Z">
        <w:r w:rsidR="00D5339A" w:rsidRPr="00005E6E">
          <w:t>urban management</w:t>
        </w:r>
      </w:ins>
      <w:del w:id="89" w:author="Won Do Lee" w:date="2023-01-17T23:02:00Z">
        <w:r w:rsidR="00E43572" w:rsidRPr="00005E6E" w:rsidDel="0054616D">
          <w:delText>,</w:delText>
        </w:r>
        <w:r w:rsidR="003A728C" w:rsidRPr="00005E6E" w:rsidDel="0054616D">
          <w:delText xml:space="preserve"> </w:delText>
        </w:r>
      </w:del>
      <w:del w:id="90"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1"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2" w:author="Won Do Lee" w:date="2023-01-12T23:52:00Z">
        <w:r w:rsidR="00D5339A" w:rsidRPr="00005E6E">
          <w:t xml:space="preserve"> among people</w:t>
        </w:r>
      </w:ins>
      <w:r w:rsidR="007F16DA" w:rsidRPr="00005E6E">
        <w:t>.</w:t>
      </w:r>
      <w:commentRangeEnd w:id="76"/>
      <w:r w:rsidR="00B64EDA" w:rsidRPr="00005E6E">
        <w:rPr>
          <w:rStyle w:val="CommentReference"/>
        </w:rPr>
        <w:commentReference w:id="76"/>
      </w:r>
    </w:p>
    <w:p w14:paraId="142B8564" w14:textId="77777777" w:rsidR="009C395A" w:rsidRPr="00005E6E" w:rsidRDefault="009C395A" w:rsidP="000F3486"/>
    <w:p w14:paraId="24D794DB" w14:textId="790888FB" w:rsidR="00C328D6" w:rsidRPr="00005E6E" w:rsidRDefault="00582E33" w:rsidP="000F3486">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3" w:author="Won Do Lee" w:date="2023-01-12T23:02:00Z">
        <w:r w:rsidR="003749AB" w:rsidRPr="00005E6E" w:rsidDel="00F931A5">
          <w:delText>Lockdown</w:delText>
        </w:r>
      </w:del>
      <w:ins w:id="94" w:author="Won Do Lee" w:date="2023-01-12T23:02:00Z">
        <w:r w:rsidR="00F931A5" w:rsidRPr="00005E6E">
          <w:t>Pandemic</w:t>
        </w:r>
      </w:ins>
      <w:r w:rsidR="003749AB" w:rsidRPr="00005E6E">
        <w:t xml:space="preserve">; </w:t>
      </w:r>
      <w:del w:id="95" w:author="Won Do Lee" w:date="2023-01-12T23:02:00Z">
        <w:r w:rsidR="006B1A12" w:rsidRPr="00005E6E" w:rsidDel="00F931A5">
          <w:delText>Dynamic time warping distance</w:delText>
        </w:r>
      </w:del>
      <w:ins w:id="96" w:author="Won Do Lee" w:date="2023-01-12T23:02:00Z">
        <w:r w:rsidR="00F931A5" w:rsidRPr="00005E6E">
          <w:t>Resilience</w:t>
        </w:r>
      </w:ins>
      <w:r w:rsidR="00002F45" w:rsidRPr="00005E6E">
        <w:t>;</w:t>
      </w:r>
      <w:r w:rsidR="006B1A12" w:rsidRPr="00005E6E">
        <w:t xml:space="preserve"> </w:t>
      </w:r>
      <w:del w:id="97" w:author="Won Do Lee" w:date="2023-01-12T23:02:00Z">
        <w:r w:rsidR="00002F45" w:rsidRPr="00005E6E" w:rsidDel="00F931A5">
          <w:delText>Clustering</w:delText>
        </w:r>
      </w:del>
      <w:ins w:id="98" w:author="Won Do Lee" w:date="2023-01-12T23:02:00Z">
        <w:r w:rsidR="00F931A5" w:rsidRPr="00005E6E">
          <w:t>Time-series clustering</w:t>
        </w:r>
      </w:ins>
      <w:r w:rsidR="00002F45" w:rsidRPr="00005E6E">
        <w:t>;</w:t>
      </w:r>
      <w:r w:rsidR="00577A3E" w:rsidRPr="00005E6E">
        <w:t xml:space="preserve"> Classification</w:t>
      </w:r>
      <w:ins w:id="99"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0F3486">
      <w:pPr>
        <w:pStyle w:val="Heading1"/>
      </w:pPr>
      <w:bookmarkStart w:id="100" w:name="_Hlk68703832"/>
      <w:r w:rsidRPr="00005E6E">
        <w:lastRenderedPageBreak/>
        <w:t>Introduction</w:t>
      </w:r>
    </w:p>
    <w:p w14:paraId="3EB35D7C" w14:textId="4AC93DB1" w:rsidR="008E5747" w:rsidRPr="00005E6E" w:rsidRDefault="009D35AF" w:rsidP="000F3486">
      <w:pPr>
        <w:spacing w:after="240"/>
      </w:pPr>
      <w:ins w:id="101" w:author="Won Do Lee" w:date="2023-01-19T09:14:00Z">
        <w:r w:rsidRPr="00005E6E">
          <w:t xml:space="preserve">The </w:t>
        </w:r>
      </w:ins>
      <w:r w:rsidR="006C20BD" w:rsidRPr="00005E6E">
        <w:t>COVID-19</w:t>
      </w:r>
      <w:r w:rsidR="00D505B3" w:rsidRPr="00005E6E">
        <w:t xml:space="preserve"> </w:t>
      </w:r>
      <w:ins w:id="102" w:author="Won Do Lee" w:date="2023-01-18T14:58:00Z">
        <w:r w:rsidR="000434A1" w:rsidRPr="00005E6E">
          <w:t xml:space="preserve">pandemic has rapidly changed </w:t>
        </w:r>
      </w:ins>
      <w:del w:id="103"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4"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5" w:author="Won Do Lee" w:date="2023-01-19T09:14:00Z">
        <w:r w:rsidR="00D3505F" w:rsidRPr="00005E6E" w:rsidDel="009D35AF">
          <w:delText xml:space="preserve"> in daily life</w:delText>
        </w:r>
      </w:del>
      <w:r w:rsidR="00612941" w:rsidRPr="00005E6E">
        <w:t xml:space="preserve">. </w:t>
      </w:r>
      <w:ins w:id="106" w:author="Won Do Lee" w:date="2023-01-18T15:00:00Z">
        <w:r w:rsidR="000434A1" w:rsidRPr="00005E6E">
          <w:t>Implement</w:t>
        </w:r>
      </w:ins>
      <w:ins w:id="107" w:author="Won Do Lee" w:date="2023-01-19T09:13:00Z">
        <w:r w:rsidRPr="00005E6E">
          <w:t>ing</w:t>
        </w:r>
      </w:ins>
      <w:ins w:id="108" w:author="Won Do Lee" w:date="2023-01-18T15:00:00Z">
        <w:r w:rsidR="000434A1" w:rsidRPr="00005E6E">
          <w:t xml:space="preserve"> v</w:t>
        </w:r>
      </w:ins>
      <w:ins w:id="109" w:author="Won Do Lee" w:date="2023-01-18T14:59:00Z">
        <w:r w:rsidR="000434A1" w:rsidRPr="00005E6E">
          <w:t xml:space="preserve">arious </w:t>
        </w:r>
      </w:ins>
      <w:del w:id="110" w:author="Won Do Lee" w:date="2023-01-18T14:59:00Z">
        <w:r w:rsidR="00CB0EB3" w:rsidRPr="00005E6E" w:rsidDel="000434A1">
          <w:delText>S</w:delText>
        </w:r>
        <w:r w:rsidR="00B9128F" w:rsidRPr="00005E6E" w:rsidDel="000434A1">
          <w:delText xml:space="preserve">ocial </w:delText>
        </w:r>
      </w:del>
      <w:ins w:id="111"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2"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3" w:author="Won Do Lee" w:date="2023-01-19T09:13:00Z">
        <w:r w:rsidRPr="00005E6E">
          <w:t>were correlated with the red</w:t>
        </w:r>
      </w:ins>
      <w:ins w:id="114" w:author="Won Do Lee" w:date="2023-01-18T15:01:00Z">
        <w:r w:rsidR="000434A1" w:rsidRPr="00005E6E">
          <w:t>uction in mobility</w:t>
        </w:r>
      </w:ins>
      <w:del w:id="115"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t>(Beck &amp; Hensher, 2020)</w:t>
      </w:r>
      <w:r w:rsidR="00B9128F" w:rsidRPr="00005E6E">
        <w:fldChar w:fldCharType="end"/>
      </w:r>
      <w:r w:rsidR="00B9128F" w:rsidRPr="00005E6E">
        <w:t xml:space="preserve">. </w:t>
      </w:r>
      <w:ins w:id="116" w:author="Won Do Lee" w:date="2023-01-18T15:02:00Z">
        <w:r w:rsidR="000434A1" w:rsidRPr="00005E6E">
          <w:t>Inevitably</w:t>
        </w:r>
      </w:ins>
      <w:ins w:id="117" w:author="Won Do Lee" w:date="2023-01-18T15:01:00Z">
        <w:r w:rsidR="000434A1" w:rsidRPr="00005E6E">
          <w:t xml:space="preserve">, </w:t>
        </w:r>
      </w:ins>
      <w:del w:id="118" w:author="Won Do Lee" w:date="2023-01-18T15:01:00Z">
        <w:r w:rsidR="00834E9F" w:rsidRPr="00005E6E" w:rsidDel="000434A1">
          <w:delText>T</w:delText>
        </w:r>
        <w:r w:rsidR="00B625F2" w:rsidRPr="00005E6E" w:rsidDel="000434A1">
          <w:delText xml:space="preserve">ransport </w:delText>
        </w:r>
      </w:del>
      <w:ins w:id="119"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t>(Barbieri et al., 2021; de Séjournet et al., 2022; De Vos, 2020)</w:t>
      </w:r>
      <w:r w:rsidR="008E5747" w:rsidRPr="00005E6E">
        <w:fldChar w:fldCharType="end"/>
      </w:r>
      <w:r w:rsidR="008E5747" w:rsidRPr="00005E6E">
        <w:t>.</w:t>
      </w:r>
      <w:del w:id="120" w:author="Won Do Lee" w:date="2023-01-18T15:02:00Z">
        <w:r w:rsidR="005D4636" w:rsidRPr="00005E6E" w:rsidDel="000434A1">
          <w:delText xml:space="preserve"> </w:delText>
        </w:r>
        <w:commentRangeStart w:id="121"/>
        <w:r w:rsidR="00834E9F" w:rsidRPr="00005E6E" w:rsidDel="000434A1">
          <w:delText>Inevitably,</w:delText>
        </w:r>
      </w:del>
      <w:ins w:id="122" w:author="Won Do Lee" w:date="2023-01-18T15:02:00Z">
        <w:r w:rsidR="000434A1" w:rsidRPr="00005E6E">
          <w:t xml:space="preserve"> T</w:t>
        </w:r>
      </w:ins>
      <w:del w:id="123"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t>(Department for Transport, 2020; Vickerman, 2021)</w:t>
      </w:r>
      <w:r w:rsidR="00A63019" w:rsidRPr="00005E6E">
        <w:fldChar w:fldCharType="end"/>
      </w:r>
      <w:r w:rsidR="006C5D87" w:rsidRPr="00005E6E">
        <w:t xml:space="preserve">. </w:t>
      </w:r>
      <w:commentRangeEnd w:id="121"/>
      <w:r w:rsidR="00B64EDA" w:rsidRPr="00005E6E">
        <w:rPr>
          <w:rStyle w:val="CommentReference"/>
        </w:rPr>
        <w:commentReference w:id="121"/>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4"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t>(</w:t>
      </w:r>
      <w:bookmarkStart w:id="125" w:name="OLE_LINK1"/>
      <w:r w:rsidR="009D1131" w:rsidRPr="00005E6E">
        <w:t>Cartenì et al., 2020)</w:t>
      </w:r>
      <w:bookmarkEnd w:id="125"/>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0F3486">
      <w:pPr>
        <w:spacing w:after="240"/>
        <w:rPr>
          <w:ins w:id="126" w:author="Won Do Lee" w:date="2023-01-15T23:13:00Z"/>
        </w:rPr>
      </w:pPr>
      <w:ins w:id="127"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8" w:author="Won Do Lee" w:date="2023-01-17T23:06:00Z">
        <w:r w:rsidR="0054616D" w:rsidRPr="00005E6E">
          <w:t xml:space="preserve">and implemented </w:t>
        </w:r>
      </w:ins>
      <w:del w:id="129" w:author="Won Do Lee" w:date="2023-01-17T23:06:00Z">
        <w:r w:rsidR="00A46515" w:rsidRPr="00005E6E" w:rsidDel="0054616D">
          <w:delText xml:space="preserve">to implement </w:delText>
        </w:r>
      </w:del>
      <w:r w:rsidR="00A93152" w:rsidRPr="00005E6E">
        <w:t>counter</w:t>
      </w:r>
      <w:r w:rsidR="00C81F0F" w:rsidRPr="00005E6E">
        <w:t xml:space="preserve">measures </w:t>
      </w:r>
      <w:del w:id="130"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1" w:author="Won Do Lee" w:date="2023-01-17T23:04:00Z">
        <w:r w:rsidR="0054616D" w:rsidRPr="00005E6E">
          <w:t>to tackle the outbreak</w:t>
        </w:r>
      </w:ins>
      <w:del w:id="132"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3" w:author="Won Do Lee" w:date="2023-01-15T22:50:00Z">
        <w:r w:rsidR="00140450" w:rsidRPr="00005E6E">
          <w:t xml:space="preserve"> </w:t>
        </w:r>
      </w:ins>
      <w:ins w:id="134"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t>(Borkowski et al., 2021; Lee et al., 2021; Marsden &amp; Docherty, 2021)</w:t>
      </w:r>
      <w:r w:rsidR="00DA4F39" w:rsidRPr="00005E6E">
        <w:fldChar w:fldCharType="end"/>
      </w:r>
      <w:ins w:id="135" w:author="Won Do Lee" w:date="2023-01-17T23:08:00Z">
        <w:r w:rsidR="0054616D" w:rsidRPr="00005E6E">
          <w:t xml:space="preserve">, it ranged </w:t>
        </w:r>
      </w:ins>
      <w:del w:id="136"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7" w:author="Won Do Lee" w:date="2023-01-17T23:08:00Z">
        <w:r w:rsidR="004E6C27" w:rsidRPr="00005E6E" w:rsidDel="0054616D">
          <w:delText xml:space="preserve">and </w:delText>
        </w:r>
        <w:r w:rsidR="00C81F0F" w:rsidRPr="00005E6E" w:rsidDel="0054616D">
          <w:delText>instruct “stay-at-home</w:delText>
        </w:r>
      </w:del>
      <w:ins w:id="138" w:author="Won Do Lee" w:date="2023-01-17T23:08:00Z">
        <w:r w:rsidR="0054616D" w:rsidRPr="00005E6E">
          <w:t xml:space="preserve">and order </w:t>
        </w:r>
      </w:ins>
      <w:ins w:id="139" w:author="Won Do Lee" w:date="2023-01-17T23:09:00Z">
        <w:r w:rsidR="0054616D" w:rsidRPr="00005E6E">
          <w:t>people to “Stay-at-home”</w:t>
        </w:r>
      </w:ins>
      <w:del w:id="140" w:author="Won Do Lee" w:date="2023-01-17T23:09:00Z">
        <w:r w:rsidR="00C81F0F" w:rsidRPr="00005E6E" w:rsidDel="0054616D">
          <w:delText>”</w:delText>
        </w:r>
      </w:del>
      <w:ins w:id="141" w:author="Won Do Lee" w:date="2023-01-17T23:09:00Z">
        <w:r w:rsidR="0054616D" w:rsidRPr="00005E6E">
          <w:t>.</w:t>
        </w:r>
      </w:ins>
      <w:del w:id="142" w:author="Won Do Lee" w:date="2023-01-17T23:09:00Z">
        <w:r w:rsidR="00A93152" w:rsidRPr="00005E6E" w:rsidDel="0054616D">
          <w:delText>in  England.</w:delText>
        </w:r>
      </w:del>
    </w:p>
    <w:p w14:paraId="361E64D3" w14:textId="74110BF6" w:rsidR="00A93152" w:rsidRPr="00005E6E" w:rsidRDefault="00C81F0F" w:rsidP="00A93152">
      <w:pPr>
        <w:spacing w:after="240"/>
      </w:pPr>
      <w:del w:id="143" w:author="Won Do Lee" w:date="2023-01-15T23:13:00Z">
        <w:r w:rsidRPr="00005E6E" w:rsidDel="006B3717">
          <w:delText xml:space="preserve"> </w:delText>
        </w:r>
      </w:del>
      <w:r w:rsidRPr="00005E6E">
        <w:t xml:space="preserve">Greater attention should be paid to </w:t>
      </w:r>
      <w:del w:id="144"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5" w:author="Won Do Lee" w:date="2023-01-17T23:09:00Z">
        <w:r w:rsidR="0054616D" w:rsidRPr="00005E6E">
          <w:t>analy</w:t>
        </w:r>
      </w:ins>
      <w:ins w:id="146" w:author="Won Do Lee" w:date="2023-01-19T09:04:00Z">
        <w:r w:rsidR="002353B1" w:rsidRPr="00005E6E">
          <w:t>sing</w:t>
        </w:r>
      </w:ins>
      <w:ins w:id="147"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8" w:author="Won Do Lee" w:date="2023-01-19T08:47:00Z">
        <w:r w:rsidR="000B5DE7" w:rsidRPr="00005E6E">
          <w:t xml:space="preserve">, and </w:t>
        </w:r>
      </w:ins>
      <w:ins w:id="149" w:author="Won Do Lee" w:date="2023-01-19T09:04:00Z">
        <w:r w:rsidR="002353B1" w:rsidRPr="00005E6E">
          <w:t xml:space="preserve">a </w:t>
        </w:r>
      </w:ins>
      <w:ins w:id="150" w:author="Won Do Lee" w:date="2023-01-19T08:46:00Z">
        <w:r w:rsidR="000B5DE7" w:rsidRPr="00005E6E">
          <w:t xml:space="preserve">more detailed </w:t>
        </w:r>
      </w:ins>
      <w:ins w:id="151" w:author="Won Do Lee" w:date="2023-01-19T08:47:00Z">
        <w:r w:rsidR="000B5DE7" w:rsidRPr="00005E6E">
          <w:t xml:space="preserve">understanding of how mobility changes </w:t>
        </w:r>
      </w:ins>
      <w:ins w:id="152" w:author="Won Do Lee" w:date="2023-01-19T08:48:00Z">
        <w:r w:rsidR="000B5DE7" w:rsidRPr="00005E6E">
          <w:t>spatio-temporally</w:t>
        </w:r>
      </w:ins>
      <w:ins w:id="153" w:author="Won Do Lee" w:date="2023-01-19T08:47:00Z">
        <w:r w:rsidR="000B5DE7" w:rsidRPr="00005E6E">
          <w:t xml:space="preserve"> </w:t>
        </w:r>
      </w:ins>
      <w:ins w:id="154" w:author="Won Do Lee" w:date="2023-01-19T09:05:00Z">
        <w:r w:rsidR="002353B1" w:rsidRPr="00005E6E">
          <w:t>is needed during the prolonged period of strict lockdown.</w:t>
        </w:r>
      </w:ins>
      <w:del w:id="155" w:author="Won Do Lee" w:date="2023-01-19T08:47:00Z">
        <w:r w:rsidR="00A93152" w:rsidRPr="00005E6E" w:rsidDel="000B5DE7">
          <w:delText xml:space="preserve">, and </w:delText>
        </w:r>
      </w:del>
      <w:del w:id="156" w:author="Won Do Lee" w:date="2023-01-17T23:09:00Z">
        <w:r w:rsidR="00A93152" w:rsidRPr="00005E6E" w:rsidDel="0054616D">
          <w:delText xml:space="preserve">also it </w:delText>
        </w:r>
      </w:del>
      <w:del w:id="157"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8"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9" w:author="Won Do Lee" w:date="2023-01-19T09:06:00Z">
        <w:r w:rsidR="002353B1" w:rsidRPr="00005E6E">
          <w:t>Recent work has highlighted this</w:t>
        </w:r>
      </w:ins>
      <w:ins w:id="160" w:author="Won Do Lee" w:date="2023-01-19T09:07:00Z">
        <w:r w:rsidR="002353B1" w:rsidRPr="00005E6E">
          <w:t xml:space="preserve"> by using </w:t>
        </w:r>
      </w:ins>
      <w:ins w:id="161" w:author="Won Do Lee" w:date="2023-01-19T09:08:00Z">
        <w:r w:rsidR="002353B1" w:rsidRPr="00005E6E">
          <w:t>examining</w:t>
        </w:r>
      </w:ins>
      <w:ins w:id="162" w:author="Won Do Lee" w:date="2023-01-19T09:06:00Z">
        <w:r w:rsidR="002353B1" w:rsidRPr="00005E6E">
          <w:t xml:space="preserve"> changes in mobility </w:t>
        </w:r>
      </w:ins>
      <w:ins w:id="163" w:author="Won Do Lee" w:date="2023-01-19T09:08:00Z">
        <w:r w:rsidR="002353B1" w:rsidRPr="00005E6E">
          <w:t>over</w:t>
        </w:r>
      </w:ins>
      <w:ins w:id="164" w:author="Won Do Lee" w:date="2023-01-19T09:06:00Z">
        <w:r w:rsidR="002353B1" w:rsidRPr="00005E6E">
          <w:t xml:space="preserve"> seven months or more</w:t>
        </w:r>
      </w:ins>
      <w:del w:id="165" w:author="Won Do Lee" w:date="2023-01-15T23:14:00Z">
        <w:r w:rsidR="00762F14" w:rsidRPr="00005E6E" w:rsidDel="006B3717">
          <w:delText>.</w:delText>
        </w:r>
      </w:del>
      <w:del w:id="166" w:author="Won Do Lee" w:date="2023-01-17T23:12:00Z">
        <w:r w:rsidR="00A93152" w:rsidRPr="00005E6E" w:rsidDel="0054616D">
          <w:delText xml:space="preserve">It can be </w:delText>
        </w:r>
      </w:del>
      <w:del w:id="167" w:author="Won Do Lee" w:date="2023-01-19T08:49:00Z">
        <w:r w:rsidR="00A93152" w:rsidRPr="00005E6E" w:rsidDel="000B5DE7">
          <w:delText>answered</w:delText>
        </w:r>
      </w:del>
      <w:del w:id="168" w:author="Won Do Lee" w:date="2023-01-17T23:12:00Z">
        <w:r w:rsidR="00A93152" w:rsidRPr="00005E6E" w:rsidDel="0054616D">
          <w:delText xml:space="preserve">advancing understanding of </w:delText>
        </w:r>
      </w:del>
      <w:ins w:id="169" w:author="Won Do Lee" w:date="2023-01-17T23:13:00Z">
        <w:r w:rsidR="0054616D" w:rsidRPr="00005E6E">
          <w:t xml:space="preserve"> </w:t>
        </w:r>
      </w:ins>
      <w:del w:id="170" w:author="Won Do Lee" w:date="2023-01-17T23:13:00Z">
        <w:r w:rsidR="00A93152" w:rsidRPr="00005E6E" w:rsidDel="0054616D">
          <w:delText xml:space="preserve">sthe </w:delText>
        </w:r>
      </w:del>
      <w:ins w:id="171"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t>(J. Kim &amp; Kwan, 2021; Long &amp; Ren, 2022; Molloy et al., 2021)</w:t>
      </w:r>
      <w:ins w:id="172" w:author="Won Do Lee" w:date="2023-01-15T22:57:00Z">
        <w:r w:rsidR="00A93152" w:rsidRPr="00005E6E">
          <w:fldChar w:fldCharType="end"/>
        </w:r>
      </w:ins>
      <w:r w:rsidR="00A93152" w:rsidRPr="00005E6E">
        <w:t xml:space="preserve"> and</w:t>
      </w:r>
      <w:ins w:id="173" w:author="Won Do Lee" w:date="2023-01-17T23:14:00Z">
        <w:r w:rsidR="0054616D" w:rsidRPr="00005E6E">
          <w:t xml:space="preserve"> decompos</w:t>
        </w:r>
      </w:ins>
      <w:ins w:id="174" w:author="Won Do Lee" w:date="2023-01-19T09:09:00Z">
        <w:r w:rsidR="002353B1" w:rsidRPr="00005E6E">
          <w:t>ing it</w:t>
        </w:r>
      </w:ins>
      <w:ins w:id="175" w:author="Won Do Lee" w:date="2023-01-17T23:14:00Z">
        <w:r w:rsidR="0054616D" w:rsidRPr="00005E6E">
          <w:t xml:space="preserve"> into </w:t>
        </w:r>
      </w:ins>
      <w:ins w:id="176" w:author="Won Do Lee" w:date="2023-01-19T09:09:00Z">
        <w:r w:rsidR="009D35AF" w:rsidRPr="00005E6E">
          <w:t>successive</w:t>
        </w:r>
      </w:ins>
      <w:ins w:id="177" w:author="Won Do Lee" w:date="2023-01-17T23:14:00Z">
        <w:r w:rsidR="0054616D" w:rsidRPr="00005E6E">
          <w:t xml:space="preserve"> stages</w:t>
        </w:r>
      </w:ins>
      <w:del w:id="178" w:author="Won Do Lee" w:date="2023-01-17T23:14:00Z">
        <w:r w:rsidR="00A93152" w:rsidRPr="00005E6E" w:rsidDel="0054616D">
          <w:delText xml:space="preserve"> </w:delText>
        </w:r>
      </w:del>
      <w:ins w:id="179" w:author="Won Do Lee" w:date="2023-01-17T23:14:00Z">
        <w:r w:rsidR="0054616D" w:rsidRPr="00005E6E">
          <w:t xml:space="preserve">, i.e., </w:t>
        </w:r>
      </w:ins>
      <w:ins w:id="180" w:author="Won Do Lee" w:date="2023-01-15T22:53:00Z">
        <w:r w:rsidR="00140450" w:rsidRPr="00005E6E">
          <w:rPr>
            <w:i/>
            <w:iCs/>
          </w:rPr>
          <w:t>intra-pandemic dynamics</w:t>
        </w:r>
        <w:r w:rsidR="00140450" w:rsidRPr="00005E6E">
          <w:t xml:space="preserve"> </w:t>
        </w:r>
      </w:ins>
      <w:ins w:id="181"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t>(Kellermann et al., 2022)</w:t>
      </w:r>
      <w:ins w:id="182" w:author="Won Do Lee" w:date="2023-01-15T22:56:00Z">
        <w:r w:rsidR="00140450" w:rsidRPr="00005E6E">
          <w:fldChar w:fldCharType="end"/>
        </w:r>
      </w:ins>
      <w:ins w:id="183" w:author="Won Do Lee" w:date="2023-01-15T22:55:00Z">
        <w:r w:rsidR="00140450" w:rsidRPr="00005E6E">
          <w:t xml:space="preserve"> </w:t>
        </w:r>
      </w:ins>
      <w:del w:id="184" w:author="Won Do Lee" w:date="2023-01-17T23:16:00Z">
        <w:r w:rsidR="00A93152" w:rsidRPr="00005E6E" w:rsidDel="0054616D">
          <w:delText>by employing</w:delText>
        </w:r>
      </w:del>
      <w:ins w:id="185" w:author="Won Do Lee" w:date="2023-01-17T23:16:00Z">
        <w:r w:rsidR="0054616D" w:rsidRPr="00005E6E">
          <w:t>through</w:t>
        </w:r>
      </w:ins>
      <w:r w:rsidR="00A93152" w:rsidRPr="00005E6E">
        <w:t xml:space="preserve"> </w:t>
      </w:r>
      <w:ins w:id="186" w:author="Won Do Lee" w:date="2023-01-15T22:55:00Z">
        <w:r w:rsidR="00140450" w:rsidRPr="00005E6E">
          <w:t xml:space="preserve">longitudinal </w:t>
        </w:r>
      </w:ins>
      <w:del w:id="187" w:author="Won Do Lee" w:date="2023-01-17T23:16:00Z">
        <w:r w:rsidR="00A93152" w:rsidRPr="00005E6E" w:rsidDel="0054616D">
          <w:delText>approach</w:delText>
        </w:r>
      </w:del>
      <w:ins w:id="188" w:author="Won Do Lee" w:date="2023-01-17T23:16:00Z">
        <w:r w:rsidR="0054616D" w:rsidRPr="00005E6E">
          <w:t>perspective</w:t>
        </w:r>
      </w:ins>
      <w:ins w:id="189" w:author="Won Do Lee" w:date="2023-01-17T23:14:00Z">
        <w:r w:rsidR="0054616D" w:rsidRPr="00005E6E">
          <w:t xml:space="preserve">. </w:t>
        </w:r>
      </w:ins>
      <w:del w:id="190" w:author="Won Do Lee" w:date="2023-01-17T23:14:00Z">
        <w:r w:rsidR="00A93152" w:rsidRPr="00005E6E" w:rsidDel="0054616D">
          <w:delText xml:space="preserve"> t</w:delText>
        </w:r>
      </w:del>
      <w:ins w:id="191" w:author="Won Do Lee" w:date="2023-01-17T23:14:00Z">
        <w:r w:rsidR="0054616D" w:rsidRPr="00005E6E">
          <w:t>T</w:t>
        </w:r>
      </w:ins>
      <w:r w:rsidR="00A93152" w:rsidRPr="00005E6E">
        <w:t xml:space="preserve">aking </w:t>
      </w:r>
      <w:ins w:id="192" w:author="Won Do Lee" w:date="2023-01-15T23:05:00Z">
        <w:r w:rsidR="007B5830" w:rsidRPr="00005E6E">
          <w:t>short</w:t>
        </w:r>
      </w:ins>
      <w:ins w:id="193" w:author="Won Do Lee" w:date="2023-01-15T23:03:00Z">
        <w:r w:rsidR="007B5830" w:rsidRPr="00005E6E">
          <w:t>-term</w:t>
        </w:r>
      </w:ins>
      <w:ins w:id="194" w:author="Won Do Lee" w:date="2023-01-15T23:07:00Z">
        <w:r w:rsidR="007B5830" w:rsidRPr="00005E6E">
          <w:t xml:space="preserve"> effects by implemented </w:t>
        </w:r>
      </w:ins>
      <w:ins w:id="195" w:author="Won Do Lee" w:date="2023-01-15T23:03:00Z">
        <w:r w:rsidR="007B5830" w:rsidRPr="00005E6E">
          <w:t>travel restriction</w:t>
        </w:r>
      </w:ins>
      <w:ins w:id="196" w:author="Won Do Lee" w:date="2023-01-15T23:04:00Z">
        <w:r w:rsidR="007B5830" w:rsidRPr="00005E6E">
          <w:t>s or interventions</w:t>
        </w:r>
      </w:ins>
      <w:ins w:id="197" w:author="Won Do Lee" w:date="2023-01-15T23:08:00Z">
        <w:r w:rsidR="007B5830" w:rsidRPr="00005E6E">
          <w:t xml:space="preserve"> </w:t>
        </w:r>
      </w:ins>
      <w:ins w:id="198" w:author="Won Do Lee" w:date="2023-01-15T23:03:00Z">
        <w:r w:rsidR="007B5830" w:rsidRPr="00005E6E">
          <w:t>and l</w:t>
        </w:r>
      </w:ins>
      <w:ins w:id="199" w:author="Won Do Lee" w:date="2023-01-15T23:00:00Z">
        <w:r w:rsidR="007B5830" w:rsidRPr="00005E6E">
          <w:t xml:space="preserve">ong-term </w:t>
        </w:r>
      </w:ins>
      <w:ins w:id="200" w:author="Won Do Lee" w:date="2023-01-15T23:08:00Z">
        <w:r w:rsidR="007B5830" w:rsidRPr="00005E6E">
          <w:t xml:space="preserve">effects </w:t>
        </w:r>
      </w:ins>
      <w:ins w:id="201" w:author="Won Do Lee" w:date="2023-01-15T23:22:00Z">
        <w:r w:rsidR="008D18A3" w:rsidRPr="00005E6E">
          <w:t xml:space="preserve">under </w:t>
        </w:r>
      </w:ins>
      <w:ins w:id="202" w:author="Won Do Lee" w:date="2023-01-15T23:17:00Z">
        <w:r w:rsidR="006B3717" w:rsidRPr="00005E6E">
          <w:t xml:space="preserve">mobility </w:t>
        </w:r>
      </w:ins>
      <w:ins w:id="203" w:author="Won Do Lee" w:date="2023-01-15T23:06:00Z">
        <w:r w:rsidR="007B5830" w:rsidRPr="00005E6E">
          <w:t>circumstances</w:t>
        </w:r>
      </w:ins>
      <w:ins w:id="204" w:author="Won Do Lee" w:date="2023-01-15T23:19:00Z">
        <w:r w:rsidR="006B3717" w:rsidRPr="00005E6E">
          <w:t xml:space="preserve">, such </w:t>
        </w:r>
      </w:ins>
      <w:ins w:id="205" w:author="Won Do Lee" w:date="2023-01-15T23:20:00Z">
        <w:r w:rsidR="006B3717" w:rsidRPr="00005E6E">
          <w:t xml:space="preserve">as </w:t>
        </w:r>
      </w:ins>
      <w:ins w:id="206" w:author="Won Do Lee" w:date="2023-01-15T23:07:00Z">
        <w:r w:rsidR="007B5830" w:rsidRPr="00005E6E">
          <w:t xml:space="preserve">working from home or </w:t>
        </w:r>
        <w:proofErr w:type="spellStart"/>
        <w:r w:rsidR="007B5830" w:rsidRPr="00005E6E">
          <w:t>homeschooling</w:t>
        </w:r>
      </w:ins>
      <w:proofErr w:type="spellEnd"/>
      <w:ins w:id="207" w:author="Won Do Lee" w:date="2023-01-17T23:17:00Z">
        <w:r w:rsidR="0054616D" w:rsidRPr="00005E6E">
          <w:t>, the way of</w:t>
        </w:r>
      </w:ins>
      <w:ins w:id="208" w:author="Won Do Lee" w:date="2023-01-15T23:19:00Z">
        <w:r w:rsidR="006B3717" w:rsidRPr="00005E6E">
          <w:t xml:space="preserve"> </w:t>
        </w:r>
        <w:r w:rsidR="006B3717" w:rsidRPr="00005E6E">
          <w:rPr>
            <w:i/>
            <w:iCs/>
          </w:rPr>
          <w:t>new normal</w:t>
        </w:r>
      </w:ins>
      <w:ins w:id="209" w:author="Won Do Lee" w:date="2023-01-15T23:20:00Z">
        <w:r w:rsidR="006B3717" w:rsidRPr="00005E6E">
          <w:rPr>
            <w:i/>
            <w:iCs/>
          </w:rPr>
          <w:t xml:space="preserve"> </w:t>
        </w:r>
        <w:r w:rsidR="006B3717" w:rsidRPr="00005E6E">
          <w:t>in mobilit</w:t>
        </w:r>
      </w:ins>
      <w:ins w:id="210" w:author="Won Do Lee" w:date="2023-01-17T22:15:00Z">
        <w:r w:rsidR="00A93152" w:rsidRPr="00005E6E">
          <w:t>y into account.</w:t>
        </w:r>
      </w:ins>
    </w:p>
    <w:p w14:paraId="64704467" w14:textId="12649819" w:rsidR="005129C6" w:rsidRPr="00005E6E" w:rsidRDefault="004A4962" w:rsidP="00A93152">
      <w:pPr>
        <w:spacing w:after="240"/>
      </w:pPr>
      <w:r w:rsidRPr="00005E6E">
        <w:t xml:space="preserve">To </w:t>
      </w:r>
      <w:r w:rsidR="0030248F" w:rsidRPr="00005E6E">
        <w:t>this end,</w:t>
      </w:r>
      <w:r w:rsidR="0045021A" w:rsidRPr="00005E6E">
        <w:t xml:space="preserve"> </w:t>
      </w:r>
      <w:r w:rsidR="00EB6E86" w:rsidRPr="00005E6E">
        <w:t xml:space="preserve">this research </w:t>
      </w:r>
      <w:del w:id="211" w:author="Won Do Lee" w:date="2023-01-19T08:49:00Z">
        <w:r w:rsidR="00EB6E86" w:rsidRPr="00005E6E" w:rsidDel="00F806C6">
          <w:delText xml:space="preserve">addresses </w:delText>
        </w:r>
      </w:del>
      <w:ins w:id="212" w:author="Won Do Lee" w:date="2023-01-19T08:49:00Z">
        <w:r w:rsidR="00F806C6" w:rsidRPr="00005E6E">
          <w:t xml:space="preserve">quantify </w:t>
        </w:r>
      </w:ins>
      <w:del w:id="213" w:author="Won Do Lee" w:date="2023-01-17T23:17:00Z">
        <w:r w:rsidR="00EB6E86" w:rsidRPr="00005E6E" w:rsidDel="0054616D">
          <w:delText xml:space="preserve">in detail </w:delText>
        </w:r>
      </w:del>
      <w:r w:rsidR="00EB6E86" w:rsidRPr="00005E6E">
        <w:t xml:space="preserve">and </w:t>
      </w:r>
      <w:del w:id="214" w:author="Won Do Lee" w:date="2023-01-17T23:17:00Z">
        <w:r w:rsidR="00E97990" w:rsidRPr="00005E6E" w:rsidDel="0054616D">
          <w:delText>asses</w:delText>
        </w:r>
      </w:del>
      <w:del w:id="215" w:author="Won Do Lee" w:date="2023-01-17T22:15:00Z">
        <w:r w:rsidR="00E97990" w:rsidRPr="00005E6E" w:rsidDel="00A93152">
          <w:delText>s</w:delText>
        </w:r>
        <w:r w:rsidR="00EB6E86" w:rsidRPr="00005E6E" w:rsidDel="00A93152">
          <w:delText xml:space="preserve"> </w:delText>
        </w:r>
      </w:del>
      <w:del w:id="216" w:author="Won Do Lee" w:date="2023-01-17T23:17:00Z">
        <w:r w:rsidR="00EB6E86" w:rsidRPr="00005E6E" w:rsidDel="0054616D">
          <w:delText xml:space="preserve">the </w:delText>
        </w:r>
      </w:del>
      <w:del w:id="217"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8" w:author="Won Do Lee" w:date="2023-01-15T23:27:00Z">
        <w:r w:rsidR="004E0039" w:rsidRPr="00005E6E" w:rsidDel="008D18A3">
          <w:delText>monitoring</w:delText>
        </w:r>
        <w:r w:rsidR="00CA6445" w:rsidRPr="00005E6E" w:rsidDel="008D18A3">
          <w:delText xml:space="preserve"> </w:delText>
        </w:r>
      </w:del>
      <w:ins w:id="219" w:author="Won Do Lee" w:date="2023-01-17T23:17:00Z">
        <w:r w:rsidR="0054616D" w:rsidRPr="00005E6E">
          <w:t>measure</w:t>
        </w:r>
      </w:ins>
      <w:ins w:id="220" w:author="Won Do Lee" w:date="2023-01-15T23:27:00Z">
        <w:r w:rsidR="008D18A3" w:rsidRPr="00005E6E">
          <w:t xml:space="preserve"> </w:t>
        </w:r>
      </w:ins>
      <w:del w:id="221"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2" w:author="Won Do Lee" w:date="2023-01-17T21:26:00Z">
        <w:r w:rsidR="00F54DF4" w:rsidRPr="00005E6E">
          <w:t>changes in mobility</w:t>
        </w:r>
      </w:ins>
      <w:r w:rsidR="006E4595" w:rsidRPr="00005E6E">
        <w:t xml:space="preserve"> </w:t>
      </w:r>
      <w:ins w:id="223" w:author="Won Do Lee" w:date="2023-01-17T21:26:00Z">
        <w:r w:rsidR="00F54DF4" w:rsidRPr="00005E6E">
          <w:t xml:space="preserve">under the </w:t>
        </w:r>
      </w:ins>
      <w:ins w:id="224" w:author="Won Do Lee" w:date="2023-01-17T22:16:00Z">
        <w:r w:rsidR="00A93152" w:rsidRPr="00005E6E">
          <w:t xml:space="preserve">lockdown phases </w:t>
        </w:r>
      </w:ins>
      <w:ins w:id="225" w:author="Won Do Lee" w:date="2023-01-17T23:18:00Z">
        <w:r w:rsidR="0054616D" w:rsidRPr="00005E6E">
          <w:t xml:space="preserve">of COVID-19 pandemic, </w:t>
        </w:r>
      </w:ins>
      <w:ins w:id="226" w:author="Won Do Lee" w:date="2023-01-17T22:16:00Z">
        <w:r w:rsidR="00A93152" w:rsidRPr="00005E6E">
          <w:t xml:space="preserve">by </w:t>
        </w:r>
      </w:ins>
      <w:del w:id="227" w:author="Won Do Lee" w:date="2023-01-15T23:27:00Z">
        <w:r w:rsidR="004E0039" w:rsidRPr="00005E6E" w:rsidDel="008D18A3">
          <w:delText>over time</w:delText>
        </w:r>
      </w:del>
      <w:del w:id="228" w:author="Won Do Lee" w:date="2023-01-17T22:16:00Z">
        <w:r w:rsidR="004E0039" w:rsidRPr="00005E6E" w:rsidDel="00A93152">
          <w:delText xml:space="preserve"> </w:delText>
        </w:r>
      </w:del>
      <w:r w:rsidR="004E0039" w:rsidRPr="00005E6E">
        <w:t>using</w:t>
      </w:r>
      <w:del w:id="229" w:author="Won Do Lee" w:date="2023-01-15T23:28:00Z">
        <w:r w:rsidR="004E0039" w:rsidRPr="00005E6E" w:rsidDel="008D18A3">
          <w:delText xml:space="preserve"> </w:delText>
        </w:r>
        <w:r w:rsidR="005823AE" w:rsidRPr="00005E6E" w:rsidDel="008D18A3">
          <w:delText>the</w:delText>
        </w:r>
      </w:del>
      <w:ins w:id="230"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1" w:author="Won Do Lee" w:date="2023-01-15T23:28:00Z">
        <w:r w:rsidR="008D18A3" w:rsidRPr="00005E6E">
          <w:t>m</w:t>
        </w:r>
      </w:ins>
      <w:del w:id="232"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3" w:author="Won Do Lee" w:date="2023-01-17T23:18:00Z">
        <w:r w:rsidR="005D51CC" w:rsidRPr="00005E6E" w:rsidDel="0054616D">
          <w:delText>In other words,</w:delText>
        </w:r>
      </w:del>
      <w:ins w:id="234"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5" w:author="Won Do Lee" w:date="2023-01-17T23:18:00Z">
        <w:r w:rsidR="00EB6E86" w:rsidRPr="00005E6E" w:rsidDel="0054616D">
          <w:delText xml:space="preserve"> </w:delText>
        </w:r>
      </w:del>
      <w:ins w:id="236" w:author="Won Do Lee" w:date="2023-01-17T22:16:00Z">
        <w:r w:rsidR="00A93152" w:rsidRPr="00005E6E">
          <w:t xml:space="preserve"> </w:t>
        </w:r>
      </w:ins>
      <w:ins w:id="237" w:author="Won Do Lee" w:date="2023-01-17T23:20:00Z">
        <w:r w:rsidR="0054616D" w:rsidRPr="00005E6E">
          <w:t xml:space="preserve">the </w:t>
        </w:r>
      </w:ins>
      <w:del w:id="238" w:author="Won Do Lee" w:date="2023-01-17T21:26:00Z">
        <w:r w:rsidR="00A64CD8" w:rsidRPr="00005E6E" w:rsidDel="00F54DF4">
          <w:delText xml:space="preserve">the </w:delText>
        </w:r>
      </w:del>
      <w:ins w:id="239"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40" w:author="Won Do Lee" w:date="2023-01-17T21:27:00Z">
        <w:r w:rsidR="001E2B38" w:rsidRPr="00005E6E" w:rsidDel="00F54DF4">
          <w:delText>s</w:delText>
        </w:r>
      </w:del>
      <w:r w:rsidR="001E2B38" w:rsidRPr="00005E6E">
        <w:t xml:space="preserve"> </w:t>
      </w:r>
      <w:del w:id="241" w:author="Won Do Lee" w:date="2023-01-17T21:26:00Z">
        <w:r w:rsidR="00B91744" w:rsidRPr="00005E6E" w:rsidDel="00F54DF4">
          <w:delText xml:space="preserve">on </w:delText>
        </w:r>
        <w:r w:rsidR="003C3C47" w:rsidRPr="00005E6E" w:rsidDel="00F54DF4">
          <w:delText xml:space="preserve">everyday </w:delText>
        </w:r>
      </w:del>
      <w:del w:id="242" w:author="Won Do Lee" w:date="2023-01-17T21:27:00Z">
        <w:r w:rsidR="003C3C47" w:rsidRPr="00005E6E" w:rsidDel="00F54DF4">
          <w:delText>mobility</w:delText>
        </w:r>
      </w:del>
      <w:ins w:id="243" w:author="Won Do Lee" w:date="2023-01-17T22:16:00Z">
        <w:r w:rsidR="00A93152" w:rsidRPr="00005E6E">
          <w:t>on</w:t>
        </w:r>
      </w:ins>
      <w:ins w:id="244" w:author="Won Do Lee" w:date="2023-01-17T21:27:00Z">
        <w:r w:rsidR="00F54DF4" w:rsidRPr="00005E6E">
          <w:t xml:space="preserve"> </w:t>
        </w:r>
      </w:ins>
      <w:ins w:id="245" w:author="Won Do Lee" w:date="2023-01-17T23:20:00Z">
        <w:r w:rsidR="0054616D" w:rsidRPr="00005E6E">
          <w:t xml:space="preserve">people’s </w:t>
        </w:r>
      </w:ins>
      <w:ins w:id="246" w:author="Won Do Lee" w:date="2023-01-17T21:27:00Z">
        <w:r w:rsidR="00F54DF4" w:rsidRPr="00005E6E">
          <w:t xml:space="preserve">mobility </w:t>
        </w:r>
      </w:ins>
      <w:ins w:id="247" w:author="Won Do Lee" w:date="2023-01-17T23:19:00Z">
        <w:r w:rsidR="0054616D" w:rsidRPr="00005E6E">
          <w:t>spanning</w:t>
        </w:r>
      </w:ins>
      <w:ins w:id="248" w:author="Won Do Lee" w:date="2023-01-17T21:28:00Z">
        <w:r w:rsidR="00F54DF4" w:rsidRPr="00005E6E">
          <w:t xml:space="preserve"> seven months</w:t>
        </w:r>
      </w:ins>
      <w:del w:id="249" w:author="Won Do Lee" w:date="2023-01-17T21:28:00Z">
        <w:r w:rsidR="003C3C47" w:rsidRPr="00005E6E" w:rsidDel="00F54DF4">
          <w:delText xml:space="preserve"> </w:delText>
        </w:r>
        <w:r w:rsidR="00A64CD8" w:rsidRPr="00005E6E" w:rsidDel="00F54DF4">
          <w:delText>in Englan</w:delText>
        </w:r>
      </w:del>
      <w:del w:id="250"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1" w:author="Won Do Lee" w:date="2023-01-17T23:20:00Z">
        <w:r w:rsidR="0054616D" w:rsidRPr="00005E6E">
          <w:t>, by</w:t>
        </w:r>
      </w:ins>
      <w:ins w:id="252" w:author="Won Do Lee" w:date="2023-01-17T23:19:00Z">
        <w:r w:rsidR="0054616D" w:rsidRPr="00005E6E">
          <w:t xml:space="preserve"> measuring </w:t>
        </w:r>
      </w:ins>
      <w:del w:id="253" w:author="Won Do Lee" w:date="2023-01-17T23:19:00Z">
        <w:r w:rsidR="00B12B59" w:rsidRPr="00005E6E" w:rsidDel="0054616D">
          <w:delText>.</w:delText>
        </w:r>
      </w:del>
      <w:del w:id="254" w:author="Won Do Lee" w:date="2023-01-17T21:28:00Z">
        <w:r w:rsidR="001E2B38" w:rsidRPr="00005E6E" w:rsidDel="00F54DF4">
          <w:delText xml:space="preserve"> </w:delText>
        </w:r>
        <w:r w:rsidR="00034A61" w:rsidRPr="00005E6E" w:rsidDel="00F54DF4">
          <w:delText>To achieve this task</w:delText>
        </w:r>
      </w:del>
      <w:del w:id="255" w:author="Won Do Lee" w:date="2023-01-17T21:29:00Z">
        <w:r w:rsidR="00034A61" w:rsidRPr="00005E6E" w:rsidDel="00F54DF4">
          <w:delText>,</w:delText>
        </w:r>
      </w:del>
      <w:del w:id="256"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7" w:author="Won Do Lee" w:date="2023-01-17T21:31:00Z">
        <w:r w:rsidR="00F54DF4" w:rsidRPr="00005E6E">
          <w:t>ied</w:t>
        </w:r>
      </w:ins>
      <w:del w:id="258"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9"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60" w:author="Won Do Lee" w:date="2023-01-17T23:21:00Z">
        <w:r w:rsidR="0054616D" w:rsidRPr="00005E6E">
          <w:t xml:space="preserve">This task is achieved by </w:t>
        </w:r>
      </w:ins>
      <w:del w:id="261" w:author="Won Do Lee" w:date="2023-01-17T23:21:00Z">
        <w:r w:rsidR="00FB3D1B" w:rsidRPr="00005E6E" w:rsidDel="0054616D">
          <w:delText xml:space="preserve">We </w:delText>
        </w:r>
      </w:del>
      <w:del w:id="262" w:author="Won Do Lee" w:date="2023-01-17T21:31:00Z">
        <w:r w:rsidR="00FB3D1B" w:rsidRPr="00005E6E" w:rsidDel="00751A98">
          <w:delText xml:space="preserve">utilised </w:delText>
        </w:r>
      </w:del>
      <w:ins w:id="263" w:author="Won Do Lee" w:date="2023-01-17T23:21:00Z">
        <w:r w:rsidR="0054616D" w:rsidRPr="00005E6E">
          <w:t>deploying</w:t>
        </w:r>
      </w:ins>
      <w:ins w:id="264"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5" w:author="Won Do Lee" w:date="2023-01-17T21:31:00Z">
        <w:r w:rsidR="00034A61" w:rsidRPr="00005E6E" w:rsidDel="00751A98">
          <w:delText>the signifi</w:delText>
        </w:r>
      </w:del>
      <w:ins w:id="266" w:author="Won Do Lee" w:date="2023-01-17T21:31:00Z">
        <w:r w:rsidR="00751A98" w:rsidRPr="00005E6E">
          <w:t>different</w:t>
        </w:r>
      </w:ins>
      <w:del w:id="267" w:author="Won Do Lee" w:date="2023-01-17T21:31:00Z">
        <w:r w:rsidR="00034A61" w:rsidRPr="00005E6E" w:rsidDel="00751A98">
          <w:delText>cant</w:delText>
        </w:r>
      </w:del>
      <w:r w:rsidR="00034A61" w:rsidRPr="00005E6E">
        <w:t xml:space="preserve"> </w:t>
      </w:r>
      <w:r w:rsidR="002D1EE3" w:rsidRPr="00005E6E">
        <w:t xml:space="preserve">socioeconomic </w:t>
      </w:r>
      <w:del w:id="268" w:author="Won Do Lee" w:date="2023-01-19T23:19:00Z">
        <w:r w:rsidR="002D1EE3" w:rsidRPr="00005E6E" w:rsidDel="001E7E1F">
          <w:delText xml:space="preserve">and demographic </w:delText>
        </w:r>
        <w:r w:rsidR="00034A61" w:rsidRPr="00005E6E" w:rsidDel="001E7E1F">
          <w:delText>factors</w:delText>
        </w:r>
      </w:del>
      <w:ins w:id="269" w:author="Won Do Lee" w:date="2023-01-19T23:19:00Z">
        <w:r w:rsidR="001E7E1F" w:rsidRPr="00005E6E">
          <w:t>status</w:t>
        </w:r>
      </w:ins>
      <w:r w:rsidR="00C64AD0" w:rsidRPr="00005E6E">
        <w:t xml:space="preserve"> likely to be correlated with </w:t>
      </w:r>
      <w:del w:id="270" w:author="Won Do Lee" w:date="2023-01-17T21:32:00Z">
        <w:r w:rsidR="00C64AD0" w:rsidRPr="00005E6E" w:rsidDel="00751A98">
          <w:delText xml:space="preserve">the </w:delText>
        </w:r>
        <w:r w:rsidR="00B214DD" w:rsidRPr="00005E6E" w:rsidDel="00751A98">
          <w:delText>distinctive</w:delText>
        </w:r>
      </w:del>
      <w:ins w:id="271" w:author="Won Do Lee" w:date="2023-01-17T21:32:00Z">
        <w:r w:rsidR="00751A98" w:rsidRPr="00005E6E">
          <w:t xml:space="preserve">different </w:t>
        </w:r>
      </w:ins>
      <w:del w:id="272"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3"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B97F5A">
      <w:pPr>
        <w:pStyle w:val="ListParagraph"/>
        <w:numPr>
          <w:ilvl w:val="0"/>
          <w:numId w:val="50"/>
        </w:numPr>
        <w:rPr>
          <w:ins w:id="274" w:author="Won Do Lee" w:date="2023-01-15T23:10:00Z"/>
        </w:rPr>
      </w:pPr>
      <w:commentRangeStart w:id="275"/>
      <w:r w:rsidRPr="00005E6E">
        <w:t xml:space="preserve">How has </w:t>
      </w:r>
      <w:r w:rsidR="00FB19A0" w:rsidRPr="00005E6E">
        <w:t>mobility</w:t>
      </w:r>
      <w:r w:rsidR="00962632" w:rsidRPr="00005E6E">
        <w:t xml:space="preserve"> </w:t>
      </w:r>
      <w:r w:rsidR="00197D82" w:rsidRPr="00005E6E">
        <w:t>c</w:t>
      </w:r>
      <w:r w:rsidR="00C52751" w:rsidRPr="00005E6E">
        <w:t>hanged</w:t>
      </w:r>
      <w:del w:id="276" w:author="Won Do Lee" w:date="2023-01-12T23:05:00Z">
        <w:r w:rsidR="005A23C9" w:rsidRPr="00005E6E" w:rsidDel="00C1521F">
          <w:delText xml:space="preserve"> over time</w:delText>
        </w:r>
      </w:del>
      <w:del w:id="277"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8" w:author="Won Do Lee" w:date="2023-01-12T23:05:00Z">
        <w:r w:rsidR="002E1E2A" w:rsidRPr="00005E6E" w:rsidDel="00C1521F">
          <w:delText xml:space="preserve">has </w:delText>
        </w:r>
        <w:r w:rsidR="00C160F9" w:rsidRPr="00005E6E" w:rsidDel="00C1521F">
          <w:delText xml:space="preserve">it </w:delText>
        </w:r>
      </w:del>
      <w:del w:id="279" w:author="Won Do Lee" w:date="2023-01-15T23:10:00Z">
        <w:r w:rsidR="005A23C9" w:rsidRPr="00005E6E" w:rsidDel="006B3717">
          <w:delText>evolved</w:delText>
        </w:r>
      </w:del>
      <w:ins w:id="280" w:author="Won Do Lee" w:date="2023-01-15T23:10:00Z">
        <w:r w:rsidR="006B3717" w:rsidRPr="00005E6E">
          <w:t xml:space="preserve"> </w:t>
        </w:r>
      </w:ins>
      <w:ins w:id="281" w:author="Won Do Lee" w:date="2023-01-17T22:17:00Z">
        <w:r w:rsidR="00A93152" w:rsidRPr="00005E6E">
          <w:t xml:space="preserve">over </w:t>
        </w:r>
      </w:ins>
      <w:ins w:id="282" w:author="Won Do Lee" w:date="2023-01-17T22:18:00Z">
        <w:r w:rsidR="00A93152" w:rsidRPr="00005E6E">
          <w:t xml:space="preserve">the </w:t>
        </w:r>
      </w:ins>
      <w:ins w:id="283" w:author="Won Do Lee" w:date="2023-01-17T22:17:00Z">
        <w:r w:rsidR="00A93152" w:rsidRPr="00005E6E">
          <w:t xml:space="preserve">initial phases </w:t>
        </w:r>
      </w:ins>
      <w:ins w:id="284" w:author="Won Do Lee" w:date="2023-01-17T22:18:00Z">
        <w:r w:rsidR="00A93152" w:rsidRPr="00005E6E">
          <w:t>of</w:t>
        </w:r>
      </w:ins>
      <w:ins w:id="285" w:author="Won Do Lee" w:date="2023-01-17T22:17:00Z">
        <w:r w:rsidR="00A93152" w:rsidRPr="00005E6E">
          <w:t xml:space="preserve"> </w:t>
        </w:r>
      </w:ins>
      <w:ins w:id="286" w:author="Won Do Lee" w:date="2023-01-17T22:18:00Z">
        <w:r w:rsidR="00A93152" w:rsidRPr="00005E6E">
          <w:t xml:space="preserve">the </w:t>
        </w:r>
      </w:ins>
      <w:ins w:id="287" w:author="Won Do Lee" w:date="2023-01-17T22:17:00Z">
        <w:r w:rsidR="00A93152" w:rsidRPr="00005E6E">
          <w:t>lockdown</w:t>
        </w:r>
      </w:ins>
      <w:del w:id="288"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0F3486">
      <w:pPr>
        <w:pStyle w:val="ListParagraph"/>
        <w:rPr>
          <w:del w:id="289" w:author="Won Do Lee" w:date="2023-01-12T23:54:00Z"/>
        </w:rPr>
      </w:pPr>
      <w:ins w:id="290" w:author="Won Do Lee" w:date="2023-01-15T23:10:00Z">
        <w:r w:rsidRPr="00005E6E">
          <w:t>What makes</w:t>
        </w:r>
      </w:ins>
      <w:ins w:id="291" w:author="Won Do Lee" w:date="2023-01-17T23:21:00Z">
        <w:r w:rsidR="0054616D" w:rsidRPr="00005E6E">
          <w:t xml:space="preserve"> </w:t>
        </w:r>
      </w:ins>
      <w:ins w:id="292" w:author="Won Do Lee" w:date="2023-01-15T23:10:00Z">
        <w:r w:rsidRPr="00005E6E">
          <w:t xml:space="preserve">disparities in mobility recovery trends </w:t>
        </w:r>
      </w:ins>
      <w:ins w:id="293" w:author="Won Do Lee" w:date="2023-01-17T23:21:00Z">
        <w:r w:rsidR="0054616D" w:rsidRPr="00005E6E">
          <w:t>in lockdown phases</w:t>
        </w:r>
      </w:ins>
      <w:ins w:id="294" w:author="Won Do Lee" w:date="2023-01-15T23:10:00Z">
        <w:r w:rsidRPr="00005E6E">
          <w:t>?</w:t>
        </w:r>
      </w:ins>
    </w:p>
    <w:p w14:paraId="47E6E288" w14:textId="77777777" w:rsidR="007B5830" w:rsidRPr="00005E6E" w:rsidRDefault="007B5830" w:rsidP="000F3486">
      <w:pPr>
        <w:pStyle w:val="ListParagraph"/>
        <w:numPr>
          <w:ilvl w:val="0"/>
          <w:numId w:val="50"/>
        </w:numPr>
        <w:rPr>
          <w:ins w:id="295" w:author="Won Do Lee" w:date="2023-01-15T23:10:00Z"/>
        </w:rPr>
      </w:pPr>
    </w:p>
    <w:p w14:paraId="45147D13" w14:textId="4F4D4962" w:rsidR="0030248F" w:rsidRPr="00005E6E" w:rsidDel="008D18A3" w:rsidRDefault="00442A4C" w:rsidP="000F3486">
      <w:pPr>
        <w:pStyle w:val="ListParagraph"/>
        <w:numPr>
          <w:ilvl w:val="0"/>
          <w:numId w:val="50"/>
        </w:numPr>
        <w:rPr>
          <w:del w:id="296" w:author="Won Do Lee" w:date="2023-01-15T23:11:00Z"/>
        </w:rPr>
      </w:pPr>
      <w:del w:id="297" w:author="Won Do Lee" w:date="2023-01-12T23:06:00Z">
        <w:r w:rsidRPr="00005E6E" w:rsidDel="00C1521F">
          <w:delText>How and to</w:delText>
        </w:r>
      </w:del>
      <w:ins w:id="298" w:author="Won Do Lee" w:date="2023-01-12T23:56:00Z">
        <w:r w:rsidR="0050027F" w:rsidRPr="00005E6E">
          <w:t>Does</w:t>
        </w:r>
      </w:ins>
      <w:del w:id="299"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300" w:author="Won Do Lee" w:date="2023-01-19T23:19:00Z">
        <w:r w:rsidR="008A42EC" w:rsidRPr="00005E6E" w:rsidDel="001E7E1F">
          <w:delText xml:space="preserve">and demographic </w:delText>
        </w:r>
        <w:r w:rsidR="00B032C4" w:rsidRPr="00005E6E" w:rsidDel="001E7E1F">
          <w:delText>factors</w:delText>
        </w:r>
      </w:del>
      <w:ins w:id="301" w:author="Won Do Lee" w:date="2023-01-19T23:19:00Z">
        <w:r w:rsidR="001E7E1F" w:rsidRPr="00005E6E">
          <w:t>status</w:t>
        </w:r>
      </w:ins>
      <w:r w:rsidR="005E01AD" w:rsidRPr="00005E6E">
        <w:t xml:space="preserve"> </w:t>
      </w:r>
      <w:del w:id="302" w:author="Won Do Lee" w:date="2023-01-12T23:56:00Z">
        <w:r w:rsidR="005E01AD" w:rsidRPr="00005E6E" w:rsidDel="0050027F">
          <w:delText xml:space="preserve">that </w:delText>
        </w:r>
      </w:del>
      <w:del w:id="303" w:author="Won Do Lee" w:date="2023-01-12T23:07:00Z">
        <w:r w:rsidR="005E01AD" w:rsidRPr="00005E6E" w:rsidDel="00C1521F">
          <w:delText>influence</w:delText>
        </w:r>
        <w:r w:rsidR="00BA0B43" w:rsidRPr="00005E6E" w:rsidDel="00C1521F">
          <w:delText xml:space="preserve"> </w:delText>
        </w:r>
      </w:del>
      <w:ins w:id="304" w:author="Won Do Lee" w:date="2023-01-17T22:18:00Z">
        <w:r w:rsidR="00A93152" w:rsidRPr="00005E6E">
          <w:t>associated with</w:t>
        </w:r>
      </w:ins>
      <w:ins w:id="305" w:author="Won Do Lee" w:date="2023-01-12T23:07:00Z">
        <w:r w:rsidR="00C1521F" w:rsidRPr="00005E6E">
          <w:t xml:space="preserve"> </w:t>
        </w:r>
      </w:ins>
      <w:del w:id="306" w:author="Won Do Lee" w:date="2023-01-12T23:07:00Z">
        <w:r w:rsidR="002A1C37" w:rsidRPr="00005E6E" w:rsidDel="00C1521F">
          <w:delText>change in mobility</w:delText>
        </w:r>
      </w:del>
      <w:ins w:id="307" w:author="Won Do Lee" w:date="2023-01-13T00:05:00Z">
        <w:r w:rsidR="0050027F" w:rsidRPr="00005E6E">
          <w:t>trajectories of mobility reduction</w:t>
        </w:r>
      </w:ins>
      <w:del w:id="308" w:author="Won Do Lee" w:date="2023-01-13T00:05:00Z">
        <w:r w:rsidR="002A1C37" w:rsidRPr="00005E6E" w:rsidDel="0050027F">
          <w:delText xml:space="preserve"> levels</w:delText>
        </w:r>
      </w:del>
      <w:ins w:id="309" w:author="Won Do Lee" w:date="2023-01-12T23:08:00Z">
        <w:r w:rsidR="00C1521F" w:rsidRPr="00005E6E">
          <w:t xml:space="preserve"> throughout </w:t>
        </w:r>
      </w:ins>
      <w:ins w:id="310" w:author="Won Do Lee" w:date="2023-01-17T22:18:00Z">
        <w:r w:rsidR="00A93152" w:rsidRPr="00005E6E">
          <w:t>the</w:t>
        </w:r>
      </w:ins>
      <w:ins w:id="311" w:author="Won Do Lee" w:date="2023-01-12T23:08:00Z">
        <w:r w:rsidR="00C1521F" w:rsidRPr="00005E6E">
          <w:t xml:space="preserve"> </w:t>
        </w:r>
        <w:r w:rsidR="00C1521F" w:rsidRPr="00005E6E">
          <w:lastRenderedPageBreak/>
          <w:t>lockdown</w:t>
        </w:r>
      </w:ins>
      <w:r w:rsidR="00EC7209" w:rsidRPr="00005E6E">
        <w:t>?</w:t>
      </w:r>
      <w:commentRangeEnd w:id="275"/>
      <w:r w:rsidR="0054616D" w:rsidRPr="00005E6E">
        <w:rPr>
          <w:rStyle w:val="CommentReference"/>
        </w:rPr>
        <w:commentReference w:id="275"/>
      </w:r>
    </w:p>
    <w:p w14:paraId="0A223DDD" w14:textId="77777777" w:rsidR="008D18A3" w:rsidRPr="00005E6E" w:rsidRDefault="008D18A3" w:rsidP="00B97F5A">
      <w:pPr>
        <w:pStyle w:val="ListParagraph"/>
        <w:numPr>
          <w:ilvl w:val="0"/>
          <w:numId w:val="50"/>
        </w:numPr>
      </w:pPr>
    </w:p>
    <w:p w14:paraId="539CCE67" w14:textId="77777777" w:rsidR="00FB257C" w:rsidRPr="00005E6E" w:rsidRDefault="00FB257C" w:rsidP="000F3486">
      <w:pPr>
        <w:rPr>
          <w:color w:val="FF0000"/>
        </w:rPr>
      </w:pPr>
    </w:p>
    <w:bookmarkEnd w:id="100"/>
    <w:p w14:paraId="0656BD09" w14:textId="4FADBCCA" w:rsidR="005E2C98" w:rsidRPr="00005E6E" w:rsidRDefault="00771214" w:rsidP="000F3486">
      <w:pPr>
        <w:pStyle w:val="Heading1"/>
      </w:pPr>
      <w:r w:rsidRPr="00771214">
        <w:t>Related works</w:t>
      </w:r>
    </w:p>
    <w:p w14:paraId="7170171A" w14:textId="74C106B1" w:rsidR="00A70C50" w:rsidRPr="00005E6E" w:rsidRDefault="009053C6" w:rsidP="000F3486">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proofErr w:type="gramStart"/>
      <w:r w:rsidR="00803625" w:rsidRPr="00005E6E">
        <w:t>ways</w:t>
      </w:r>
      <w:r w:rsidR="008E0F5A" w:rsidRPr="00005E6E">
        <w:t>;</w:t>
      </w:r>
      <w:proofErr w:type="gramEnd"/>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2" w:author="Won Do Lee" w:date="2023-01-17T22:19:00Z">
        <w:r w:rsidR="004B2B18" w:rsidRPr="00005E6E" w:rsidDel="00A93152">
          <w:delText xml:space="preserve">to </w:delText>
        </w:r>
        <w:r w:rsidR="00F358F2" w:rsidRPr="00005E6E" w:rsidDel="00A93152">
          <w:delText>assess</w:delText>
        </w:r>
      </w:del>
      <w:ins w:id="313"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t>(Oliver et al., 2020)</w:t>
      </w:r>
      <w:r w:rsidR="009C4075" w:rsidRPr="00005E6E">
        <w:fldChar w:fldCharType="end"/>
      </w:r>
      <w:r w:rsidR="00E10BA4" w:rsidRPr="00005E6E">
        <w:t>.</w:t>
      </w:r>
      <w:r w:rsidR="00AA6407" w:rsidRPr="00005E6E">
        <w:t xml:space="preserve"> </w:t>
      </w:r>
    </w:p>
    <w:p w14:paraId="21AF5A51" w14:textId="793BD111" w:rsidR="009A7C55" w:rsidRPr="005329A2" w:rsidRDefault="00071A7D" w:rsidP="000F3486">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4" w:author="Won Do Lee" w:date="2023-01-17T21:33:00Z">
        <w:r w:rsidRPr="00005E6E" w:rsidDel="00751A98">
          <w:delText xml:space="preserve">focused </w:delText>
        </w:r>
        <w:r w:rsidR="00C66077" w:rsidRPr="00005E6E" w:rsidDel="00751A98">
          <w:delText>on</w:delText>
        </w:r>
      </w:del>
      <w:ins w:id="315" w:author="Won Do Lee" w:date="2023-01-17T21:33:00Z">
        <w:r w:rsidR="00751A98" w:rsidRPr="00005E6E">
          <w:t>examined</w:t>
        </w:r>
      </w:ins>
      <w:r w:rsidR="00C66077" w:rsidRPr="00005E6E">
        <w:t xml:space="preserve"> </w:t>
      </w:r>
      <w:del w:id="316" w:author="Won Do Lee" w:date="2023-01-17T21:33:00Z">
        <w:r w:rsidR="00774267" w:rsidRPr="00005E6E" w:rsidDel="00751A98">
          <w:delText xml:space="preserve">the reduction </w:delText>
        </w:r>
        <w:r w:rsidRPr="00005E6E" w:rsidDel="00751A98">
          <w:delText>in mobility</w:delText>
        </w:r>
      </w:del>
      <w:ins w:id="317" w:author="Won Do Lee" w:date="2023-01-17T21:33:00Z">
        <w:r w:rsidR="00751A98" w:rsidRPr="00005E6E">
          <w:t xml:space="preserve">V-shaped mobility </w:t>
        </w:r>
      </w:ins>
      <w:ins w:id="318" w:author="Won Do Lee" w:date="2023-01-17T23:24:00Z">
        <w:r w:rsidR="0054616D" w:rsidRPr="00005E6E">
          <w:t xml:space="preserve">trends </w:t>
        </w:r>
      </w:ins>
      <w:ins w:id="319" w:author="Won Do Lee" w:date="2023-01-17T23:25:00Z">
        <w:r w:rsidR="0054616D" w:rsidRPr="00005E6E">
          <w:t xml:space="preserve">in the early stage of COVID-19 pandemic </w:t>
        </w:r>
      </w:ins>
      <w:ins w:id="320" w:author="Won Do Lee" w:date="2023-01-17T21:33:00Z">
        <w:r w:rsidR="00751A98" w:rsidRPr="00005E6E">
          <w:t xml:space="preserve">to reveal </w:t>
        </w:r>
      </w:ins>
      <w:ins w:id="321" w:author="Won Do Lee" w:date="2023-01-17T23:25:00Z">
        <w:r w:rsidR="0054616D" w:rsidRPr="00005E6E">
          <w:t xml:space="preserve">substantial </w:t>
        </w:r>
      </w:ins>
      <w:ins w:id="322" w:author="Won Do Lee" w:date="2023-01-17T21:33:00Z">
        <w:r w:rsidR="00751A98" w:rsidRPr="00005E6E">
          <w:t xml:space="preserve">changes in people’s </w:t>
        </w:r>
      </w:ins>
      <w:ins w:id="323" w:author="Won Do Lee" w:date="2023-01-17T21:34:00Z">
        <w:r w:rsidR="00751A98" w:rsidRPr="00005E6E">
          <w:t xml:space="preserve">mobility and travel behaviours </w:t>
        </w:r>
      </w:ins>
      <w:del w:id="324" w:author="Won Do Lee" w:date="2023-01-17T21:33:00Z">
        <w:r w:rsidR="0026581D" w:rsidRPr="00005E6E" w:rsidDel="00751A98">
          <w:delText xml:space="preserve"> with </w:delText>
        </w:r>
      </w:del>
      <w:del w:id="325" w:author="Won Do Lee" w:date="2023-01-17T21:34:00Z">
        <w:r w:rsidR="0026581D" w:rsidRPr="00005E6E" w:rsidDel="00751A98">
          <w:delText xml:space="preserve">people’s </w:delText>
        </w:r>
        <w:r w:rsidRPr="00005E6E" w:rsidDel="00751A98">
          <w:delText xml:space="preserve">attitudes and perceptions </w:delText>
        </w:r>
      </w:del>
      <w:del w:id="326"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7" w:author="Won Do Lee" w:date="2023-01-17T21:34:00Z">
        <w:r w:rsidR="00751A98" w:rsidRPr="00005E6E">
          <w:t xml:space="preserve">with the support of </w:t>
        </w:r>
      </w:ins>
      <w:del w:id="328"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9"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30" w:author="Won Do Lee" w:date="2023-01-17T23:27:00Z">
        <w:r w:rsidR="0054616D" w:rsidRPr="00005E6E">
          <w:t xml:space="preserve">people’s </w:t>
        </w:r>
      </w:ins>
      <w:r w:rsidRPr="00005E6E">
        <w:t xml:space="preserve">mobility </w:t>
      </w:r>
      <w:del w:id="331" w:author="Won Do Lee" w:date="2023-01-17T23:27:00Z">
        <w:r w:rsidRPr="00005E6E" w:rsidDel="0054616D">
          <w:delText xml:space="preserve">in physical space </w:delText>
        </w:r>
      </w:del>
      <w:r w:rsidRPr="00005E6E">
        <w:t xml:space="preserve">dropped </w:t>
      </w:r>
      <w:ins w:id="332" w:author="Won Do Lee" w:date="2023-01-17T23:27:00Z">
        <w:r w:rsidR="0054616D" w:rsidRPr="00005E6E">
          <w:t>instantly</w:t>
        </w:r>
      </w:ins>
      <w:del w:id="333" w:author="Won Do Lee" w:date="2023-01-17T23:27:00Z">
        <w:r w:rsidRPr="00005E6E" w:rsidDel="0054616D">
          <w:delText>significantly</w:delText>
        </w:r>
      </w:del>
      <w:ins w:id="334" w:author="Won Do Lee" w:date="2023-01-17T23:26:00Z">
        <w:r w:rsidR="0054616D" w:rsidRPr="00005E6E">
          <w:t xml:space="preserve"> </w:t>
        </w:r>
      </w:ins>
      <w:ins w:id="335" w:author="Won Do Lee" w:date="2023-01-17T23:27:00Z">
        <w:r w:rsidR="0054616D" w:rsidRPr="00005E6E">
          <w:t xml:space="preserve">but </w:t>
        </w:r>
      </w:ins>
      <w:ins w:id="336" w:author="Won Do Lee" w:date="2023-01-17T23:26:00Z">
        <w:r w:rsidR="0054616D" w:rsidRPr="00005E6E">
          <w:t>recover</w:t>
        </w:r>
      </w:ins>
      <w:ins w:id="337" w:author="Won Do Lee" w:date="2023-01-17T23:27:00Z">
        <w:r w:rsidR="0054616D" w:rsidRPr="00005E6E">
          <w:t>ed rapidly</w:t>
        </w:r>
      </w:ins>
      <w:ins w:id="338" w:author="Won Do Lee" w:date="2023-01-17T23:28:00Z">
        <w:r w:rsidR="0054616D" w:rsidRPr="00005E6E">
          <w:t xml:space="preserve"> </w:t>
        </w:r>
      </w:ins>
      <w:ins w:id="339" w:author="Won Do Lee" w:date="2023-01-17T23:30:00Z">
        <w:r w:rsidR="0054616D" w:rsidRPr="00005E6E">
          <w:t>based on longitudinal data analysis</w:t>
        </w:r>
      </w:ins>
      <w:ins w:id="340" w:author="Won Do Lee" w:date="2023-01-17T23:26:00Z">
        <w:r w:rsidR="0054616D" w:rsidRPr="00005E6E">
          <w:t xml:space="preserve"> </w:t>
        </w:r>
      </w:ins>
      <w:ins w:id="341" w:author="Won Do Lee" w:date="2023-01-17T23:31:00Z">
        <w:r w:rsidR="0054616D" w:rsidRPr="00005E6E">
          <w:t>following longer than a year following the onset of the COVID-19 p</w:t>
        </w:r>
      </w:ins>
      <w:ins w:id="342" w:author="Won Do Lee" w:date="2023-01-17T23:32:00Z">
        <w:r w:rsidR="0054616D" w:rsidRPr="00005E6E">
          <w:t xml:space="preserve">andemic </w:t>
        </w:r>
      </w:ins>
      <w:del w:id="343" w:author="Won Do Lee" w:date="2023-01-17T23:26:00Z">
        <w:r w:rsidR="00751A98" w:rsidRPr="00005E6E" w:rsidDel="0054616D">
          <w:delText xml:space="preserve"> </w:delText>
        </w:r>
      </w:del>
      <w:r w:rsidR="00751A98" w:rsidRPr="00005E6E">
        <w:fldChar w:fldCharType="begin" w:fldLock="1"/>
      </w:r>
      <w:r w:rsidR="00751A98"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t>(Kellermann et al., 2022; J. Kim &amp; Kwan, 2021; Long &amp; Ren, 2022; Wang et al., 2022)</w:t>
      </w:r>
      <w:r w:rsidR="00751A98" w:rsidRPr="00005E6E">
        <w:fldChar w:fldCharType="end"/>
      </w:r>
      <w:ins w:id="344" w:author="Won Do Lee" w:date="2023-01-17T21:37:00Z">
        <w:r w:rsidR="00751A98" w:rsidRPr="00005E6E">
          <w:t xml:space="preserve"> </w:t>
        </w:r>
      </w:ins>
      <w:commentRangeStart w:id="345"/>
      <w:del w:id="346"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7"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lang w:val="nl-NL"/>
        </w:rPr>
        <w:t>(Lou et al., 2020; Pan et al., 2020; Xiong, Hu, Yang, Younes, et al., 2020; Zhang et al., 2021)</w:t>
      </w:r>
      <w:r w:rsidR="00C24DB9" w:rsidRPr="00005E6E">
        <w:fldChar w:fldCharType="end"/>
      </w:r>
      <w:r w:rsidR="001A13D7" w:rsidRPr="005329A2">
        <w:rPr>
          <w:lang w:val="nl-NL"/>
        </w:rPr>
        <w:t xml:space="preserve">. </w:t>
      </w:r>
      <w:commentRangeEnd w:id="345"/>
      <w:r w:rsidR="0054616D" w:rsidRPr="00005E6E">
        <w:rPr>
          <w:rStyle w:val="CommentReference"/>
        </w:rPr>
        <w:commentReference w:id="345"/>
      </w:r>
    </w:p>
    <w:p w14:paraId="4CE4C561" w14:textId="0A5B9F75" w:rsidR="008D18A3" w:rsidRPr="005329A2" w:rsidDel="00C025AD" w:rsidRDefault="00BF526E" w:rsidP="000F3486">
      <w:pPr>
        <w:spacing w:after="240"/>
        <w:rPr>
          <w:del w:id="348"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9" w:author="Won Do Lee" w:date="2023-01-17T22:19:00Z">
        <w:r w:rsidR="00A61A0A" w:rsidRPr="00005E6E" w:rsidDel="00A93152">
          <w:delText xml:space="preserve">, in terms of </w:delText>
        </w:r>
      </w:del>
      <w:del w:id="350" w:author="Won Do Lee" w:date="2023-01-17T21:37:00Z">
        <w:r w:rsidR="00A61A0A" w:rsidRPr="00005E6E" w:rsidDel="00751A98">
          <w:delText>considerable decrease</w:delText>
        </w:r>
      </w:del>
      <w:del w:id="351"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lang w:val="nl-NL"/>
        </w:rPr>
        <w:t>(Beria &amp; Lunkar, 2021; Schlosser et al., 2020; Xiong, Hu, Yang, Luo, et 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p>
    <w:p w14:paraId="0383AD9B" w14:textId="1EEA72AE" w:rsidR="00094B2F" w:rsidRPr="005329A2" w:rsidRDefault="00131BA4" w:rsidP="000F3486">
      <w:pPr>
        <w:spacing w:after="240"/>
        <w:rPr>
          <w:lang w:val="nl-NL"/>
        </w:rPr>
      </w:pPr>
      <w:r w:rsidRPr="00005E6E">
        <w:t xml:space="preserve">As the study shows, </w:t>
      </w:r>
      <w:del w:id="352" w:author="Won Do Lee" w:date="2023-01-17T22:20:00Z">
        <w:r w:rsidR="009C36A5" w:rsidRPr="00005E6E" w:rsidDel="00A93152">
          <w:delText>the use of</w:delText>
        </w:r>
      </w:del>
      <w:ins w:id="353"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4" w:author="Won Do Lee" w:date="2023-01-17T22:20:00Z">
        <w:r w:rsidR="008C3B80" w:rsidRPr="00005E6E" w:rsidDel="00A93152">
          <w:delText xml:space="preserve">and </w:delText>
        </w:r>
        <w:r w:rsidR="00BF72D9" w:rsidRPr="00005E6E" w:rsidDel="00A93152">
          <w:delText>tracking</w:delText>
        </w:r>
      </w:del>
      <w:ins w:id="355" w:author="Won Do Lee" w:date="2023-01-17T22:20:00Z">
        <w:r w:rsidR="00A93152" w:rsidRPr="00005E6E">
          <w:t>to g</w:t>
        </w:r>
      </w:ins>
      <w:ins w:id="356"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7" w:author="Won Do Lee" w:date="2023-01-17T22:20:00Z">
        <w:r w:rsidR="004271C9" w:rsidRPr="00005E6E" w:rsidDel="00A93152">
          <w:delText xml:space="preserve">are </w:delText>
        </w:r>
      </w:del>
      <w:ins w:id="358" w:author="Won Do Lee" w:date="2023-01-17T22:20:00Z">
        <w:r w:rsidR="00A93152" w:rsidRPr="00005E6E">
          <w:t xml:space="preserve">was very </w:t>
        </w:r>
      </w:ins>
      <w:r w:rsidR="001679A0" w:rsidRPr="00005E6E">
        <w:t>help</w:t>
      </w:r>
      <w:r w:rsidR="004271C9" w:rsidRPr="00005E6E">
        <w:t xml:space="preserve">ful </w:t>
      </w:r>
      <w:del w:id="359" w:author="Won Do Lee" w:date="2023-01-17T22:21:00Z">
        <w:r w:rsidR="004271C9" w:rsidRPr="00005E6E" w:rsidDel="00A93152">
          <w:delText>to</w:delText>
        </w:r>
      </w:del>
      <w:del w:id="360" w:author="Won Do Lee" w:date="2023-01-17T22:20:00Z">
        <w:r w:rsidR="004271C9" w:rsidRPr="00005E6E" w:rsidDel="00A93152">
          <w:delText xml:space="preserve"> </w:delText>
        </w:r>
        <w:r w:rsidR="00C869CA" w:rsidRPr="00005E6E" w:rsidDel="00A93152">
          <w:delText xml:space="preserve">investigate </w:delText>
        </w:r>
      </w:del>
      <w:ins w:id="361" w:author="Won Do Lee" w:date="2023-01-17T22:21:00Z">
        <w:r w:rsidR="00A93152" w:rsidRPr="00005E6E">
          <w:t>in evaluating</w:t>
        </w:r>
      </w:ins>
      <w:ins w:id="362"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3"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4" w:author="Won Do Lee" w:date="2023-01-17T22:21:00Z">
        <w:r w:rsidR="00A93152" w:rsidRPr="00005E6E">
          <w:t>dropped sharply</w:t>
        </w:r>
      </w:ins>
      <w:del w:id="365"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6" w:author="Won Do Lee" w:date="2023-01-19T22:52:00Z">
        <w:r w:rsidR="009E17EA" w:rsidRPr="00005E6E" w:rsidDel="00C025AD">
          <w:delText>in the early stage of the</w:delText>
        </w:r>
      </w:del>
      <w:ins w:id="367"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 xml:space="preserve">pandemic </w:t>
      </w:r>
      <w:proofErr w:type="gramStart"/>
      <w:r w:rsidR="002E1E2A" w:rsidRPr="00005E6E">
        <w:t>stages</w:t>
      </w:r>
      <w:r w:rsidR="00BE6299" w:rsidRPr="00005E6E">
        <w:t xml:space="preserve">, </w:t>
      </w:r>
      <w:r w:rsidR="002E1E2A" w:rsidRPr="00005E6E">
        <w:t>and</w:t>
      </w:r>
      <w:proofErr w:type="gramEnd"/>
      <w:r w:rsidR="00732755" w:rsidRPr="00005E6E">
        <w:t xml:space="preserve"> </w:t>
      </w:r>
      <w:r w:rsidR="004F4EFC" w:rsidRPr="00005E6E">
        <w:t>exhibited</w:t>
      </w:r>
      <w:r w:rsidR="00E869ED" w:rsidRPr="00005E6E">
        <w:t xml:space="preserve"> some notable differences </w:t>
      </w:r>
      <w:r w:rsidR="00831AF7" w:rsidRPr="00005E6E">
        <w:t xml:space="preserve">in </w:t>
      </w:r>
      <w:del w:id="368"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9" w:author="Won Do Lee" w:date="2023-01-19T22:53:00Z">
        <w:r w:rsidR="00C025AD" w:rsidRPr="00005E6E">
          <w:t>lockdown phases</w:t>
        </w:r>
      </w:ins>
      <w:r w:rsidR="0079063F" w:rsidRPr="00005E6E">
        <w:t xml:space="preserve">. </w:t>
      </w:r>
      <w:del w:id="370" w:author="Won Do Lee" w:date="2023-01-12T23:58:00Z">
        <w:r w:rsidR="0079063F" w:rsidRPr="00005E6E" w:rsidDel="0050027F">
          <w:rPr>
            <w:i/>
            <w:iCs/>
          </w:rPr>
          <w:delText>Spontaneous mobility reduction</w:delText>
        </w:r>
      </w:del>
      <w:ins w:id="371"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2"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3" w:author="Won Do Lee" w:date="2023-01-17T22:21:00Z">
        <w:r w:rsidR="00A93152" w:rsidRPr="00005E6E">
          <w:t>ing</w:t>
        </w:r>
      </w:ins>
      <w:r w:rsidR="00831AF7" w:rsidRPr="00005E6E">
        <w:t xml:space="preserve"> on</w:t>
      </w:r>
      <w:r w:rsidR="00C17846" w:rsidRPr="00005E6E">
        <w:t xml:space="preserve"> the</w:t>
      </w:r>
      <w:ins w:id="374"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t>(Cronin &amp; Evans, 2020)</w:t>
      </w:r>
      <w:r w:rsidR="0079063F" w:rsidRPr="00005E6E">
        <w:fldChar w:fldCharType="end"/>
      </w:r>
      <w:r w:rsidR="0079063F" w:rsidRPr="00005E6E">
        <w:t xml:space="preserve">. </w:t>
      </w:r>
      <w:r w:rsidR="009E17EA" w:rsidRPr="00005E6E">
        <w:t xml:space="preserve">Also, increased mobility </w:t>
      </w:r>
      <w:r w:rsidR="00731265" w:rsidRPr="00005E6E">
        <w:t xml:space="preserve">observed </w:t>
      </w:r>
      <w:del w:id="375" w:author="Won Do Lee" w:date="2023-01-17T22:21:00Z">
        <w:r w:rsidR="0079063F" w:rsidRPr="00005E6E" w:rsidDel="00A93152">
          <w:delText>people were going outside more while the coming months over the ease of</w:delText>
        </w:r>
      </w:del>
      <w:ins w:id="376" w:author="Won Do Lee" w:date="2023-01-17T22:21:00Z">
        <w:r w:rsidR="00A93152" w:rsidRPr="00005E6E">
          <w:t>that people we</w:t>
        </w:r>
      </w:ins>
      <w:ins w:id="377" w:author="Won Do Lee" w:date="2023-01-17T22:22:00Z">
        <w:r w:rsidR="00A93152" w:rsidRPr="00005E6E">
          <w:t>nt</w:t>
        </w:r>
      </w:ins>
      <w:ins w:id="378" w:author="Won Do Lee" w:date="2023-01-17T22:21:00Z">
        <w:r w:rsidR="00A93152" w:rsidRPr="00005E6E">
          <w:t xml:space="preserve"> outside more during the coming months </w:t>
        </w:r>
      </w:ins>
      <w:ins w:id="379" w:author="Won Do Lee" w:date="2023-01-17T22:22:00Z">
        <w:r w:rsidR="00A93152" w:rsidRPr="00005E6E">
          <w:t>after</w:t>
        </w:r>
      </w:ins>
      <w:r w:rsidR="0079063F" w:rsidRPr="00005E6E">
        <w:t xml:space="preserve"> the lockdown</w:t>
      </w:r>
      <w:r w:rsidR="00933EDA" w:rsidRPr="00005E6E">
        <w:t xml:space="preserve">, </w:t>
      </w:r>
      <w:r w:rsidR="009E17EA" w:rsidRPr="00005E6E">
        <w:t xml:space="preserve">entitled to </w:t>
      </w:r>
      <w:r w:rsidR="009E17EA" w:rsidRPr="00005E6E">
        <w:rPr>
          <w:i/>
          <w:iCs/>
        </w:rPr>
        <w:t>Quarantine fatigue</w:t>
      </w:r>
      <w:r w:rsidR="009E17EA" w:rsidRPr="00005E6E">
        <w:t xml:space="preserve"> </w:t>
      </w:r>
      <w:r w:rsidR="009E17EA"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009E17EA" w:rsidRPr="00005E6E">
        <w:fldChar w:fldCharType="separate"/>
      </w:r>
      <w:r w:rsidR="00717257" w:rsidRPr="005329A2">
        <w:rPr>
          <w:lang w:val="nl-NL"/>
        </w:rPr>
        <w:t>(J. Kim &amp; Kwan, 2021; Kwan, 2021; Pan et al., 2020; Zhao et al., 2020)</w:t>
      </w:r>
      <w:r w:rsidR="009E17EA"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0F3486">
      <w:pPr>
        <w:rPr>
          <w:del w:id="380" w:author="Won Do Lee" w:date="2023-01-20T00:04:00Z"/>
          <w:color w:val="000000" w:themeColor="text1"/>
        </w:rPr>
      </w:pPr>
      <w:r w:rsidRPr="00005E6E">
        <w:lastRenderedPageBreak/>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1" w:author="Won Do Lee" w:date="2023-01-15T23:31:00Z">
        <w:r w:rsidR="00E76D99" w:rsidRPr="00005E6E">
          <w:t xml:space="preserve">in </w:t>
        </w:r>
      </w:ins>
      <w:ins w:id="382" w:author="Won Do Lee" w:date="2023-01-17T23:33:00Z">
        <w:r w:rsidR="00A625FA" w:rsidRPr="00005E6E">
          <w:t xml:space="preserve">different phases </w:t>
        </w:r>
      </w:ins>
      <w:del w:id="383"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4" w:author="Won Do Lee" w:date="2023-01-17T23:33:00Z">
        <w:r w:rsidR="00A625FA" w:rsidRPr="00005E6E">
          <w:t xml:space="preserve">alongside </w:t>
        </w:r>
      </w:ins>
      <w:del w:id="385"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6"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7" w:author="Won Do Lee" w:date="2023-01-17T22:22:00Z">
        <w:r w:rsidR="00732755" w:rsidRPr="00005E6E" w:rsidDel="00A93152">
          <w:delText xml:space="preserve">that </w:delText>
        </w:r>
      </w:del>
      <w:del w:id="388"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9"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90"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are time-varying.</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1"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2"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3" w:author="Won Do Lee" w:date="2023-01-17T22:24:00Z">
        <w:r w:rsidR="00EA4F73" w:rsidRPr="00005E6E" w:rsidDel="00A93152">
          <w:rPr>
            <w:color w:val="000000" w:themeColor="text1"/>
          </w:rPr>
          <w:delText xml:space="preserve">, </w:delText>
        </w:r>
      </w:del>
      <w:del w:id="394" w:author="Won Do Lee" w:date="2023-01-17T22:23:00Z">
        <w:r w:rsidR="00CD60D4" w:rsidRPr="00005E6E" w:rsidDel="00A93152">
          <w:rPr>
            <w:color w:val="000000" w:themeColor="text1"/>
          </w:rPr>
          <w:delText>coping with pre and</w:delText>
        </w:r>
      </w:del>
      <w:ins w:id="395" w:author="Won Do Lee" w:date="2023-01-17T22:24:00Z">
        <w:r w:rsidR="00A93152" w:rsidRPr="00005E6E">
          <w:rPr>
            <w:color w:val="000000" w:themeColor="text1"/>
          </w:rPr>
          <w:t xml:space="preserve"> added on</w:t>
        </w:r>
      </w:ins>
      <w:ins w:id="396" w:author="Won Do Lee" w:date="2023-01-17T22:23:00Z">
        <w:r w:rsidR="00A93152" w:rsidRPr="00005E6E">
          <w:rPr>
            <w:color w:val="000000" w:themeColor="text1"/>
          </w:rPr>
          <w:t xml:space="preserve"> pre-pandemic and </w:t>
        </w:r>
      </w:ins>
      <w:del w:id="397"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8" w:author="Won Do Lee" w:date="2023-01-17T22:22:00Z">
        <w:r w:rsidR="00A93152" w:rsidRPr="00005E6E">
          <w:rPr>
            <w:color w:val="000000" w:themeColor="text1"/>
          </w:rPr>
          <w:t>s</w:t>
        </w:r>
      </w:ins>
      <w:r w:rsidR="00CD60D4" w:rsidRPr="00005E6E">
        <w:rPr>
          <w:color w:val="000000" w:themeColor="text1"/>
        </w:rPr>
        <w:t xml:space="preserve"> (i.e., ±2 months)</w:t>
      </w:r>
      <w:ins w:id="399"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0F3486">
      <w:pPr>
        <w:rPr>
          <w:color w:val="000000" w:themeColor="text1"/>
        </w:rPr>
      </w:pPr>
    </w:p>
    <w:p w14:paraId="75B4FD9D" w14:textId="77777777" w:rsidR="00EA4F73" w:rsidRPr="00005E6E" w:rsidRDefault="00EA4F73" w:rsidP="000F3486">
      <w:pPr>
        <w:rPr>
          <w:color w:val="000000" w:themeColor="text1"/>
        </w:rPr>
      </w:pPr>
    </w:p>
    <w:p w14:paraId="3A4E030A" w14:textId="10FBEEB8" w:rsidR="00E15888" w:rsidRPr="00005E6E" w:rsidRDefault="00A67560" w:rsidP="000F3486">
      <w:pPr>
        <w:pStyle w:val="Heading1"/>
      </w:pPr>
      <w:r w:rsidRPr="00005E6E">
        <w:t>Data and m</w:t>
      </w:r>
      <w:r w:rsidR="00E15888" w:rsidRPr="00005E6E">
        <w:t>ethods</w:t>
      </w:r>
    </w:p>
    <w:p w14:paraId="104778AB" w14:textId="77777777" w:rsidR="00E70FCA" w:rsidRPr="00005E6E" w:rsidRDefault="00E70FCA" w:rsidP="000F3486"/>
    <w:p w14:paraId="20C4072B" w14:textId="63419270" w:rsidR="00947126" w:rsidRPr="00005E6E" w:rsidRDefault="00947126" w:rsidP="000F3486">
      <w:pPr>
        <w:pStyle w:val="Heading2"/>
      </w:pPr>
      <w:r w:rsidRPr="00005E6E">
        <w:t>Data</w:t>
      </w:r>
    </w:p>
    <w:p w14:paraId="041598FF" w14:textId="2D6C3C07" w:rsidR="00E27C5A" w:rsidRPr="00005E6E" w:rsidRDefault="00566905" w:rsidP="000F3486">
      <w:del w:id="400" w:author="Won Do Lee" w:date="2023-01-19T22:54:00Z">
        <w:r w:rsidRPr="00005E6E" w:rsidDel="00C025AD">
          <w:delText xml:space="preserve">Monitoring </w:delText>
        </w:r>
      </w:del>
      <w:ins w:id="401" w:author="Won Do Lee" w:date="2023-01-19T22:54:00Z">
        <w:r w:rsidR="00C025AD" w:rsidRPr="00005E6E">
          <w:t xml:space="preserve">Measuring </w:t>
        </w:r>
      </w:ins>
      <w:ins w:id="402" w:author="Won Do Lee" w:date="2023-01-19T22:55:00Z">
        <w:r w:rsidR="00C025AD" w:rsidRPr="00005E6E">
          <w:t>mobility fluctuation</w:t>
        </w:r>
      </w:ins>
      <w:del w:id="403" w:author="Won Do Lee" w:date="2023-01-19T22:55:00Z">
        <w:r w:rsidRPr="00005E6E" w:rsidDel="00C025AD">
          <w:delText>changes in mobility</w:delText>
        </w:r>
      </w:del>
      <w:r w:rsidRPr="00005E6E">
        <w:t xml:space="preserve"> is a key indicator t</w:t>
      </w:r>
      <w:r w:rsidR="00B615A7" w:rsidRPr="00005E6E">
        <w:t>o assess</w:t>
      </w:r>
      <w:ins w:id="404" w:author="Won Do Lee" w:date="2023-01-17T22:25:00Z">
        <w:r w:rsidR="00A93152" w:rsidRPr="00005E6E">
          <w:t>ing</w:t>
        </w:r>
      </w:ins>
      <w:r w:rsidR="00B615A7" w:rsidRPr="00005E6E">
        <w:t xml:space="preserve"> </w:t>
      </w:r>
      <w:del w:id="405" w:author="Won Do Lee" w:date="2023-01-17T22:25:00Z">
        <w:r w:rsidR="00B615A7" w:rsidRPr="00005E6E" w:rsidDel="00A93152">
          <w:delText xml:space="preserve">the </w:delText>
        </w:r>
      </w:del>
      <w:r w:rsidR="00B615A7" w:rsidRPr="00005E6E">
        <w:t xml:space="preserve">compliance </w:t>
      </w:r>
      <w:del w:id="406" w:author="Won Do Lee" w:date="2023-01-17T22:25:00Z">
        <w:r w:rsidR="00B615A7" w:rsidRPr="00005E6E" w:rsidDel="00A93152">
          <w:delText xml:space="preserve">of </w:delText>
        </w:r>
      </w:del>
      <w:ins w:id="407" w:author="Won Do Lee" w:date="2023-01-17T22:25:00Z">
        <w:r w:rsidR="00A93152" w:rsidRPr="00005E6E">
          <w:t xml:space="preserve">with </w:t>
        </w:r>
      </w:ins>
      <w:r w:rsidR="00B615A7" w:rsidRPr="00005E6E">
        <w:t xml:space="preserve">government-mandated </w:t>
      </w:r>
      <w:r w:rsidR="009A2595" w:rsidRPr="00005E6E">
        <w:t>lockdowns</w:t>
      </w:r>
      <w:r w:rsidR="00B615A7" w:rsidRPr="00005E6E">
        <w:t>.</w:t>
      </w:r>
      <w:r w:rsidR="009D1131" w:rsidRPr="00005E6E">
        <w:t xml:space="preserve"> T</w:t>
      </w:r>
      <w:r w:rsidR="00B615A7" w:rsidRPr="00005E6E">
        <w:t xml:space="preserve">his research </w:t>
      </w:r>
      <w:r w:rsidR="00E27C5A" w:rsidRPr="00005E6E">
        <w:t xml:space="preserve">deploys </w:t>
      </w:r>
      <w:r w:rsidR="00903EE8" w:rsidRPr="00005E6E">
        <w:t>anonymised and aggregated GDPR-compliant CDRs</w:t>
      </w:r>
      <w:r w:rsidR="00E27C5A" w:rsidRPr="00005E6E">
        <w:rPr>
          <w:rStyle w:val="FootnoteReference"/>
        </w:rPr>
        <w:footnoteReference w:id="5"/>
      </w:r>
      <w:r w:rsidR="00903EE8" w:rsidRPr="00005E6E">
        <w:t xml:space="preserve"> for </w:t>
      </w:r>
      <w:commentRangeStart w:id="419"/>
      <w:ins w:id="420" w:author="Won Do Lee" w:date="2023-01-19T22:55:00Z">
        <w:r w:rsidR="00C025AD" w:rsidRPr="00005E6E">
          <w:t xml:space="preserve">more than one million </w:t>
        </w:r>
      </w:ins>
      <w:del w:id="421" w:author="Won Do Lee" w:date="2023-01-19T22:55:00Z">
        <w:r w:rsidR="00903EE8" w:rsidRPr="00005E6E" w:rsidDel="00C025AD">
          <w:delText xml:space="preserve">1,119,449 </w:delText>
        </w:r>
      </w:del>
      <w:r w:rsidR="00903EE8" w:rsidRPr="00005E6E">
        <w:t xml:space="preserve">users </w:t>
      </w:r>
      <w:del w:id="422" w:author="Won Do Lee" w:date="2023-01-17T22:25:00Z">
        <w:r w:rsidR="00903EE8" w:rsidRPr="00005E6E" w:rsidDel="00A93152">
          <w:delText xml:space="preserve">in </w:delText>
        </w:r>
        <w:r w:rsidR="00B13A10" w:rsidRPr="00005E6E" w:rsidDel="00A93152">
          <w:delText xml:space="preserve">the </w:delText>
        </w:r>
        <w:r w:rsidR="00903EE8" w:rsidRPr="00005E6E" w:rsidDel="00A93152">
          <w:delText xml:space="preserve">period </w:delText>
        </w:r>
        <w:r w:rsidR="00B13A10" w:rsidRPr="00005E6E" w:rsidDel="00A93152">
          <w:delText>of</w:delText>
        </w:r>
      </w:del>
      <w:ins w:id="423" w:author="Won Do Lee" w:date="2023-01-19T22:55:00Z">
        <w:r w:rsidR="00C025AD" w:rsidRPr="00005E6E">
          <w:t>spanning seven months</w:t>
        </w:r>
      </w:ins>
      <w:del w:id="424" w:author="Won Do Lee" w:date="2023-01-19T22:55:00Z">
        <w:r w:rsidR="00B13A10" w:rsidRPr="00005E6E" w:rsidDel="00C025AD">
          <w:delText xml:space="preserve"> </w:delText>
        </w:r>
        <w:r w:rsidR="00903EE8" w:rsidRPr="00005E6E" w:rsidDel="00C025AD">
          <w:delText xml:space="preserve">1 </w:delText>
        </w:r>
        <w:r w:rsidR="00381F52" w:rsidRPr="00005E6E" w:rsidDel="00C025AD">
          <w:delText>Jan</w:delText>
        </w:r>
        <w:r w:rsidR="005D2638" w:rsidRPr="00005E6E" w:rsidDel="00C025AD">
          <w:delText xml:space="preserve">uary </w:delText>
        </w:r>
      </w:del>
      <w:del w:id="425" w:author="Won Do Lee" w:date="2023-01-17T22:25:00Z">
        <w:r w:rsidR="009A4BE9" w:rsidRPr="00005E6E" w:rsidDel="00A93152">
          <w:delText xml:space="preserve">– </w:delText>
        </w:r>
      </w:del>
      <w:del w:id="426" w:author="Won Do Lee" w:date="2023-01-19T22:55:00Z">
        <w:r w:rsidR="009A4BE9" w:rsidRPr="00005E6E" w:rsidDel="00C025AD">
          <w:delText xml:space="preserve">1 </w:delText>
        </w:r>
        <w:r w:rsidR="00381F52" w:rsidRPr="00005E6E" w:rsidDel="00C025AD">
          <w:delText>J</w:delText>
        </w:r>
        <w:r w:rsidR="006B2CE4" w:rsidRPr="00005E6E" w:rsidDel="00C025AD">
          <w:delText>uly</w:delText>
        </w:r>
        <w:r w:rsidR="00903EE8" w:rsidRPr="00005E6E" w:rsidDel="00C025AD">
          <w:delText xml:space="preserve"> 2020</w:delText>
        </w:r>
      </w:del>
      <w:r w:rsidR="00E27C5A" w:rsidRPr="00005E6E">
        <w:t xml:space="preserve"> </w:t>
      </w:r>
      <w:commentRangeEnd w:id="419"/>
      <w:r w:rsidR="00C025AD" w:rsidRPr="00005E6E">
        <w:rPr>
          <w:rStyle w:val="CommentReference"/>
        </w:rPr>
        <w:commentReference w:id="419"/>
      </w:r>
      <w:r w:rsidR="00E27C5A" w:rsidRPr="00005E6E">
        <w:t xml:space="preserve">to compute the daily median radius of gyration for users </w:t>
      </w:r>
      <w:r w:rsidR="00F324D2" w:rsidRPr="00005E6E">
        <w:t xml:space="preserve">in </w:t>
      </w:r>
      <w:r w:rsidR="00E27C5A" w:rsidRPr="00005E6E">
        <w:t>each LTLA area (</w:t>
      </w:r>
      <w:r w:rsidR="00E27C5A" w:rsidRPr="00005E6E">
        <w:rPr>
          <w:i/>
          <w:iCs/>
        </w:rPr>
        <w:t>n</w:t>
      </w:r>
      <w:r w:rsidR="00E27C5A" w:rsidRPr="00005E6E">
        <w:t>=31</w:t>
      </w:r>
      <w:r w:rsidR="004C7E69" w:rsidRPr="00005E6E">
        <w:t>7</w:t>
      </w:r>
      <w:r w:rsidR="00E27C5A" w:rsidRPr="00005E6E">
        <w:t>) in England</w:t>
      </w:r>
      <w:r w:rsidR="00E27C5A" w:rsidRPr="00005E6E">
        <w:rPr>
          <w:rStyle w:val="FootnoteReference"/>
        </w:rPr>
        <w:footnoteReference w:id="6"/>
      </w:r>
      <w:r w:rsidR="00E27C5A" w:rsidRPr="00005E6E">
        <w:t xml:space="preserve">.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 xml:space="preserve">the </w:t>
      </w:r>
      <w:r w:rsidR="0061028D" w:rsidRPr="00005E6E">
        <w:t>combine</w:t>
      </w:r>
      <w:r w:rsidR="00667261" w:rsidRPr="00005E6E">
        <w:t xml:space="preserve">d </w:t>
      </w:r>
      <w:r w:rsidR="00342895" w:rsidRPr="00005E6E">
        <w:t>timestamp</w:t>
      </w:r>
      <w:r w:rsidR="0061028D" w:rsidRPr="00005E6E">
        <w:t xml:space="preserve"> of CDRs</w:t>
      </w:r>
      <w:r w:rsidR="001D5010" w:rsidRPr="00005E6E">
        <w:t xml:space="preserve"> (described above)</w:t>
      </w:r>
      <w:r w:rsidR="00E27C5A" w:rsidRPr="00005E6E">
        <w:t xml:space="preserve">. </w:t>
      </w:r>
      <w:r w:rsidR="00E07993" w:rsidRPr="00005E6E">
        <w:t xml:space="preserve">We have estimated </w:t>
      </w:r>
      <w:ins w:id="427" w:author="Won Do Lee" w:date="2023-01-17T22:25:00Z">
        <w:r w:rsidR="00A93152" w:rsidRPr="00005E6E">
          <w:t xml:space="preserve">the </w:t>
        </w:r>
      </w:ins>
      <w:r w:rsidR="00E07993" w:rsidRPr="00005E6E">
        <w:t xml:space="preserve">daily median mobility levels of </w:t>
      </w:r>
      <w:r w:rsidR="00950F4B" w:rsidRPr="00005E6E">
        <w:t xml:space="preserve">315 </w:t>
      </w:r>
      <w:r w:rsidR="00E07993" w:rsidRPr="00005E6E">
        <w:t>LTLA areas in England to use it as a comparison throughout our analysis</w:t>
      </w:r>
      <w:r w:rsidR="00667261" w:rsidRPr="00005E6E">
        <w:t>.</w:t>
      </w:r>
      <w:r w:rsidR="00BF76D1" w:rsidRPr="00005E6E">
        <w:t xml:space="preserve"> It can provide </w:t>
      </w:r>
      <w:del w:id="428" w:author="Won Do Lee" w:date="2023-01-19T22:58:00Z">
        <w:r w:rsidR="00BF76D1" w:rsidRPr="00005E6E" w:rsidDel="00C025AD">
          <w:delText xml:space="preserve">the </w:delText>
        </w:r>
      </w:del>
      <w:r w:rsidR="00BF76D1" w:rsidRPr="00005E6E">
        <w:t xml:space="preserve">useful insights </w:t>
      </w:r>
      <w:del w:id="429" w:author="Won Do Lee" w:date="2023-01-19T22:59:00Z">
        <w:r w:rsidR="00667261" w:rsidRPr="00005E6E" w:rsidDel="00C025AD">
          <w:delText xml:space="preserve">into </w:delText>
        </w:r>
      </w:del>
      <w:del w:id="430" w:author="Won Do Lee" w:date="2023-01-19T22:58:00Z">
        <w:r w:rsidR="00BF76D1" w:rsidRPr="00005E6E" w:rsidDel="00C025AD">
          <w:delText xml:space="preserve">how </w:delText>
        </w:r>
      </w:del>
      <w:ins w:id="431" w:author="Won Do Lee" w:date="2023-01-19T22:59:00Z">
        <w:r w:rsidR="00C025AD" w:rsidRPr="00005E6E">
          <w:t xml:space="preserve">into </w:t>
        </w:r>
      </w:ins>
      <w:del w:id="432" w:author="Won Do Lee" w:date="2023-01-19T22:59:00Z">
        <w:r w:rsidR="00667261" w:rsidRPr="00005E6E" w:rsidDel="00C025AD">
          <w:delText xml:space="preserve">changes in </w:delText>
        </w:r>
      </w:del>
      <w:r w:rsidR="00667261" w:rsidRPr="00005E6E">
        <w:t>people’s mobilit</w:t>
      </w:r>
      <w:ins w:id="433" w:author="Won Do Lee" w:date="2023-01-19T22:59:00Z">
        <w:r w:rsidR="00C025AD" w:rsidRPr="00005E6E">
          <w:t>y were</w:t>
        </w:r>
      </w:ins>
      <w:del w:id="434" w:author="Won Do Lee" w:date="2023-01-19T22:59:00Z">
        <w:r w:rsidR="00667261" w:rsidRPr="00005E6E" w:rsidDel="00C025AD">
          <w:delText xml:space="preserve">y </w:delText>
        </w:r>
      </w:del>
      <w:del w:id="435" w:author="Won Do Lee" w:date="2023-01-19T22:58:00Z">
        <w:r w:rsidR="00667261" w:rsidRPr="00005E6E" w:rsidDel="00C025AD">
          <w:delText xml:space="preserve">levels </w:delText>
        </w:r>
      </w:del>
      <w:del w:id="436" w:author="Won Do Lee" w:date="2023-01-19T22:59:00Z">
        <w:r w:rsidR="00667261" w:rsidRPr="00005E6E" w:rsidDel="00C025AD">
          <w:delText>are</w:delText>
        </w:r>
      </w:del>
      <w:r w:rsidR="00667261" w:rsidRPr="00005E6E">
        <w:t xml:space="preserve"> </w:t>
      </w:r>
      <w:r w:rsidR="001A0B4D" w:rsidRPr="00005E6E">
        <w:t>influenced</w:t>
      </w:r>
      <w:r w:rsidR="00BF76D1" w:rsidRPr="00005E6E">
        <w:t xml:space="preserve"> by </w:t>
      </w:r>
      <w:ins w:id="437" w:author="Won Do Lee" w:date="2023-01-19T22:59:00Z">
        <w:r w:rsidR="00C025AD" w:rsidRPr="00005E6E">
          <w:t xml:space="preserve">implemented </w:t>
        </w:r>
      </w:ins>
      <w:del w:id="438" w:author="Won Do Lee" w:date="2023-01-19T22:59:00Z">
        <w:r w:rsidR="009D1131" w:rsidRPr="00005E6E" w:rsidDel="00C025AD">
          <w:delText xml:space="preserve">the implementation of </w:delText>
        </w:r>
      </w:del>
      <w:r w:rsidR="00B47A31" w:rsidRPr="00005E6E">
        <w:t>travel</w:t>
      </w:r>
      <w:r w:rsidR="009D1131" w:rsidRPr="00005E6E">
        <w:t xml:space="preserve"> </w:t>
      </w:r>
      <w:r w:rsidR="00B47A31" w:rsidRPr="00005E6E">
        <w:t xml:space="preserve">and physical distancing </w:t>
      </w:r>
      <w:r w:rsidR="009A0500" w:rsidRPr="00005E6E">
        <w:t xml:space="preserve">interventions </w:t>
      </w:r>
      <w:r w:rsidR="0061028D" w:rsidRPr="00005E6E">
        <w:fldChar w:fldCharType="begin" w:fldLock="1"/>
      </w:r>
      <w:r w:rsidR="00C91C07" w:rsidRPr="00005E6E">
        <w:instrText>ADDIN CSL_CITATION {"citationItems":[{"id":"ITEM-1","itemData":{"DOI":"10.1038/s41467-020-18190-5","ISSN":"2041-1723","abstract":"The ongoing coronavirus disease 2019 (COVID-19) pandemic has heightened discussion of the use of mobile phone data in outbreak response. Mobile phone data have been proposed to monitor effectiveness of non-pharmaceutical interventions, to assess potential drivers of spatiotemporal spread, and to support contact tracing efforts. While these data may be an important part of COVID-19 response, their use must be considered alongside a careful understanding of the behaviors and populations they capture. Here, we review the different applications for mobile phone data in guiding and evaluating COVID-19 response, the relevance of these applications for infectious disease transmission and control, and potential sources and implications of selection bias in mobile phone data. We also discuss best practices and potential pitfalls for directly integrating the collection, analysis, and interpretation of these data into public health decision making.","author":[{"dropping-particle":"","family":"Grantz","given":"Kyra H.","non-dropping-particle":"","parse-names":false,"suffix":""},{"dropping-particle":"","family":"Meredith","given":"Hannah R.","non-dropping-particle":"","parse-names":false,"suffix":""},{"dropping-particle":"","family":"Cummings","given":"Derek A. T.","non-dropping-particle":"","parse-names":false,"suffix":""},{"dropping-particle":"","family":"Metcalf","given":"C. Jessica E.","non-dropping-particle":"","parse-names":false,"suffix":""},{"dropping-particle":"","family":"Grenfell","given":"Bryan T.","non-dropping-particle":"","parse-names":false,"suffix":""},{"dropping-particle":"","family":"Giles","given":"John R.","non-dropping-particle":"","parse-names":false,"suffix":""},{"dropping-particle":"","family":"Mehta","given":"Shruti","non-dropping-particle":"","parse-names":false,"suffix":""},{"dropping-particle":"","family":"Solomon","given":"Sunil","non-dropping-particle":"","parse-names":false,"suffix":""},{"dropping-particle":"","family":"Labrique","given":"Alain","non-dropping-particle":"","parse-names":false,"suffix":""},{"dropping-particle":"","family":"Kishore","given":"Nishant","non-dropping-particle":"","parse-names":false,"suffix":""},{"dropping-particle":"","family":"Buckee","given":"Caroline O.","non-dropping-particle":"","parse-names":false,"suffix":""},{"dropping-particle":"","family":"Wesolowski","given":"Amy","non-dropping-particle":"","parse-names":false,"suffix":""}],"container-title":"Nature Communications","id":"ITEM-1","issue":"1","issued":{"date-parts":[["2020","12","30"]]},"page":"4961","title":"The use of mobile phone data to inform analysis of COVID-19 pandemic epidemiology","type":"article-journal","volume":"11"},"uris":["http://www.mendeley.com/documents/?uuid=24c204eb-b62f-4d1b-ba49-ad5fb8c6e9f8"]},{"id":"ITEM-2","itemData":{"DOI":"10.1016/S2589-7500(20)30193-X","ISSN":"25897500","author":[{"dropping-particle":"","family":"Kishore","given":"Nishant","non-dropping-particle":"","parse-names":false,"suffix":""},{"dropping-particle":"V","family":"Kiang","given":"Mathew","non-dropping-particle":"","parse-names":false,"suffix":""},{"dropping-particle":"","family":"Engø-Monsen","given":"Kenth","non-dropping-particle":"","parse-names":false,"suffix":""},{"dropping-particle":"","family":"Vembar","given":"Navin","non-dropping-particle":"","parse-names":false,"suffix":""},{"dropping-particle":"","family":"Schroeder","given":"Andrew","non-dropping-particle":"","parse-names":false,"suffix":""},{"dropping-particle":"","family":"Balsari","given":"Satchit","non-dropping-particle":"","parse-names":false,"suffix":""},{"dropping-particle":"","family":"Buckee","given":"Caroline O","non-dropping-particle":"","parse-names":false,"suffix":""}],"container-title":"The Lancet Digital Health","id":"ITEM-2","issue":"11","issued":{"date-parts":[["2020","11"]]},"page":"e622-e628","title":"Measuring mobility to monitor travel and physical distancing interventions: a common framework for mobile phone data analysis","type":"article-journal","volume":"2"},"uris":["http://www.mendeley.com/documents/?uuid=e94008e4-f6c9-481f-a211-6f2ed217e1be"]},{"id":"ITEM-3","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3","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Grantz et al., 2020; J. Kim &amp; Kwan, 2021; Kishore et al., 2020)","plainTextFormattedCitation":"(Grantz et al., 2020; J. Kim &amp; Kwan, 2021; Kishore et al., 2020)","previouslyFormattedCitation":"(Grantz et al., 2020; J. Kim &amp; Kwan, 2021; Kishore et al., 2020)"},"properties":{"noteIndex":0},"schema":"https://github.com/citation-style-language/schema/raw/master/csl-citation.json"}</w:instrText>
      </w:r>
      <w:r w:rsidR="0061028D" w:rsidRPr="00005E6E">
        <w:fldChar w:fldCharType="separate"/>
      </w:r>
      <w:r w:rsidR="00717257" w:rsidRPr="00005E6E">
        <w:t>(Grantz et al., 2020; J. Kim &amp; Kwan, 2021; Kishore et al., 2020)</w:t>
      </w:r>
      <w:r w:rsidR="0061028D" w:rsidRPr="00005E6E">
        <w:fldChar w:fldCharType="end"/>
      </w:r>
      <w:r w:rsidR="0061028D" w:rsidRPr="00005E6E">
        <w:t xml:space="preserve">. </w:t>
      </w:r>
      <w:r w:rsidR="0047685A" w:rsidRPr="00005E6E">
        <w:t>In these terms</w:t>
      </w:r>
      <w:r w:rsidR="00E27C5A" w:rsidRPr="00005E6E">
        <w:t xml:space="preserve">, it measures the </w:t>
      </w:r>
      <w:del w:id="439" w:author="Won Do Lee" w:date="2023-01-19T23:00:00Z">
        <w:r w:rsidR="00390CD4" w:rsidRPr="00005E6E" w:rsidDel="00C025AD">
          <w:delText xml:space="preserve">range </w:delText>
        </w:r>
      </w:del>
      <w:ins w:id="440" w:author="Won Do Lee" w:date="2023-01-19T23:00:00Z">
        <w:r w:rsidR="00C025AD" w:rsidRPr="00005E6E">
          <w:t xml:space="preserve">spatial extent </w:t>
        </w:r>
      </w:ins>
      <w:r w:rsidR="00E27C5A" w:rsidRPr="00005E6E">
        <w:t xml:space="preserve">of 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t>(Lu et al., 2021)</w:t>
      </w:r>
      <w:r w:rsidR="00E27C5A" w:rsidRPr="00005E6E">
        <w:fldChar w:fldCharType="end"/>
      </w:r>
      <w:r w:rsidR="00E27C5A" w:rsidRPr="00005E6E">
        <w:t xml:space="preserve"> th</w:t>
      </w:r>
      <w:ins w:id="441" w:author="Won Do Lee" w:date="2023-01-17T22:25:00Z">
        <w:r w:rsidR="00A93152" w:rsidRPr="00005E6E">
          <w:t>r</w:t>
        </w:r>
      </w:ins>
      <w:r w:rsidR="00E27C5A" w:rsidRPr="00005E6E">
        <w:t xml:space="preserve">ough summation of the distance from all points of user </w:t>
      </w:r>
      <m:oMath>
        <m:r>
          <w:rPr>
            <w:rFonts w:ascii="Cambria Math" w:hAnsi="Cambria Math"/>
          </w:rPr>
          <m:t>i</m:t>
        </m:r>
      </m:oMath>
      <w:r w:rsidR="00E27C5A" w:rsidRPr="00005E6E">
        <w:rPr>
          <w:i/>
          <w:iCs/>
        </w:rPr>
        <w:t xml:space="preserve"> </w:t>
      </w:r>
      <w:r w:rsidR="00E27C5A" w:rsidRPr="00005E6E">
        <w:t>travels among the time</w:t>
      </w:r>
      <w:r w:rsidR="00667261" w:rsidRPr="00005E6E">
        <w:t>-</w:t>
      </w:r>
      <w:r w:rsidR="00E27C5A" w:rsidRPr="00005E6E">
        <w:t>stamped (</w:t>
      </w:r>
      <m:oMath>
        <m:r>
          <w:rPr>
            <w:rFonts w:ascii="Cambria Math" w:hAnsi="Cambria Math"/>
          </w:rPr>
          <m:t>t</m:t>
        </m:r>
      </m:oMath>
      <w:r w:rsidR="00E27C5A" w:rsidRPr="00005E6E">
        <w:t xml:space="preserve">) locations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E27C5A" w:rsidRPr="00005E6E">
        <w:t xml:space="preserve"> on that day.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FootnoteReference"/>
        </w:rPr>
        <w:footnoteReference w:id="7"/>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0F3486"/>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8"/>
        <w:gridCol w:w="532"/>
      </w:tblGrid>
      <w:tr w:rsidR="00E27C5A" w:rsidRPr="00005E6E" w14:paraId="6631009B" w14:textId="77777777" w:rsidTr="00CE5B75">
        <w:trPr>
          <w:trHeight w:val="567"/>
        </w:trPr>
        <w:tc>
          <w:tcPr>
            <w:tcW w:w="4702" w:type="pct"/>
            <w:vAlign w:val="center"/>
          </w:tcPr>
          <w:p w14:paraId="5642CCAA" w14:textId="77777777" w:rsidR="00E27C5A" w:rsidRPr="00005E6E" w:rsidRDefault="00000000" w:rsidP="000F3486">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0F3486">
            <w:r w:rsidRPr="00005E6E">
              <w:t>(1).</w:t>
            </w:r>
          </w:p>
        </w:tc>
      </w:tr>
    </w:tbl>
    <w:p w14:paraId="748612A2" w14:textId="77777777" w:rsidR="00B912C3" w:rsidRPr="00005E6E" w:rsidRDefault="00B912C3" w:rsidP="000F3486"/>
    <w:p w14:paraId="719A956D" w14:textId="2DCE4784" w:rsidR="00E27C5A" w:rsidRPr="00005E6E" w:rsidRDefault="00C025AD" w:rsidP="000F3486">
      <w:pPr>
        <w:spacing w:after="240"/>
      </w:pPr>
      <w:ins w:id="442" w:author="Won Do Lee" w:date="2023-01-19T23:00:00Z">
        <w:r w:rsidRPr="00005E6E">
          <w:t>This mobility metric w</w:t>
        </w:r>
      </w:ins>
      <w:ins w:id="443" w:author="Won Do Lee" w:date="2023-01-19T23:01:00Z">
        <w:r w:rsidRPr="00005E6E">
          <w:t xml:space="preserve">as </w:t>
        </w:r>
      </w:ins>
      <w:ins w:id="444" w:author="Won Do Lee" w:date="2023-01-19T23:00:00Z">
        <w:r w:rsidRPr="00005E6E">
          <w:t xml:space="preserve">aggregated </w:t>
        </w:r>
      </w:ins>
      <w:ins w:id="445" w:author="Won Do Lee" w:date="2023-01-19T23:01:00Z">
        <w:r w:rsidRPr="00005E6E">
          <w:t xml:space="preserve">to present the </w:t>
        </w:r>
      </w:ins>
      <w:del w:id="446" w:author="Won Do Lee" w:date="2023-01-19T23:01:00Z">
        <w:r w:rsidR="00242608" w:rsidRPr="00005E6E" w:rsidDel="00C025AD">
          <w:delText>Usi</w:delText>
        </w:r>
        <w:r w:rsidR="008442A8" w:rsidRPr="00005E6E" w:rsidDel="00C025AD">
          <w:delText>ng</w:delText>
        </w:r>
        <w:r w:rsidR="00242608" w:rsidRPr="00005E6E" w:rsidDel="00C025AD">
          <w:delText xml:space="preserve"> these data, we observed spatial and temporal </w:delText>
        </w:r>
      </w:del>
      <w:del w:id="447" w:author="Won Do Lee" w:date="2023-01-17T22:26:00Z">
        <w:r w:rsidR="00242608" w:rsidRPr="00005E6E" w:rsidDel="00A93152">
          <w:delText xml:space="preserve">variations </w:delText>
        </w:r>
      </w:del>
      <w:del w:id="448" w:author="Won Do Lee" w:date="2023-01-19T23:01:00Z">
        <w:r w:rsidR="00242608" w:rsidRPr="00005E6E" w:rsidDel="00C025AD">
          <w:delText>in mobility</w:delText>
        </w:r>
        <w:r w:rsidR="00C9542D" w:rsidRPr="00005E6E" w:rsidDel="00C025AD">
          <w:delText xml:space="preserve"> (see </w:delText>
        </w:r>
        <w:r w:rsidR="00B912C3" w:rsidRPr="00005E6E" w:rsidDel="00C025AD">
          <w:fldChar w:fldCharType="begin"/>
        </w:r>
        <w:r w:rsidR="00B912C3" w:rsidRPr="00005E6E" w:rsidDel="00C025AD">
          <w:delInstrText xml:space="preserve"> REF _Ref81342988 \h </w:delInstrText>
        </w:r>
        <w:r w:rsidR="00CE1918" w:rsidRPr="00005E6E" w:rsidDel="00C025AD">
          <w:delInstrText xml:space="preserve"> \* MERGEFORMAT </w:delInstrText>
        </w:r>
        <w:r w:rsidR="00B912C3" w:rsidRPr="00005E6E" w:rsidDel="00C025AD">
          <w:fldChar w:fldCharType="separate"/>
        </w:r>
        <w:r w:rsidR="00B912C3" w:rsidRPr="00005E6E" w:rsidDel="00C025AD">
          <w:delText>Results</w:delText>
        </w:r>
        <w:r w:rsidR="00B912C3" w:rsidRPr="00005E6E" w:rsidDel="00C025AD">
          <w:fldChar w:fldCharType="end"/>
        </w:r>
        <w:r w:rsidR="00C9542D" w:rsidRPr="00005E6E" w:rsidDel="00C025AD">
          <w:delText xml:space="preserve"> section below)</w:delText>
        </w:r>
        <w:r w:rsidR="0047685A" w:rsidRPr="00005E6E" w:rsidDel="00C025AD">
          <w:delText>. T</w:delText>
        </w:r>
        <w:r w:rsidR="00232965" w:rsidRPr="00005E6E" w:rsidDel="00C025AD">
          <w:delText xml:space="preserve">he </w:delText>
        </w:r>
      </w:del>
      <w:r w:rsidR="00232965" w:rsidRPr="00005E6E">
        <w:t xml:space="preserve">generalised </w:t>
      </w:r>
      <w:r w:rsidR="009D035A" w:rsidRPr="00005E6E">
        <w:t xml:space="preserve">mobility </w:t>
      </w:r>
      <w:r w:rsidR="002252F4" w:rsidRPr="00005E6E">
        <w:t>level</w:t>
      </w:r>
      <w:ins w:id="449" w:author="Won Do Lee" w:date="2023-01-19T23:02:00Z">
        <w:r w:rsidRPr="00005E6E">
          <w:t xml:space="preserve"> of each LTLA level in England</w:t>
        </w:r>
      </w:ins>
      <w:ins w:id="450" w:author="Won Do Lee" w:date="2023-01-19T23:03:00Z">
        <w:r w:rsidRPr="00005E6E">
          <w:t>. We explored</w:t>
        </w:r>
      </w:ins>
      <w:ins w:id="451" w:author="Won Do Lee" w:date="2023-01-19T23:02:00Z">
        <w:r w:rsidRPr="00005E6E">
          <w:t xml:space="preserve"> </w:t>
        </w:r>
      </w:ins>
      <w:del w:id="452" w:author="Won Do Lee" w:date="2023-01-19T23:02:00Z">
        <w:r w:rsidR="002252F4" w:rsidRPr="00005E6E" w:rsidDel="00C025AD">
          <w:delText xml:space="preserve"> </w:delText>
        </w:r>
        <w:r w:rsidR="0047685A" w:rsidRPr="00005E6E" w:rsidDel="00C025AD">
          <w:delText xml:space="preserve">is </w:delText>
        </w:r>
        <w:r w:rsidR="002252F4" w:rsidRPr="00005E6E" w:rsidDel="00C025AD">
          <w:delText xml:space="preserve">suggested to </w:delText>
        </w:r>
        <w:r w:rsidR="00347951" w:rsidRPr="00005E6E" w:rsidDel="00C025AD">
          <w:delText>track</w:delText>
        </w:r>
        <w:r w:rsidR="006E036B" w:rsidRPr="00005E6E" w:rsidDel="00C025AD">
          <w:delText xml:space="preserve"> </w:delText>
        </w:r>
      </w:del>
      <w:del w:id="453" w:author="Won Do Lee" w:date="2023-01-19T23:03:00Z">
        <w:r w:rsidR="006E036B" w:rsidRPr="00005E6E" w:rsidDel="00C025AD">
          <w:delText>the t</w:delText>
        </w:r>
        <w:r w:rsidR="00342895" w:rsidRPr="00005E6E" w:rsidDel="00C025AD">
          <w:delText>rajectory</w:delText>
        </w:r>
      </w:del>
      <w:ins w:id="454" w:author="Won Do Lee" w:date="2023-01-19T23:03:00Z">
        <w:r w:rsidRPr="00005E6E">
          <w:t>trajectories</w:t>
        </w:r>
      </w:ins>
      <w:r w:rsidR="00342895" w:rsidRPr="00005E6E">
        <w:t xml:space="preserve"> </w:t>
      </w:r>
      <w:r w:rsidR="006E036B" w:rsidRPr="00005E6E">
        <w:t xml:space="preserve">of </w:t>
      </w:r>
      <w:r w:rsidR="000E3592" w:rsidRPr="00005E6E">
        <w:t xml:space="preserve">mobility </w:t>
      </w:r>
      <w:r w:rsidR="00342895" w:rsidRPr="00005E6E">
        <w:t>reduction</w:t>
      </w:r>
      <w:ins w:id="455" w:author="Won Do Lee" w:date="2023-01-19T23:03:00Z">
        <w:r w:rsidRPr="00005E6E">
          <w:t xml:space="preserve"> over time </w:t>
        </w:r>
      </w:ins>
      <w:del w:id="456" w:author="Won Do Lee" w:date="2023-01-19T23:03:00Z">
        <w:r w:rsidR="00347951" w:rsidRPr="00005E6E" w:rsidDel="00C025AD">
          <w:delText xml:space="preserve">, </w:delText>
        </w:r>
      </w:del>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t>(2021)</w:t>
      </w:r>
      <w:r w:rsidR="009D035A" w:rsidRPr="00005E6E">
        <w:fldChar w:fldCharType="end"/>
      </w:r>
      <w:r w:rsidR="00232965" w:rsidRPr="00005E6E">
        <w:t xml:space="preserve">. </w:t>
      </w:r>
      <w:r w:rsidR="00390CD4" w:rsidRPr="00005E6E">
        <w:t>It</w:t>
      </w:r>
      <w:r w:rsidR="00F82BE3" w:rsidRPr="00005E6E">
        <w:t xml:space="preserve"> suggests a</w:t>
      </w:r>
      <w:r w:rsidR="00390CD4" w:rsidRPr="00005E6E">
        <w:t xml:space="preserve"> </w:t>
      </w:r>
      <w:r w:rsidR="003B6A74" w:rsidRPr="00005E6E">
        <w:t xml:space="preserve">single-day reference, </w:t>
      </w:r>
      <w:r w:rsidR="00FF2830" w:rsidRPr="00005E6E">
        <w:t xml:space="preserve">Tuesday </w:t>
      </w:r>
      <w:r w:rsidR="00FB4497" w:rsidRPr="00005E6E">
        <w:t xml:space="preserve">3 </w:t>
      </w:r>
      <w:r w:rsidR="00FF2830" w:rsidRPr="00005E6E">
        <w:t>March</w:t>
      </w:r>
      <w:r w:rsidR="00492C28" w:rsidRPr="00005E6E">
        <w:t xml:space="preserve">. This approach has been </w:t>
      </w:r>
      <w:r w:rsidR="00492C28" w:rsidRPr="00005E6E">
        <w:lastRenderedPageBreak/>
        <w:t>va</w:t>
      </w:r>
      <w:r w:rsidR="00FF2830" w:rsidRPr="00005E6E">
        <w:t xml:space="preserve">lidated </w:t>
      </w:r>
      <w:r w:rsidR="009A0500" w:rsidRPr="00005E6E">
        <w:t>by conducting</w:t>
      </w:r>
      <w:r w:rsidR="003B6A74" w:rsidRPr="00005E6E">
        <w:t xml:space="preserve"> </w:t>
      </w:r>
      <w:r w:rsidR="00FF2830" w:rsidRPr="00005E6E">
        <w:t>the sensitivity analysis with an alternative reference period.</w:t>
      </w:r>
    </w:p>
    <w:p w14:paraId="5B7DC97F" w14:textId="5D3D9477" w:rsidR="006E5761" w:rsidRPr="00005E6E" w:rsidRDefault="00457138" w:rsidP="000F3486">
      <w:r w:rsidRPr="00005E6E">
        <w:t>P</w:t>
      </w:r>
      <w:r w:rsidR="00A11B25" w:rsidRPr="00005E6E">
        <w:t>revious literature</w:t>
      </w:r>
      <w:r w:rsidR="0089484D" w:rsidRPr="00005E6E">
        <w:t xml:space="preserve"> </w:t>
      </w:r>
      <w:r w:rsidR="00A11B25" w:rsidRPr="00005E6E">
        <w:t>highlight</w:t>
      </w:r>
      <w:ins w:id="457" w:author="Won Do Lee" w:date="2023-01-19T23:19:00Z">
        <w:r w:rsidR="001E7E1F" w:rsidRPr="00005E6E">
          <w:t xml:space="preserve">ed it was highly correlated with </w:t>
        </w:r>
      </w:ins>
      <w:del w:id="458" w:author="Won Do Lee" w:date="2023-01-19T23:19:00Z">
        <w:r w:rsidR="00A11B25" w:rsidRPr="00005E6E" w:rsidDel="001E7E1F">
          <w:delText xml:space="preserve">ed </w:delText>
        </w:r>
        <w:r w:rsidRPr="00005E6E" w:rsidDel="001E7E1F">
          <w:delText xml:space="preserve">that </w:delText>
        </w:r>
      </w:del>
      <w:r w:rsidR="0089484D" w:rsidRPr="00005E6E">
        <w:t>socioeconomic</w:t>
      </w:r>
      <w:ins w:id="459" w:author="Won Do Lee" w:date="2023-01-19T23:19:00Z">
        <w:r w:rsidR="001E7E1F" w:rsidRPr="00005E6E">
          <w:t xml:space="preserve"> status</w:t>
        </w:r>
      </w:ins>
      <w:r w:rsidR="0089484D" w:rsidRPr="00005E6E">
        <w:t xml:space="preserve"> </w:t>
      </w:r>
      <w:r w:rsidR="0089484D"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0089484D" w:rsidRPr="00005E6E">
        <w:fldChar w:fldCharType="separate"/>
      </w:r>
      <w:r w:rsidR="00012F58" w:rsidRPr="00005E6E">
        <w:t>(Huang et al., 2021; Lee et al., 2021)</w:t>
      </w:r>
      <w:r w:rsidR="0089484D" w:rsidRPr="00005E6E">
        <w:fldChar w:fldCharType="end"/>
      </w:r>
      <w:del w:id="460" w:author="Won Do Lee" w:date="2023-01-19T23:19:00Z">
        <w:r w:rsidR="0089484D" w:rsidRPr="00005E6E" w:rsidDel="001E7E1F">
          <w:delText xml:space="preserve"> and demographic variables</w:delText>
        </w:r>
      </w:del>
      <w:r w:rsidR="0089484D" w:rsidRPr="00005E6E">
        <w:t xml:space="preserve">, particularly ethnicity </w:t>
      </w:r>
      <w:r w:rsidR="00A52E68" w:rsidRPr="00005E6E">
        <w:t>compositions</w:t>
      </w:r>
      <w:r w:rsidR="0089484D" w:rsidRPr="00005E6E">
        <w:t xml:space="preserve"> and age groups </w:t>
      </w:r>
      <w:r w:rsidR="0089484D" w:rsidRPr="00005E6E">
        <w:fldChar w:fldCharType="begin" w:fldLock="1"/>
      </w:r>
      <w:r w:rsidR="0089484D"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0089484D" w:rsidRPr="00005E6E">
        <w:fldChar w:fldCharType="separate"/>
      </w:r>
      <w:r w:rsidR="0089484D" w:rsidRPr="00005E6E">
        <w:t>(Harris, 2020; Hong et al., 2021)</w:t>
      </w:r>
      <w:r w:rsidR="0089484D" w:rsidRPr="00005E6E">
        <w:fldChar w:fldCharType="end"/>
      </w:r>
      <w:r w:rsidRPr="00005E6E">
        <w:t>,</w:t>
      </w:r>
      <w:r w:rsidR="0089484D" w:rsidRPr="00005E6E">
        <w:t xml:space="preserve"> </w:t>
      </w:r>
      <w:ins w:id="461" w:author="Won Do Lee" w:date="2023-01-19T23:19:00Z">
        <w:r w:rsidR="001E7E1F" w:rsidRPr="00005E6E">
          <w:t xml:space="preserve">which </w:t>
        </w:r>
      </w:ins>
      <w:r w:rsidR="0089484D" w:rsidRPr="00005E6E">
        <w:t>ha</w:t>
      </w:r>
      <w:r w:rsidR="002872E9" w:rsidRPr="00005E6E">
        <w:t>ve</w:t>
      </w:r>
      <w:r w:rsidR="0089484D" w:rsidRPr="00005E6E">
        <w:t xml:space="preserve"> been explicitly linked to the reduction in mobility</w:t>
      </w:r>
      <w:r w:rsidR="006463F7" w:rsidRPr="00005E6E">
        <w:t xml:space="preserve">. </w:t>
      </w:r>
      <w:r w:rsidR="00F921D6" w:rsidRPr="00005E6E">
        <w:t xml:space="preserve">This </w:t>
      </w:r>
      <w:del w:id="462" w:author="Won Do Lee" w:date="2023-01-19T23:04:00Z">
        <w:r w:rsidR="00F921D6" w:rsidRPr="00005E6E" w:rsidDel="00C025AD">
          <w:delText xml:space="preserve">research </w:delText>
        </w:r>
      </w:del>
      <w:ins w:id="463" w:author="Won Do Lee" w:date="2023-01-19T23:04:00Z">
        <w:r w:rsidR="00C025AD" w:rsidRPr="00005E6E">
          <w:t xml:space="preserve">study </w:t>
        </w:r>
      </w:ins>
      <w:del w:id="464" w:author="Won Do Lee" w:date="2023-01-19T23:04:00Z">
        <w:r w:rsidR="00F921D6" w:rsidRPr="00005E6E" w:rsidDel="00C025AD">
          <w:delText xml:space="preserve">deploys </w:delText>
        </w:r>
      </w:del>
      <w:ins w:id="465" w:author="Won Do Lee" w:date="2023-01-19T23:04:00Z">
        <w:r w:rsidR="00C025AD" w:rsidRPr="00005E6E">
          <w:t xml:space="preserve">uses </w:t>
        </w:r>
      </w:ins>
      <w:ins w:id="466" w:author="Won Do Lee" w:date="2023-01-19T23:20:00Z">
        <w:r w:rsidR="001E7E1F" w:rsidRPr="00005E6E">
          <w:t xml:space="preserve">various </w:t>
        </w:r>
      </w:ins>
      <w:r w:rsidR="00F921D6" w:rsidRPr="00005E6E">
        <w:t>so</w:t>
      </w:r>
      <w:r w:rsidR="00FE0AA6" w:rsidRPr="00005E6E">
        <w:t>cio</w:t>
      </w:r>
      <w:r w:rsidR="0069123C" w:rsidRPr="00005E6E">
        <w:t xml:space="preserve">economic </w:t>
      </w:r>
      <w:r w:rsidR="00DA27C3" w:rsidRPr="00005E6E">
        <w:t>characteristics</w:t>
      </w:r>
      <w:r w:rsidR="00B2290E" w:rsidRPr="00005E6E">
        <w:t xml:space="preserve">, </w:t>
      </w:r>
      <w:r w:rsidR="00FE0AA6" w:rsidRPr="00005E6E">
        <w:t xml:space="preserve">including </w:t>
      </w:r>
      <w:r w:rsidRPr="00005E6E">
        <w:t xml:space="preserve">the </w:t>
      </w:r>
      <w:r w:rsidR="00FE0AA6" w:rsidRPr="00005E6E">
        <w:t>ethnic composition of the LTLA areas</w:t>
      </w:r>
      <w:r w:rsidR="00B2290E" w:rsidRPr="00005E6E">
        <w:t>. Data</w:t>
      </w:r>
      <w:r w:rsidR="00FE0AA6" w:rsidRPr="00005E6E">
        <w:t xml:space="preserve"> w</w:t>
      </w:r>
      <w:r w:rsidRPr="00005E6E">
        <w:t>ere</w:t>
      </w:r>
      <w:r w:rsidR="00FE0AA6" w:rsidRPr="00005E6E">
        <w:t xml:space="preserve"> </w:t>
      </w:r>
      <w:r w:rsidR="007A39DE" w:rsidRPr="00005E6E">
        <w:t xml:space="preserve">retrieved </w:t>
      </w:r>
      <w:r w:rsidR="00F921D6" w:rsidRPr="00005E6E">
        <w:t>from the 2011 Census and other sources provide</w:t>
      </w:r>
      <w:r w:rsidRPr="00005E6E">
        <w:t>d</w:t>
      </w:r>
      <w:r w:rsidR="00F921D6" w:rsidRPr="00005E6E">
        <w:t xml:space="preserve"> by the Office for National Statistics (ONS). We have aggregated data from the Lower Layer Super Output Area (LSOA) level to the LTLA area. </w:t>
      </w:r>
      <w:r w:rsidR="00BA10BD" w:rsidRPr="00005E6E">
        <w:t xml:space="preserve">The full list of variables used in the models is given in </w:t>
      </w:r>
      <w:r w:rsidR="00F324D2" w:rsidRPr="00005E6E">
        <w:fldChar w:fldCharType="begin"/>
      </w:r>
      <w:r w:rsidR="00F324D2" w:rsidRPr="00005E6E">
        <w:instrText xml:space="preserve"> REF _Ref65028141 \h </w:instrText>
      </w:r>
      <w:r w:rsidR="00B82758" w:rsidRPr="00005E6E">
        <w:instrText xml:space="preserve"> \* MERGEFORMAT </w:instrText>
      </w:r>
      <w:r w:rsidR="00F324D2" w:rsidRPr="00005E6E">
        <w:fldChar w:fldCharType="separate"/>
      </w:r>
      <w:r w:rsidR="00EE77C4" w:rsidRPr="00005E6E">
        <w:t xml:space="preserve">Table </w:t>
      </w:r>
      <w:r w:rsidR="00EE77C4">
        <w:t>3</w:t>
      </w:r>
      <w:r w:rsidR="00F324D2" w:rsidRPr="00005E6E">
        <w:fldChar w:fldCharType="end"/>
      </w:r>
      <w:r w:rsidR="00BA10BD" w:rsidRPr="00005E6E">
        <w:t>.</w:t>
      </w:r>
      <w:r w:rsidR="00DD155A" w:rsidRPr="00005E6E">
        <w:t xml:space="preserve"> Also, </w:t>
      </w:r>
      <w:r w:rsidR="007D49CB" w:rsidRPr="00005E6E">
        <w:t xml:space="preserve">COVID-19 </w:t>
      </w:r>
      <w:r w:rsidR="00F324D2" w:rsidRPr="00005E6E">
        <w:t xml:space="preserve">infection </w:t>
      </w:r>
      <w:r w:rsidR="007D49CB" w:rsidRPr="00005E6E">
        <w:t xml:space="preserve">and </w:t>
      </w:r>
      <w:r w:rsidR="00F324D2" w:rsidRPr="00005E6E">
        <w:t>mortality rates</w:t>
      </w:r>
      <w:r w:rsidR="00210A31" w:rsidRPr="00005E6E">
        <w:t xml:space="preserve"> </w:t>
      </w:r>
      <w:proofErr w:type="gramStart"/>
      <w:r w:rsidR="00210A31" w:rsidRPr="00005E6E">
        <w:t>in a given</w:t>
      </w:r>
      <w:proofErr w:type="gramEnd"/>
      <w:r w:rsidR="00210A31" w:rsidRPr="00005E6E">
        <w:t xml:space="preserve"> spatial unit </w:t>
      </w:r>
      <w:r w:rsidR="00F324D2" w:rsidRPr="00005E6E">
        <w:t>were included</w:t>
      </w:r>
      <w:r w:rsidR="00210A31" w:rsidRPr="00005E6E">
        <w:t xml:space="preserve"> to consider </w:t>
      </w:r>
      <w:r w:rsidR="00887A14" w:rsidRPr="00005E6E">
        <w:t xml:space="preserve">the </w:t>
      </w:r>
      <w:r w:rsidR="00210A31" w:rsidRPr="00005E6E">
        <w:t>variation in everyday mobility</w:t>
      </w:r>
      <w:r w:rsidR="004803CB" w:rsidRPr="00005E6E">
        <w:t xml:space="preserve"> </w:t>
      </w:r>
      <w:r w:rsidR="000522CD" w:rsidRPr="00005E6E">
        <w:t xml:space="preserve">affected by the perceived risk </w:t>
      </w:r>
      <w:r w:rsidR="00F768C8" w:rsidRPr="00005E6E">
        <w:t xml:space="preserve">of </w:t>
      </w:r>
      <w:r w:rsidR="000522CD" w:rsidRPr="00005E6E">
        <w:t xml:space="preserve">COVID-19 </w:t>
      </w:r>
      <w:r w:rsidR="00DB50B5" w:rsidRPr="00005E6E">
        <w:t>before</w:t>
      </w:r>
      <w:r w:rsidR="007D49CB" w:rsidRPr="00005E6E">
        <w:t xml:space="preserve"> </w:t>
      </w:r>
      <w:r w:rsidR="00F324D2" w:rsidRPr="00005E6E">
        <w:t>government-</w:t>
      </w:r>
      <w:r w:rsidR="00210A31" w:rsidRPr="00005E6E">
        <w:t xml:space="preserve">mandated </w:t>
      </w:r>
      <w:r w:rsidR="00370B7B" w:rsidRPr="00005E6E">
        <w:t>lockdowns</w:t>
      </w:r>
      <w:r w:rsidR="007D49CB" w:rsidRPr="00005E6E">
        <w:t xml:space="preserve">. COVID-19 activity </w:t>
      </w:r>
      <w:r w:rsidR="00764F9A" w:rsidRPr="00005E6E">
        <w:t xml:space="preserve">metrics </w:t>
      </w:r>
      <w:r w:rsidR="009B64CF" w:rsidRPr="00005E6E">
        <w:t xml:space="preserve">were retrieved </w:t>
      </w:r>
      <w:r w:rsidR="0043348F" w:rsidRPr="00005E6E">
        <w:t xml:space="preserve">from </w:t>
      </w:r>
      <w:ins w:id="467" w:author="Won Do Lee" w:date="2023-01-17T22:26:00Z">
        <w:r w:rsidR="00A93152" w:rsidRPr="00005E6E">
          <w:t xml:space="preserve">the </w:t>
        </w:r>
      </w:ins>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t>(UK government, 2020)</w:t>
      </w:r>
      <w:r w:rsidR="007D49CB" w:rsidRPr="00005E6E">
        <w:fldChar w:fldCharType="end"/>
      </w:r>
      <w:r w:rsidR="007D49CB" w:rsidRPr="00005E6E">
        <w:t xml:space="preserve"> and processed</w:t>
      </w:r>
      <w:r w:rsidRPr="00005E6E">
        <w:t>.</w:t>
      </w:r>
    </w:p>
    <w:p w14:paraId="0B71CE93" w14:textId="77777777" w:rsidR="006E5761" w:rsidRPr="00005E6E" w:rsidRDefault="006E5761" w:rsidP="000F3486"/>
    <w:p w14:paraId="2041C69B" w14:textId="5F382017" w:rsidR="00947126" w:rsidRPr="00005E6E" w:rsidRDefault="00947126" w:rsidP="000F3486">
      <w:pPr>
        <w:pStyle w:val="Heading2"/>
      </w:pPr>
      <w:r w:rsidRPr="00005E6E">
        <w:t>Method</w:t>
      </w:r>
      <w:r w:rsidR="003E03BE" w:rsidRPr="00005E6E">
        <w:t>s</w:t>
      </w:r>
    </w:p>
    <w:p w14:paraId="2ADA1436" w14:textId="77777777" w:rsidR="00342EA1" w:rsidRPr="00005E6E" w:rsidRDefault="00342EA1" w:rsidP="000F3486"/>
    <w:p w14:paraId="4E56EC43" w14:textId="01532F2A" w:rsidR="00E15888" w:rsidRPr="00005E6E" w:rsidRDefault="00B77DAA" w:rsidP="000F3486">
      <w:pPr>
        <w:pStyle w:val="Heading3"/>
      </w:pPr>
      <w:r w:rsidRPr="00005E6E">
        <w:t>Time-series c</w:t>
      </w:r>
      <w:r w:rsidR="00E70FCA" w:rsidRPr="00005E6E">
        <w:t>lustering analysis</w:t>
      </w:r>
    </w:p>
    <w:p w14:paraId="436564B2" w14:textId="5D2A2FB4" w:rsidR="001701B4" w:rsidRPr="00005E6E" w:rsidRDefault="007925CB" w:rsidP="000F3486">
      <w:del w:id="468" w:author="Won Do Lee" w:date="2023-01-19T23:05:00Z">
        <w:r w:rsidRPr="00005E6E" w:rsidDel="00C025AD">
          <w:delText>C</w:delText>
        </w:r>
        <w:r w:rsidR="00946307" w:rsidRPr="00005E6E" w:rsidDel="00C025AD">
          <w:delText xml:space="preserve">lustering </w:delText>
        </w:r>
      </w:del>
      <w:ins w:id="469" w:author="Won Do Lee" w:date="2023-01-19T23:05:00Z">
        <w:r w:rsidR="00C025AD" w:rsidRPr="00005E6E">
          <w:t xml:space="preserve">A clustering </w:t>
        </w:r>
      </w:ins>
      <w:r w:rsidR="00946307" w:rsidRPr="00005E6E">
        <w:t xml:space="preserve">analysis </w:t>
      </w:r>
      <w:ins w:id="470" w:author="Won Do Lee" w:date="2023-01-19T23:05:00Z">
        <w:r w:rsidR="00C025AD" w:rsidRPr="00005E6E">
          <w:t xml:space="preserve">technique </w:t>
        </w:r>
      </w:ins>
      <w:del w:id="471" w:author="Won Do Lee" w:date="2023-01-19T23:05:00Z">
        <w:r w:rsidR="00FD3470" w:rsidRPr="00005E6E" w:rsidDel="00C025AD">
          <w:delText xml:space="preserve">was </w:delText>
        </w:r>
        <w:r w:rsidR="00946307" w:rsidRPr="00005E6E" w:rsidDel="00C025AD">
          <w:delText>employed</w:delText>
        </w:r>
      </w:del>
      <w:ins w:id="472" w:author="Won Do Lee" w:date="2023-01-19T23:05:00Z">
        <w:r w:rsidR="00C025AD" w:rsidRPr="00005E6E">
          <w:t>was used</w:t>
        </w:r>
      </w:ins>
      <w:r w:rsidR="00946307" w:rsidRPr="00005E6E">
        <w:t xml:space="preserve"> to </w:t>
      </w:r>
      <w:ins w:id="473" w:author="Won Do Lee" w:date="2023-01-19T23:05:00Z">
        <w:r w:rsidR="00C025AD" w:rsidRPr="00005E6E">
          <w:t>find the commonalities</w:t>
        </w:r>
      </w:ins>
      <w:ins w:id="474" w:author="Won Do Lee" w:date="2023-01-19T23:06:00Z">
        <w:r w:rsidR="00C025AD" w:rsidRPr="00005E6E">
          <w:t>, i.e.,</w:t>
        </w:r>
      </w:ins>
      <w:ins w:id="475" w:author="Won Do Lee" w:date="2023-01-20T00:06:00Z">
        <w:r w:rsidR="000A0377">
          <w:t xml:space="preserve"> identifying</w:t>
        </w:r>
        <w:r w:rsidR="000A0377" w:rsidRPr="00005E6E">
          <w:t xml:space="preserve"> prominent clusters </w:t>
        </w:r>
        <w:r w:rsidR="000A0377">
          <w:t>based on similar trajectories</w:t>
        </w:r>
      </w:ins>
      <w:ins w:id="476" w:author="Won Do Lee" w:date="2023-01-19T23:06:00Z">
        <w:r w:rsidR="00C025AD" w:rsidRPr="00005E6E">
          <w:t xml:space="preserve"> of mobility reduction </w:t>
        </w:r>
      </w:ins>
      <w:ins w:id="477" w:author="Won Do Lee" w:date="2023-01-20T00:06:00Z">
        <w:r w:rsidR="000A0377">
          <w:t>during</w:t>
        </w:r>
      </w:ins>
      <w:del w:id="478" w:author="Won Do Lee" w:date="2023-01-19T23:06:00Z">
        <w:r w:rsidR="0059560F" w:rsidRPr="00005E6E" w:rsidDel="00C025AD">
          <w:delText xml:space="preserve">identify </w:delText>
        </w:r>
        <w:r w:rsidR="00946307" w:rsidRPr="00005E6E" w:rsidDel="00C025AD">
          <w:delText xml:space="preserve">the </w:delText>
        </w:r>
      </w:del>
      <w:del w:id="479" w:author="Won Do Lee" w:date="2023-01-20T00:06:00Z">
        <w:r w:rsidR="00946307" w:rsidRPr="00005E6E" w:rsidDel="000A0377">
          <w:delText xml:space="preserve">prominent clusters </w:delText>
        </w:r>
      </w:del>
      <w:del w:id="480" w:author="Won Do Lee" w:date="2023-01-19T23:06:00Z">
        <w:r w:rsidR="00946307" w:rsidRPr="00005E6E" w:rsidDel="00C025AD">
          <w:delText xml:space="preserve">with </w:delText>
        </w:r>
        <w:r w:rsidR="000E3592" w:rsidRPr="00005E6E" w:rsidDel="00C025AD">
          <w:delText xml:space="preserve">a </w:delText>
        </w:r>
        <w:r w:rsidR="00946307" w:rsidRPr="00005E6E" w:rsidDel="00C025AD">
          <w:delText>similar</w:delText>
        </w:r>
        <w:r w:rsidR="00ED32F1" w:rsidRPr="00005E6E" w:rsidDel="00C025AD">
          <w:delText xml:space="preserve"> </w:delText>
        </w:r>
        <w:r w:rsidR="00342895" w:rsidRPr="00005E6E" w:rsidDel="00C025AD">
          <w:delText xml:space="preserve">trajectory </w:delText>
        </w:r>
        <w:r w:rsidR="00ED32F1" w:rsidRPr="00005E6E" w:rsidDel="00C025AD">
          <w:delText xml:space="preserve">of mobility </w:delText>
        </w:r>
        <w:r w:rsidR="00342895" w:rsidRPr="00005E6E" w:rsidDel="00C025AD">
          <w:delText>reduction</w:delText>
        </w:r>
        <w:r w:rsidR="00ED32F1" w:rsidRPr="00005E6E" w:rsidDel="00C025AD">
          <w:delText xml:space="preserve"> </w:delText>
        </w:r>
      </w:del>
      <w:del w:id="481" w:author="Won Do Lee" w:date="2023-01-20T00:06:00Z">
        <w:r w:rsidR="009B64CF" w:rsidRPr="00005E6E" w:rsidDel="000A0377">
          <w:delText>under</w:delText>
        </w:r>
      </w:del>
      <w:r w:rsidR="009B64CF" w:rsidRPr="00005E6E">
        <w:t xml:space="preserve"> the lockdown</w:t>
      </w:r>
      <w:ins w:id="482" w:author="Won Do Lee" w:date="2023-01-19T23:06:00Z">
        <w:r w:rsidR="00C025AD" w:rsidRPr="00005E6E">
          <w:t xml:space="preserve"> </w:t>
        </w:r>
      </w:ins>
      <w:del w:id="483" w:author="Won Do Lee" w:date="2023-01-19T23:06:00Z">
        <w:r w:rsidR="009B64CF" w:rsidRPr="00005E6E" w:rsidDel="00C025AD">
          <w:delText xml:space="preserve"> </w:delText>
        </w:r>
      </w:del>
      <w:r w:rsidR="009B64CF" w:rsidRPr="00005E6E">
        <w:t xml:space="preserve">(i.e., </w:t>
      </w:r>
      <w:del w:id="484" w:author="Won Do Lee" w:date="2023-01-19T23:06:00Z">
        <w:r w:rsidR="007E5808" w:rsidRPr="00005E6E" w:rsidDel="00C025AD">
          <w:delText>over the period of</w:delText>
        </w:r>
      </w:del>
      <w:ins w:id="485" w:author="Won Do Lee" w:date="2023-01-19T23:06:00Z">
        <w:r w:rsidR="00C025AD" w:rsidRPr="00005E6E">
          <w:t>from</w:t>
        </w:r>
      </w:ins>
      <w:r w:rsidR="007E5808" w:rsidRPr="00005E6E">
        <w:t xml:space="preserve"> 23 March to 11 May</w:t>
      </w:r>
      <w:r w:rsidR="0059560F" w:rsidRPr="00005E6E">
        <w:t xml:space="preserve"> 2020</w:t>
      </w:r>
      <w:r w:rsidR="009B64CF" w:rsidRPr="00005E6E">
        <w:t>)</w:t>
      </w:r>
      <w:r w:rsidR="00422CD4" w:rsidRPr="00005E6E">
        <w:t xml:space="preserve">. </w:t>
      </w:r>
      <w:r w:rsidR="009C3227" w:rsidRPr="00005E6E">
        <w:t xml:space="preserve">Dynamic time warping </w:t>
      </w:r>
      <w:r w:rsidR="00AD455F" w:rsidRPr="00005E6E">
        <w:t>(DTW)</w:t>
      </w:r>
      <w:r w:rsidR="00946307" w:rsidRPr="00005E6E">
        <w:t xml:space="preserve"> </w:t>
      </w:r>
      <w:r w:rsidR="0059560F" w:rsidRPr="00005E6E">
        <w:t xml:space="preserve">algorithm </w:t>
      </w:r>
      <w:del w:id="486" w:author="Won Do Lee" w:date="2023-01-19T23:06:00Z">
        <w:r w:rsidR="00946307" w:rsidRPr="00005E6E" w:rsidDel="00C025AD">
          <w:delText xml:space="preserve">is </w:delText>
        </w:r>
      </w:del>
      <w:ins w:id="487" w:author="Won Do Lee" w:date="2023-01-19T23:06:00Z">
        <w:r w:rsidR="00C025AD" w:rsidRPr="00005E6E">
          <w:t xml:space="preserve">was </w:t>
        </w:r>
      </w:ins>
      <w:r w:rsidR="00946307" w:rsidRPr="00005E6E">
        <w:t xml:space="preserve">chosen to compute an </w:t>
      </w:r>
      <w:r w:rsidR="0059560F" w:rsidRPr="00005E6E">
        <w:t xml:space="preserve">optimal </w:t>
      </w:r>
      <w:r w:rsidR="00B77DAA" w:rsidRPr="00005E6E">
        <w:t>(</w:t>
      </w:r>
      <w:r w:rsidR="00946307" w:rsidRPr="00005E6E">
        <w:t>warping</w:t>
      </w:r>
      <w:r w:rsidR="00B77DAA" w:rsidRPr="00005E6E">
        <w:t>)</w:t>
      </w:r>
      <w:r w:rsidR="00946307" w:rsidRPr="00005E6E">
        <w:t xml:space="preserve"> distance between time</w:t>
      </w:r>
      <w:r w:rsidRPr="00005E6E">
        <w:t>-</w:t>
      </w:r>
      <w:r w:rsidR="00946307" w:rsidRPr="00005E6E">
        <w:t>serie</w:t>
      </w:r>
      <w:r w:rsidR="0059560F" w:rsidRPr="00005E6E">
        <w:t xml:space="preserve">s </w:t>
      </w:r>
      <w:r w:rsidR="0059560F" w:rsidRPr="00005E6E">
        <w:fldChar w:fldCharType="begin" w:fldLock="1"/>
      </w:r>
      <w:r w:rsidR="0059560F" w:rsidRPr="00005E6E">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uris":["http://www.mendeley.com/documents/?uuid=124e89e3-4482-439c-a715-a662659f900f"]}],"mendeley":{"formattedCitation":"(Berndt &amp; Clifford, 1994)","plainTextFormattedCitation":"(Berndt &amp; Clifford, 1994)","previouslyFormattedCitation":"(Berndt &amp; Clifford, 1994)"},"properties":{"noteIndex":0},"schema":"https://github.com/citation-style-language/schema/raw/master/csl-citation.json"}</w:instrText>
      </w:r>
      <w:r w:rsidR="0059560F" w:rsidRPr="00005E6E">
        <w:fldChar w:fldCharType="separate"/>
      </w:r>
      <w:r w:rsidR="0059560F" w:rsidRPr="00005E6E">
        <w:t>(Berndt &amp; Clifford, 1994)</w:t>
      </w:r>
      <w:r w:rsidR="0059560F" w:rsidRPr="00005E6E">
        <w:fldChar w:fldCharType="end"/>
      </w:r>
      <w:r w:rsidR="0059560F" w:rsidRPr="00005E6E">
        <w:t xml:space="preserve"> that minimise the alignment </w:t>
      </w:r>
      <w:r w:rsidR="00946307" w:rsidRPr="00005E6E">
        <w:t>elements</w:t>
      </w:r>
      <w:r w:rsidR="0059560F" w:rsidRPr="00005E6E">
        <w:t xml:space="preserve"> by iteratively stepping through the local cost matrix </w:t>
      </w:r>
      <w:r w:rsidR="0059560F" w:rsidRPr="00005E6E">
        <w:fldChar w:fldCharType="begin" w:fldLock="1"/>
      </w:r>
      <w:r w:rsidR="0059560F" w:rsidRPr="00005E6E">
        <w:instrText>ADDIN CSL_CITATION {"citationItems":[{"id":"ITEM-1","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1","issue":"1","issued":{"date-parts":[["2019"]]},"page":"1-45","title":"Comparing time-series clustering algorithms in R using the dtwclust package","type":"article-journal","volume":"11"},"uris":["http://www.mendeley.com/documents/?uuid=5666c437-0a40-46ee-b94e-bb1317038ff0"]}],"mendeley":{"formattedCitation":"(Sardá-Espinosa, 2019)","plainTextFormattedCitation":"(Sardá-Espinosa, 2019)","previouslyFormattedCitation":"(Sardá-Espinosa, 2019)"},"properties":{"noteIndex":0},"schema":"https://github.com/citation-style-language/schema/raw/master/csl-citation.json"}</w:instrText>
      </w:r>
      <w:r w:rsidR="0059560F" w:rsidRPr="00005E6E">
        <w:fldChar w:fldCharType="separate"/>
      </w:r>
      <w:r w:rsidR="00F7070D" w:rsidRPr="00005E6E">
        <w:t>(Sardá-Espinosa, 2019)</w:t>
      </w:r>
      <w:r w:rsidR="0059560F" w:rsidRPr="00005E6E">
        <w:fldChar w:fldCharType="end"/>
      </w:r>
      <w:r w:rsidR="00946307" w:rsidRPr="00005E6E">
        <w:t>.</w:t>
      </w:r>
      <w:r w:rsidR="0059560F" w:rsidRPr="00005E6E">
        <w:t xml:space="preserve"> It is </w:t>
      </w:r>
      <w:r w:rsidR="004D180E" w:rsidRPr="00005E6E">
        <w:t>widely</w:t>
      </w:r>
      <w:r w:rsidR="0059560F" w:rsidRPr="00005E6E">
        <w:t xml:space="preserve"> </w:t>
      </w:r>
      <w:r w:rsidR="00B77DAA" w:rsidRPr="00005E6E">
        <w:t xml:space="preserve">used </w:t>
      </w:r>
      <w:r w:rsidR="00FD3470" w:rsidRPr="00005E6E">
        <w:t>for</w:t>
      </w:r>
      <w:r w:rsidR="00B77DAA" w:rsidRPr="00005E6E">
        <w:t xml:space="preserve"> </w:t>
      </w:r>
      <w:r w:rsidR="0059560F" w:rsidRPr="00005E6E">
        <w:t xml:space="preserve">shape-based </w:t>
      </w:r>
      <w:r w:rsidRPr="00005E6E">
        <w:t xml:space="preserve">clustering </w:t>
      </w:r>
      <w:r w:rsidR="0059560F" w:rsidRPr="00005E6E">
        <w:t>to collect similar shapes</w:t>
      </w:r>
      <w:r w:rsidR="005C3C05" w:rsidRPr="00005E6E">
        <w:t xml:space="preserve"> of 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t>(Aghabozorgi et al., 2015)</w:t>
      </w:r>
      <w:r w:rsidR="0059560F" w:rsidRPr="00005E6E">
        <w:fldChar w:fldCharType="end"/>
      </w:r>
      <w:r w:rsidR="00B74666" w:rsidRPr="00005E6E">
        <w:t xml:space="preserve">. </w:t>
      </w:r>
      <w:r w:rsidR="006C6F10" w:rsidRPr="00005E6E">
        <w:t xml:space="preserve">Because of </w:t>
      </w:r>
      <w:r w:rsidR="00B77DAA" w:rsidRPr="00005E6E">
        <w:t>the robustness</w:t>
      </w:r>
      <w:r w:rsidR="00953CDB" w:rsidRPr="00005E6E">
        <w:t xml:space="preserve">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t>(Chen et al., 2017; Petitjean et al., 2011)</w:t>
      </w:r>
      <w:r w:rsidR="00953CDB" w:rsidRPr="00005E6E">
        <w:fldChar w:fldCharType="end"/>
      </w:r>
      <w:r w:rsidR="002169FF" w:rsidRPr="00005E6E">
        <w:t xml:space="preserve"> </w:t>
      </w:r>
      <w:r w:rsidR="00953CDB" w:rsidRPr="00005E6E">
        <w:t xml:space="preserve">compared </w:t>
      </w:r>
      <w:r w:rsidR="00FD3470" w:rsidRPr="00005E6E">
        <w:t>to</w:t>
      </w:r>
      <w:r w:rsidR="002169FF" w:rsidRPr="00005E6E">
        <w:t xml:space="preserve"> other conventional measures</w:t>
      </w:r>
      <w:ins w:id="488" w:author="Won Do Lee" w:date="2023-01-19T23:07:00Z">
        <w:r w:rsidR="00C025AD" w:rsidRPr="00005E6E">
          <w:t xml:space="preserve">. </w:t>
        </w:r>
      </w:ins>
      <w:del w:id="489" w:author="Won Do Lee" w:date="2023-01-19T23:07:00Z">
        <w:r w:rsidR="002169FF" w:rsidRPr="00005E6E" w:rsidDel="00C025AD">
          <w:delText xml:space="preserve">, </w:delText>
        </w:r>
        <w:r w:rsidR="006C6F10" w:rsidRPr="00005E6E" w:rsidDel="00C025AD">
          <w:delText xml:space="preserve">for instance, </w:delText>
        </w:r>
        <w:r w:rsidR="002169FF" w:rsidRPr="00005E6E" w:rsidDel="00C025AD">
          <w:delText>the Euclidian distance.</w:delText>
        </w:r>
        <w:r w:rsidR="004D180E" w:rsidRPr="00005E6E" w:rsidDel="00C025AD">
          <w:delText xml:space="preserve"> </w:delText>
        </w:r>
      </w:del>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3C119A" w:rsidRPr="00005E6E">
        <w:t>D</w:t>
      </w:r>
      <w:r w:rsidR="00A50641" w:rsidRPr="00005E6E">
        <w:t xml:space="preserve">TW </w:t>
      </w:r>
      <w:r w:rsidR="005F5861" w:rsidRPr="00005E6E">
        <w:t xml:space="preserve">distance </w:t>
      </w:r>
      <w:r w:rsidR="00A50641" w:rsidRPr="00005E6E">
        <w:t xml:space="preserve">can be </w:t>
      </w:r>
      <w:r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0F3486">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0F3486">
            <w:pPr>
              <w:spacing w:before="240"/>
              <w:jc w:val="center"/>
            </w:pPr>
            <w:r w:rsidRPr="00005E6E">
              <w:t>(2).</w:t>
            </w:r>
          </w:p>
        </w:tc>
      </w:tr>
    </w:tbl>
    <w:p w14:paraId="0F280091" w14:textId="77777777" w:rsidR="00B912C3" w:rsidRPr="00005E6E" w:rsidRDefault="00B912C3" w:rsidP="000F3486"/>
    <w:p w14:paraId="2EF44798" w14:textId="527C0A35" w:rsidR="00772C9E" w:rsidRPr="00005E6E" w:rsidRDefault="005F5861" w:rsidP="000F3486">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4D180E" w:rsidRPr="00005E6E">
        <w:t>A</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s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6F82500B" w:rsidR="00A81082" w:rsidRPr="00005E6E" w:rsidRDefault="00F7070D" w:rsidP="000F3486">
      <w:r w:rsidRPr="00005E6E">
        <w:t xml:space="preserve">Hierarchical clustering </w:t>
      </w:r>
      <w:r w:rsidR="007925CB" w:rsidRPr="00005E6E">
        <w:t>methods</w:t>
      </w:r>
      <w:r w:rsidR="004D484C" w:rsidRPr="00005E6E">
        <w:t xml:space="preserve"> </w:t>
      </w:r>
      <w:r w:rsidR="00BD1BAC" w:rsidRPr="00005E6E">
        <w:t xml:space="preserve">were </w:t>
      </w:r>
      <w:r w:rsidR="009A03FF" w:rsidRPr="00005E6E">
        <w:t xml:space="preserve">deployed to test </w:t>
      </w:r>
      <w:r w:rsidR="002A796B" w:rsidRPr="00005E6E">
        <w:t xml:space="preserve">different </w:t>
      </w:r>
      <w:r w:rsidR="009F6329" w:rsidRPr="00005E6E">
        <w:t>agglomerative hierarchical clustering algorithms</w:t>
      </w:r>
      <w:r w:rsidR="00EA32DA" w:rsidRPr="00005E6E">
        <w:t xml:space="preserve"> </w:t>
      </w:r>
      <w:r w:rsidR="002A796B" w:rsidRPr="00005E6E">
        <w:t xml:space="preserve">with </w:t>
      </w:r>
      <w:r w:rsidR="005B2F44" w:rsidRPr="00005E6E">
        <w:t xml:space="preserve">a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t>(Dau et al., 2016; Sardá-Espinosa, 2019)</w:t>
      </w:r>
      <w:r w:rsidR="009A03FF" w:rsidRPr="00005E6E">
        <w:fldChar w:fldCharType="end"/>
      </w:r>
      <w:r w:rsidR="003E75A8" w:rsidRPr="00005E6E">
        <w:t xml:space="preserve">. </w:t>
      </w:r>
      <w:proofErr w:type="gramStart"/>
      <w:r w:rsidR="003E75A8" w:rsidRPr="00005E6E">
        <w:t xml:space="preserve">In order </w:t>
      </w:r>
      <w:r w:rsidR="009A03FF" w:rsidRPr="00005E6E">
        <w:t>to</w:t>
      </w:r>
      <w:proofErr w:type="gramEnd"/>
      <w:r w:rsidR="009A03FF" w:rsidRPr="00005E6E">
        <w:t xml:space="preserve"> group </w:t>
      </w:r>
      <w:r w:rsidR="007D5638" w:rsidRPr="00005E6E">
        <w:t>LTLA areas</w:t>
      </w:r>
      <w:r w:rsidR="009A03FF" w:rsidRPr="00005E6E">
        <w:t xml:space="preserve"> in</w:t>
      </w:r>
      <w:r w:rsidR="0091639F" w:rsidRPr="00005E6E">
        <w:t>to</w:t>
      </w:r>
      <w:r w:rsidR="009A03FF" w:rsidRPr="00005E6E">
        <w:t xml:space="preserve"> clusters based on their similarity</w:t>
      </w:r>
      <w:r w:rsidR="003E75A8" w:rsidRPr="00005E6E">
        <w:t xml:space="preserve">. </w:t>
      </w:r>
      <w:r w:rsidR="009676C2" w:rsidRPr="00005E6E">
        <w:t xml:space="preserve">We used </w:t>
      </w:r>
      <w:r w:rsidR="00B371A0" w:rsidRPr="00005E6E">
        <w:t>the standardise cluster evaluation metric</w:t>
      </w:r>
      <w:r w:rsidR="009676C2" w:rsidRPr="00005E6E">
        <w:t xml:space="preserve"> to determine the appropriate number of clusters,</w:t>
      </w:r>
      <w:r w:rsidR="00F81A92" w:rsidRPr="00005E6E">
        <w:t xml:space="preserve"> i.e., </w:t>
      </w:r>
      <w:r w:rsidR="00B371A0" w:rsidRPr="00005E6E">
        <w:t>cluster validity indice</w:t>
      </w:r>
      <w:r w:rsidR="00933079" w:rsidRPr="00005E6E">
        <w:t>s</w:t>
      </w:r>
      <w:r w:rsidR="00B371A0" w:rsidRPr="00005E6E">
        <w:t xml:space="preserve"> (CVI</w:t>
      </w:r>
      <w:r w:rsidR="00933079" w:rsidRPr="00005E6E">
        <w:t>s</w:t>
      </w:r>
      <w:r w:rsidR="00B371A0" w:rsidRPr="00005E6E">
        <w:t>)</w:t>
      </w:r>
      <w:r w:rsidR="003E75A8" w:rsidRPr="00005E6E">
        <w:t xml:space="preserve">, using </w:t>
      </w:r>
      <w:proofErr w:type="spellStart"/>
      <w:r w:rsidR="003E75A8" w:rsidRPr="00005E6E">
        <w:rPr>
          <w:i/>
          <w:iCs/>
        </w:rPr>
        <w:t>dtwclust</w:t>
      </w:r>
      <w:proofErr w:type="spellEnd"/>
      <w:r w:rsidR="003E75A8" w:rsidRPr="00005E6E">
        <w:t xml:space="preserve"> package for R. </w:t>
      </w:r>
      <w:r w:rsidR="009A03FF" w:rsidRPr="00005E6E">
        <w:t>W</w:t>
      </w:r>
      <w:r w:rsidR="00CD67B6" w:rsidRPr="00005E6E">
        <w:t xml:space="preserve">e </w:t>
      </w:r>
      <w:r w:rsidR="00FD3470" w:rsidRPr="00005E6E">
        <w:t>tested the different</w:t>
      </w:r>
      <w:r w:rsidR="007925CB" w:rsidRPr="00005E6E">
        <w:t xml:space="preserve"> </w:t>
      </w:r>
      <w:r w:rsidR="00CD67B6" w:rsidRPr="00005E6E">
        <w:t>clusters</w:t>
      </w:r>
      <w:r w:rsidR="00B371A0" w:rsidRPr="00005E6E">
        <w:t xml:space="preserve">, </w:t>
      </w:r>
      <w:r w:rsidR="00B136CC" w:rsidRPr="00005E6E">
        <w:t xml:space="preserve">where </w:t>
      </w:r>
      <w:r w:rsidR="00B371A0" w:rsidRPr="00005E6E">
        <w:rPr>
          <w:i/>
          <w:iCs/>
        </w:rPr>
        <w:t>K</w:t>
      </w:r>
      <w:r w:rsidR="00B136CC" w:rsidRPr="00005E6E">
        <w:rPr>
          <w:i/>
          <w:iCs/>
        </w:rPr>
        <w:t>=</w:t>
      </w:r>
      <w:r w:rsidR="00B371A0" w:rsidRPr="00005E6E">
        <w:t xml:space="preserve"> </w:t>
      </w:r>
      <w:r w:rsidR="007925CB" w:rsidRPr="00005E6E">
        <w:t>[</w:t>
      </w:r>
      <w:r w:rsidR="00B371A0" w:rsidRPr="00005E6E">
        <w:t>2</w:t>
      </w:r>
      <w:r w:rsidR="007925CB" w:rsidRPr="00005E6E">
        <w:t>,</w:t>
      </w:r>
      <w:r w:rsidR="00B371A0" w:rsidRPr="00005E6E">
        <w:t xml:space="preserve"> </w:t>
      </w:r>
      <w:r w:rsidR="00CD67B6" w:rsidRPr="00005E6E">
        <w:t>2</w:t>
      </w:r>
      <w:r w:rsidR="006C0A9B" w:rsidRPr="00005E6E">
        <w:t>0</w:t>
      </w:r>
      <w:r w:rsidR="00FD3470" w:rsidRPr="00005E6E">
        <w:t>)</w:t>
      </w:r>
      <w:del w:id="490" w:author="Won Do Lee" w:date="2023-01-19T23:07:00Z">
        <w:r w:rsidR="00B136CC" w:rsidRPr="00005E6E" w:rsidDel="00C025AD">
          <w:delText>,</w:delText>
        </w:r>
      </w:del>
      <w:r w:rsidR="00B136CC" w:rsidRPr="00005E6E">
        <w:t xml:space="preserve"> </w:t>
      </w:r>
      <w:r w:rsidR="007925CB" w:rsidRPr="00005E6E">
        <w:t xml:space="preserve">and </w:t>
      </w:r>
      <w:r w:rsidR="00B371A0" w:rsidRPr="00005E6E">
        <w:t xml:space="preserve">evaluated </w:t>
      </w:r>
      <w:r w:rsidR="006C0A9B" w:rsidRPr="00005E6E">
        <w:t xml:space="preserve">it </w:t>
      </w:r>
      <w:ins w:id="491" w:author="Won Do Lee" w:date="2023-01-19T23:08:00Z">
        <w:r w:rsidR="00C025AD" w:rsidRPr="00005E6E">
          <w:t xml:space="preserve">by </w:t>
        </w:r>
      </w:ins>
      <w:r w:rsidR="00B371A0" w:rsidRPr="00005E6E">
        <w:t>using a Silhouette index (</w:t>
      </w:r>
      <w:r w:rsidR="00B371A0" w:rsidRPr="00005E6E">
        <w:rPr>
          <w:i/>
          <w:iCs/>
        </w:rPr>
        <w:t>S</w:t>
      </w:r>
      <w:r w:rsidR="00A54AA0" w:rsidRPr="00005E6E">
        <w:rPr>
          <w:i/>
          <w:iCs/>
        </w:rPr>
        <w:t>il</w:t>
      </w:r>
      <w:r w:rsidR="00B371A0" w:rsidRPr="00005E6E">
        <w:t xml:space="preserve">). </w:t>
      </w:r>
      <w:proofErr w:type="spellStart"/>
      <w:r w:rsidR="00A81082" w:rsidRPr="00005E6E">
        <w:t>Arbelaitz</w:t>
      </w:r>
      <w:proofErr w:type="spellEnd"/>
      <w:r w:rsidR="00A81082" w:rsidRPr="00005E6E">
        <w:t xml:space="preserve"> </w:t>
      </w:r>
      <w:r w:rsidR="00A81082" w:rsidRPr="00005E6E">
        <w:fldChar w:fldCharType="begin" w:fldLock="1"/>
      </w:r>
      <w:r w:rsidR="002602A3" w:rsidRPr="00005E6E">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376C66" w:rsidRPr="00005E6E">
        <w:t>(2013)</w:t>
      </w:r>
      <w:r w:rsidR="00A81082" w:rsidRPr="00005E6E">
        <w:fldChar w:fldCharType="end"/>
      </w:r>
      <w:r w:rsidR="00B371A0" w:rsidRPr="00005E6E">
        <w:t xml:space="preserve"> </w:t>
      </w:r>
      <w:r w:rsidR="00FD17AB" w:rsidRPr="00005E6E">
        <w:t xml:space="preserve">notes </w:t>
      </w:r>
      <w:r w:rsidR="00B371A0" w:rsidRPr="00005E6E">
        <w:t xml:space="preserve">that </w:t>
      </w:r>
      <w:r w:rsidR="00A81082" w:rsidRPr="00005E6E">
        <w:t>S</w:t>
      </w:r>
      <w:r w:rsidR="00A54AA0" w:rsidRPr="00005E6E">
        <w:t>il</w:t>
      </w:r>
      <w:r w:rsidR="00715D12" w:rsidRPr="00005E6E">
        <w:t xml:space="preserve"> </w:t>
      </w:r>
      <w:r w:rsidR="00933079" w:rsidRPr="00005E6E">
        <w:t>is the best-</w:t>
      </w:r>
      <w:r w:rsidR="008D68A2" w:rsidRPr="00005E6E">
        <w:t>performing</w:t>
      </w:r>
      <w:r w:rsidR="00933079" w:rsidRPr="00005E6E">
        <w:t xml:space="preserve"> CVIs </w:t>
      </w:r>
      <w:r w:rsidR="00B371A0" w:rsidRPr="00005E6E">
        <w:t xml:space="preserve">for </w:t>
      </w:r>
      <w:r w:rsidR="00D462A8" w:rsidRPr="00005E6E">
        <w:t xml:space="preserve">the validation of </w:t>
      </w:r>
      <w:r w:rsidR="00D462A8" w:rsidRPr="00005E6E">
        <w:lastRenderedPageBreak/>
        <w:t>clustering.</w:t>
      </w:r>
      <w:r w:rsidR="00BE3D0F" w:rsidRPr="00005E6E">
        <w:t xml:space="preserve"> </w:t>
      </w:r>
      <w:del w:id="492" w:author="Won Do Lee" w:date="2023-01-19T23:08:00Z">
        <w:r w:rsidR="00F81A92" w:rsidRPr="00005E6E" w:rsidDel="00C025AD">
          <w:delText xml:space="preserve">Whilst </w:delText>
        </w:r>
        <w:r w:rsidR="009B33C5" w:rsidRPr="00005E6E" w:rsidDel="00C025AD">
          <w:delText xml:space="preserve">the </w:delText>
        </w:r>
        <w:r w:rsidR="00BE3D0F" w:rsidRPr="00005E6E" w:rsidDel="00C025AD">
          <w:rPr>
            <w:i/>
            <w:iCs/>
          </w:rPr>
          <w:delText>S</w:delText>
        </w:r>
        <w:r w:rsidR="00A54AA0" w:rsidRPr="00005E6E" w:rsidDel="00C025AD">
          <w:rPr>
            <w:i/>
            <w:iCs/>
          </w:rPr>
          <w:delText>il</w:delText>
        </w:r>
        <w:r w:rsidR="00BE3D0F" w:rsidRPr="00005E6E" w:rsidDel="00C025AD">
          <w:rPr>
            <w:i/>
            <w:iCs/>
          </w:rPr>
          <w:delText xml:space="preserve"> </w:delText>
        </w:r>
        <w:r w:rsidR="00555F68" w:rsidRPr="00005E6E" w:rsidDel="00C025AD">
          <w:delText xml:space="preserve">value </w:delText>
        </w:r>
        <w:r w:rsidR="003F3153" w:rsidRPr="00005E6E" w:rsidDel="00C025AD">
          <w:delText>ranges from -1 to +1</w:delText>
        </w:r>
        <w:r w:rsidR="00F81A92" w:rsidRPr="00005E6E" w:rsidDel="00C025AD">
          <w:delText xml:space="preserve">, </w:delText>
        </w:r>
        <w:r w:rsidR="009B33C5" w:rsidRPr="00005E6E" w:rsidDel="00C025AD">
          <w:delText xml:space="preserve">the </w:delText>
        </w:r>
        <w:r w:rsidR="00F81A92" w:rsidRPr="00005E6E" w:rsidDel="00C025AD">
          <w:delText>h</w:delText>
        </w:r>
        <w:r w:rsidR="003F3153" w:rsidRPr="00005E6E" w:rsidDel="00C025AD">
          <w:delText xml:space="preserve">igh value </w:delText>
        </w:r>
        <w:r w:rsidR="00F81A92" w:rsidRPr="00005E6E" w:rsidDel="00C025AD">
          <w:delText>denotes</w:delText>
        </w:r>
        <w:r w:rsidR="006C0A9B" w:rsidRPr="00005E6E" w:rsidDel="00C025AD">
          <w:delText xml:space="preserve"> </w:delText>
        </w:r>
        <w:r w:rsidR="00A32D45" w:rsidRPr="00005E6E" w:rsidDel="00C025AD">
          <w:delText>the overall clustering quality</w:delText>
        </w:r>
        <w:r w:rsidR="009B33C5" w:rsidRPr="00005E6E" w:rsidDel="00C025AD">
          <w:delText xml:space="preserve"> </w:delText>
        </w:r>
        <w:r w:rsidR="00F81A92" w:rsidRPr="00005E6E" w:rsidDel="00C025AD">
          <w:delText xml:space="preserve">as the </w:delText>
        </w:r>
        <w:r w:rsidR="009C781C" w:rsidRPr="00005E6E" w:rsidDel="00C025AD">
          <w:delText xml:space="preserve">separation distance between the resulting clusters </w:delText>
        </w:r>
        <w:r w:rsidR="009C781C" w:rsidRPr="00005E6E" w:rsidDel="00C025AD">
          <w:fldChar w:fldCharType="begin" w:fldLock="1"/>
        </w:r>
        <w:r w:rsidR="009C781C" w:rsidRPr="00005E6E" w:rsidDel="00C025AD">
          <w:del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delInstrText>
        </w:r>
        <w:r w:rsidR="009C781C" w:rsidRPr="00005E6E" w:rsidDel="00C025AD">
          <w:fldChar w:fldCharType="separate"/>
        </w:r>
        <w:r w:rsidR="009C781C" w:rsidRPr="00005E6E" w:rsidDel="00C025AD">
          <w:delText>(Rousseeuw, 1987)</w:delText>
        </w:r>
        <w:r w:rsidR="009C781C" w:rsidRPr="00005E6E" w:rsidDel="00C025AD">
          <w:fldChar w:fldCharType="end"/>
        </w:r>
        <w:r w:rsidR="009C781C" w:rsidRPr="00005E6E" w:rsidDel="00C025AD">
          <w:delText xml:space="preserve">. </w:delText>
        </w:r>
      </w:del>
      <w:r w:rsidR="009C781C" w:rsidRPr="00005E6E">
        <w:t xml:space="preserve">It depicts </w:t>
      </w:r>
      <w:r w:rsidR="006C0A9B" w:rsidRPr="00005E6E">
        <w:t xml:space="preserve">how close each </w:t>
      </w:r>
      <w:r w:rsidR="00F81A92" w:rsidRPr="00005E6E">
        <w:t>object</w:t>
      </w:r>
      <w:r w:rsidR="00C404CC" w:rsidRPr="00005E6E">
        <w:t xml:space="preserve"> is </w:t>
      </w:r>
      <w:r w:rsidR="006C0A9B" w:rsidRPr="00005E6E">
        <w:t xml:space="preserve">in one cluster </w:t>
      </w:r>
      <w:r w:rsidR="00D22631" w:rsidRPr="00005E6E">
        <w:t>(</w:t>
      </w:r>
      <w:proofErr w:type="gramStart"/>
      <w:r w:rsidR="00D22631" w:rsidRPr="00005E6E">
        <w:t>i.e.</w:t>
      </w:r>
      <w:proofErr w:type="gramEnd"/>
      <w:r w:rsidR="00D22631" w:rsidRPr="00005E6E">
        <w:t xml:space="preserve"> intra-cluster) </w:t>
      </w:r>
      <w:r w:rsidR="00C404CC" w:rsidRPr="00005E6E">
        <w:t>by contrast t</w:t>
      </w:r>
      <w:r w:rsidR="006C0A9B" w:rsidRPr="00005E6E">
        <w:t>o the nearest cluster</w:t>
      </w:r>
      <w:r w:rsidR="00D22631" w:rsidRPr="00005E6E">
        <w:t xml:space="preserve"> (i.e. inter-cluster)</w:t>
      </w:r>
      <w:ins w:id="493" w:author="Won Do Lee" w:date="2023-01-19T23:08:00Z">
        <w:r w:rsidR="00C025AD" w:rsidRPr="00005E6E">
          <w:t xml:space="preserve"> while ranges from -1 to +1</w:t>
        </w:r>
      </w:ins>
      <w:ins w:id="494" w:author="Won Do Lee" w:date="2023-01-19T23:09:00Z">
        <w:r w:rsidR="00C025AD" w:rsidRPr="00005E6E">
          <w:t>. T</w:t>
        </w:r>
      </w:ins>
      <w:ins w:id="495" w:author="Won Do Lee" w:date="2023-01-19T23:08:00Z">
        <w:r w:rsidR="00C025AD" w:rsidRPr="00005E6E">
          <w:t xml:space="preserve">he high value denotes the overall clustering quality as the separation distance between the resulting clusters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t>(Rousseeuw, 1987)</w:t>
        </w:r>
        <w:r w:rsidR="00C025AD" w:rsidRPr="00005E6E">
          <w:fldChar w:fldCharType="end"/>
        </w:r>
        <w:r w:rsidR="00C025AD" w:rsidRPr="00005E6E">
          <w:t>.</w:t>
        </w:r>
      </w:ins>
      <w:del w:id="496" w:author="Won Do Lee" w:date="2023-01-19T23:09:00Z">
        <w:r w:rsidR="00A32D45" w:rsidRPr="00005E6E" w:rsidDel="00C025AD">
          <w:delText>.</w:delText>
        </w:r>
      </w:del>
      <w:r w:rsidR="00410E73" w:rsidRPr="00005E6E">
        <w:t xml:space="preserve"> </w:t>
      </w:r>
      <w:r w:rsidR="000C63B2" w:rsidRPr="00005E6E">
        <w:t>By definition</w:t>
      </w:r>
      <w:r w:rsidR="00845459" w:rsidRPr="00005E6E">
        <w:t xml:space="preserve">, </w:t>
      </w:r>
      <w:r w:rsidR="00845459" w:rsidRPr="00005E6E">
        <w:rPr>
          <w:i/>
          <w:iCs/>
        </w:rPr>
        <w:t>Sil</w:t>
      </w:r>
      <w:del w:id="497" w:author="Won Do Lee" w:date="2023-01-19T23:09:00Z">
        <w:r w:rsidR="00845459" w:rsidRPr="00005E6E" w:rsidDel="00C025AD">
          <w:delText xml:space="preserve"> </w:delText>
        </w:r>
        <w:r w:rsidR="00A54AA0" w:rsidRPr="00005E6E" w:rsidDel="00C025AD">
          <w:delText>is</w:delText>
        </w:r>
        <w:r w:rsidR="00845459" w:rsidRPr="00005E6E" w:rsidDel="00C025AD">
          <w:delText xml:space="preserve"> calculated by using</w:delText>
        </w:r>
      </w:del>
      <w:ins w:id="498" w:author="Won Do Lee" w:date="2023-01-19T23:09:00Z">
        <w:r w:rsidR="00C025AD" w:rsidRPr="00005E6E">
          <w:t xml:space="preserve"> calculates</w:t>
        </w:r>
      </w:ins>
      <w:r w:rsidR="00845459" w:rsidRPr="00005E6E">
        <w:t xml:space="preserve"> the average intra-cluster distance </w:t>
      </w:r>
      <m:oMath>
        <m:r>
          <w:rPr>
            <w:rFonts w:ascii="Cambria Math" w:eastAsia="맑은 고딕" w:hAnsi="Cambria Math"/>
          </w:rPr>
          <m:t>a</m:t>
        </m:r>
      </m:oMath>
      <w:r w:rsidR="00845459" w:rsidRPr="00005E6E">
        <w:t>, and</w:t>
      </w:r>
      <w:ins w:id="499" w:author="Won Do Lee" w:date="2023-01-19T23:09:00Z">
        <w:r w:rsidR="00C025AD" w:rsidRPr="00005E6E">
          <w:t xml:space="preserve"> </w:t>
        </w:r>
      </w:ins>
      <w:del w:id="500" w:author="Won Do Lee" w:date="2023-01-19T23:09:00Z">
        <w:r w:rsidR="00845459" w:rsidRPr="00005E6E" w:rsidDel="00C025AD">
          <w:delText xml:space="preserve"> </w:delText>
        </w:r>
      </w:del>
      <w:r w:rsidR="00845459" w:rsidRPr="00005E6E">
        <w:t xml:space="preserve">the average nearest-cluster distance </w:t>
      </w:r>
      <m:oMath>
        <m:r>
          <w:rPr>
            <w:rFonts w:ascii="Cambria Math" w:hAnsi="Cambria Math"/>
          </w:rPr>
          <m:t>b</m:t>
        </m:r>
      </m:oMath>
      <w:r w:rsidR="00845459" w:rsidRPr="00005E6E">
        <w:t>.</w:t>
      </w:r>
      <w:r w:rsidR="00FD17AB" w:rsidRPr="00005E6E">
        <w:t xml:space="preserve"> </w:t>
      </w:r>
      <w:r w:rsidR="00845459" w:rsidRPr="00005E6E">
        <w:t xml:space="preserve">When </w:t>
      </w:r>
      <w:r w:rsidR="00F81A92" w:rsidRPr="00005E6E">
        <w:t>each object</w:t>
      </w:r>
      <w:r w:rsidR="0050767D" w:rsidRPr="00005E6E">
        <w:t xml:space="preserve"> </w:t>
      </w:r>
      <m:oMath>
        <m:r>
          <w:rPr>
            <w:rFonts w:ascii="Cambria Math" w:eastAsia="맑은 고딕" w:hAnsi="Cambria Math"/>
          </w:rPr>
          <m:t>l</m:t>
        </m:r>
      </m:oMath>
      <w:r w:rsidR="00F81A92" w:rsidRPr="00005E6E">
        <w:t xml:space="preserve">, in terms of </w:t>
      </w:r>
      <w:r w:rsidR="00845459" w:rsidRPr="00005E6E">
        <w:t>any given LTLA area</w:t>
      </w:r>
      <w:r w:rsidR="0050767D" w:rsidRPr="00005E6E">
        <w:t>,</w:t>
      </w:r>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 follows.</w:t>
      </w:r>
      <w:r w:rsidR="007E4B13" w:rsidRPr="00005E6E">
        <w:t xml:space="preserve"> </w:t>
      </w:r>
    </w:p>
    <w:p w14:paraId="7DBF84CF"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780AC2" w:rsidRPr="00005E6E" w14:paraId="52B908AB" w14:textId="77777777" w:rsidTr="00C85FE9">
        <w:trPr>
          <w:jc w:val="center"/>
        </w:trPr>
        <w:tc>
          <w:tcPr>
            <w:tcW w:w="4353" w:type="pct"/>
            <w:vAlign w:val="center"/>
          </w:tcPr>
          <w:p w14:paraId="7502A52E" w14:textId="1BCB3EB2" w:rsidR="00780AC2" w:rsidRPr="00005E6E" w:rsidRDefault="00000000" w:rsidP="000F3486">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27B349E2" w:rsidR="00780AC2" w:rsidRPr="00005E6E" w:rsidRDefault="00780AC2" w:rsidP="000F3486">
            <w:pPr>
              <w:jc w:val="center"/>
            </w:pPr>
            <w:r w:rsidRPr="00005E6E">
              <w:t>(3).</w:t>
            </w:r>
          </w:p>
        </w:tc>
      </w:tr>
    </w:tbl>
    <w:p w14:paraId="2F6C98C4" w14:textId="77777777" w:rsidR="00B912C3" w:rsidRPr="00005E6E" w:rsidRDefault="00B912C3" w:rsidP="000F3486">
      <w:pPr>
        <w:rPr>
          <w:rFonts w:eastAsia="맑은 고딕"/>
        </w:rPr>
      </w:pPr>
    </w:p>
    <w:p w14:paraId="5341F695" w14:textId="42D758FA" w:rsidR="00F73D7C" w:rsidRPr="00005E6E" w:rsidRDefault="007840E5" w:rsidP="000F3486">
      <w:pPr>
        <w:rPr>
          <w:rFonts w:eastAsia="맑은 고딕"/>
        </w:rPr>
      </w:pPr>
      <w:r w:rsidRPr="00005E6E">
        <w:rPr>
          <w:rFonts w:eastAsia="맑은 고딕"/>
        </w:rPr>
        <w:t>Where</w:t>
      </w:r>
      <m:oMath>
        <m:r>
          <w:rPr>
            <w:rFonts w:ascii="Cambria Math" w:eastAsia="맑은 고딕" w:hAnsi="Cambria Math"/>
          </w:rPr>
          <m:t xml:space="preserve"> a</m:t>
        </m:r>
        <m:d>
          <m:dPr>
            <m:ctrlPr>
              <w:rPr>
                <w:rFonts w:ascii="Cambria Math" w:eastAsia="맑은 고딕" w:hAnsi="Cambria Math"/>
                <w:i/>
              </w:rPr>
            </m:ctrlPr>
          </m:dPr>
          <m:e>
            <m:r>
              <w:rPr>
                <w:rFonts w:ascii="Cambria Math" w:eastAsia="맑은 고딕" w:hAnsi="Cambria Math"/>
              </w:rPr>
              <m:t>l</m:t>
            </m:r>
          </m:e>
        </m:d>
      </m:oMath>
      <w:r w:rsidRPr="00005E6E">
        <w:rPr>
          <w:rFonts w:eastAsia="맑은 고딕"/>
        </w:rPr>
        <w:t xml:space="preserve"> is the </w:t>
      </w:r>
      <w:r w:rsidR="00A54AA0" w:rsidRPr="00005E6E">
        <w:rPr>
          <w:rFonts w:eastAsia="맑은 고딕"/>
        </w:rPr>
        <w:t xml:space="preserve">average distance between </w:t>
      </w:r>
      <m:oMath>
        <m:r>
          <w:rPr>
            <w:rFonts w:ascii="Cambria Math" w:hAnsi="Cambria Math"/>
          </w:rPr>
          <m:t>l</m:t>
        </m:r>
      </m:oMath>
      <w:r w:rsidR="00A54AA0" w:rsidRPr="00005E6E">
        <w:rPr>
          <w:rFonts w:eastAsia="맑은 고딕"/>
        </w:rPr>
        <w:t xml:space="preserve"> to other LTLA areas in the same </w:t>
      </w:r>
      <w:del w:id="501" w:author="Won Do Lee" w:date="2023-01-19T23:10:00Z">
        <w:r w:rsidR="00A54AA0" w:rsidRPr="00005E6E" w:rsidDel="00C025AD">
          <w:rPr>
            <w:rFonts w:eastAsia="맑은 고딕"/>
          </w:rPr>
          <w:delText xml:space="preserve">the </w:delText>
        </w:r>
      </w:del>
      <w:r w:rsidR="00A54AA0" w:rsidRPr="00005E6E">
        <w:t xml:space="preserve">cluster </w:t>
      </w:r>
      <m:oMath>
        <m:r>
          <w:rPr>
            <w:rFonts w:ascii="Cambria Math" w:hAnsi="Cambria Math"/>
          </w:rPr>
          <m:t>K</m:t>
        </m:r>
      </m:oMath>
      <w:r w:rsidRPr="00005E6E">
        <w:rPr>
          <w:rFonts w:eastAsia="맑은 고딕"/>
        </w:rPr>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Pr="00005E6E">
        <w:rPr>
          <w:rFonts w:eastAsia="맑은 고딕"/>
        </w:rPr>
        <w:t xml:space="preserve"> is the</w:t>
      </w:r>
      <w:r w:rsidR="00A54AA0" w:rsidRPr="00005E6E">
        <w:rPr>
          <w:rFonts w:eastAsia="맑은 고딕"/>
        </w:rPr>
        <w:t xml:space="preserve"> smallest average distance from </w:t>
      </w:r>
      <m:oMath>
        <m:r>
          <w:rPr>
            <w:rFonts w:ascii="Cambria Math" w:hAnsi="Cambria Math"/>
          </w:rPr>
          <m:t>l</m:t>
        </m:r>
      </m:oMath>
      <w:r w:rsidR="00A54AA0" w:rsidRPr="00005E6E">
        <w:rPr>
          <w:rFonts w:eastAsia="맑은 고딕"/>
        </w:rPr>
        <w:t xml:space="preserve"> to other LTLA area(s) in the nearest cluster. For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맑은 고딕"/>
        </w:rPr>
        <w:t xml:space="preserve"> to be close to 1</w:t>
      </w:r>
      <w:r w:rsidR="00370B7B" w:rsidRPr="00005E6E">
        <w:rPr>
          <w:rFonts w:eastAsia="맑은 고딕"/>
        </w:rPr>
        <w:t>,</w:t>
      </w:r>
      <w:r w:rsidR="00A54AA0" w:rsidRPr="00005E6E">
        <w:rPr>
          <w:rFonts w:eastAsia="맑은 고딕"/>
        </w:rPr>
        <w:t xml:space="preserve"> </w:t>
      </w:r>
      <w:r w:rsidR="002F5A48" w:rsidRPr="00005E6E">
        <w:rPr>
          <w:rFonts w:eastAsia="맑은 고딕"/>
        </w:rPr>
        <w:t>it</w:t>
      </w:r>
      <w:r w:rsidR="00A54AA0" w:rsidRPr="00005E6E">
        <w:rPr>
          <w:rFonts w:eastAsia="맑은 고딕"/>
        </w:rPr>
        <w:t xml:space="preserve"> require</w:t>
      </w:r>
      <w:r w:rsidR="00370B7B" w:rsidRPr="00005E6E">
        <w:rPr>
          <w:rFonts w:eastAsia="맑은 고딕"/>
        </w:rPr>
        <w:t>s</w:t>
      </w:r>
      <w:r w:rsidR="00A54AA0" w:rsidRPr="00005E6E">
        <w:rPr>
          <w:rFonts w:eastAsia="맑은 고딕"/>
        </w:rPr>
        <w:t xml:space="preserve">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r>
          <w:rPr>
            <w:rFonts w:ascii="Cambria Math" w:eastAsia="맑은 고딕" w:hAnsi="Cambria Math"/>
          </w:rPr>
          <m:t>≪</m:t>
        </m:r>
      </m:oMath>
      <w:r w:rsidR="00A54AA0" w:rsidRPr="00005E6E">
        <w:rPr>
          <w:rFonts w:eastAsia="맑은 고딕"/>
        </w:rPr>
        <w:t xml:space="preserve"> </w:t>
      </w:r>
      <m:oMath>
        <m:r>
          <w:rPr>
            <w:rFonts w:ascii="Cambria Math" w:eastAsia="맑은 고딕" w:hAnsi="Cambria Math"/>
          </w:rPr>
          <m:t>b</m:t>
        </m:r>
        <m:d>
          <m:dPr>
            <m:ctrlPr>
              <w:rPr>
                <w:rFonts w:ascii="Cambria Math" w:eastAsia="맑은 고딕" w:hAnsi="Cambria Math"/>
                <w:i/>
              </w:rPr>
            </m:ctrlPr>
          </m:dPr>
          <m:e>
            <m:r>
              <w:rPr>
                <w:rFonts w:ascii="Cambria Math" w:eastAsia="맑은 고딕" w:hAnsi="Cambria Math"/>
              </w:rPr>
              <m:t>l</m:t>
            </m:r>
          </m:e>
        </m:d>
      </m:oMath>
      <w:r w:rsidR="00452A44" w:rsidRPr="00005E6E">
        <w:rPr>
          <w:rFonts w:eastAsia="맑은 고딕"/>
        </w:rPr>
        <w:t xml:space="preserve"> that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oMath>
      <w:r w:rsidR="00A54AA0" w:rsidRPr="00005E6E">
        <w:rPr>
          <w:rFonts w:eastAsia="맑은 고딕"/>
        </w:rPr>
        <w:t xml:space="preserve"> is a measure of how dissimilar </w:t>
      </w:r>
      <m:oMath>
        <m:r>
          <w:rPr>
            <w:rFonts w:ascii="Cambria Math" w:eastAsia="맑은 고딕" w:hAnsi="Cambria Math"/>
          </w:rPr>
          <m:t>l</m:t>
        </m:r>
      </m:oMath>
      <w:r w:rsidR="00A54AA0" w:rsidRPr="00005E6E">
        <w:rPr>
          <w:rFonts w:eastAsia="맑은 고딕"/>
        </w:rPr>
        <w:t xml:space="preserve"> is </w:t>
      </w:r>
      <w:del w:id="502" w:author="Won Do Lee" w:date="2023-01-19T23:10:00Z">
        <w:r w:rsidR="00A54AA0" w:rsidRPr="00005E6E" w:rsidDel="00C025AD">
          <w:rPr>
            <w:rFonts w:eastAsia="맑은 고딕"/>
          </w:rPr>
          <w:delText xml:space="preserve">belongs </w:delText>
        </w:r>
      </w:del>
      <w:ins w:id="503" w:author="Won Do Lee" w:date="2023-01-19T23:10:00Z">
        <w:r w:rsidR="00C025AD" w:rsidRPr="00005E6E">
          <w:rPr>
            <w:rFonts w:eastAsia="맑은 고딕"/>
          </w:rPr>
          <w:t xml:space="preserve">belonging </w:t>
        </w:r>
      </w:ins>
      <w:r w:rsidR="00A54AA0" w:rsidRPr="00005E6E">
        <w:rPr>
          <w:rFonts w:eastAsia="맑은 고딕"/>
        </w:rPr>
        <w:t xml:space="preserve">to cluster </w:t>
      </w:r>
      <m:oMath>
        <m:r>
          <w:rPr>
            <w:rFonts w:ascii="Cambria Math" w:eastAsia="맑은 고딕" w:hAnsi="Cambria Math"/>
          </w:rPr>
          <m:t xml:space="preserve">K. </m:t>
        </m:r>
      </m:oMath>
      <w:r w:rsidR="00A54AA0" w:rsidRPr="00005E6E">
        <w:rPr>
          <w:rFonts w:eastAsia="맑은 고딕"/>
        </w:rPr>
        <w:t xml:space="preserve"> </w:t>
      </w:r>
      <w:r w:rsidR="002F5A48" w:rsidRPr="00005E6E">
        <w:rPr>
          <w:rFonts w:eastAsia="맑은 고딕"/>
        </w:rPr>
        <w:t>Thus, a</w:t>
      </w:r>
      <w:r w:rsidR="00A54AA0" w:rsidRPr="00005E6E">
        <w:rPr>
          <w:rFonts w:eastAsia="맑은 고딕"/>
        </w:rPr>
        <w:t xml:space="preserve"> small value </w:t>
      </w:r>
      <w:r w:rsidR="00452A44" w:rsidRPr="00005E6E">
        <w:rPr>
          <w:rFonts w:eastAsia="맑은 고딕"/>
        </w:rPr>
        <w:t xml:space="preserve">of </w:t>
      </w:r>
      <m:oMath>
        <m:r>
          <w:rPr>
            <w:rFonts w:ascii="Cambria Math" w:eastAsia="맑은 고딕" w:hAnsi="Cambria Math"/>
          </w:rPr>
          <m:t>a</m:t>
        </m:r>
      </m:oMath>
      <w:r w:rsidR="00452A44" w:rsidRPr="00005E6E">
        <w:rPr>
          <w:rFonts w:eastAsia="맑은 고딕"/>
        </w:rPr>
        <w:t xml:space="preserve"> </w:t>
      </w:r>
      <w:r w:rsidR="00370B7B" w:rsidRPr="00005E6E">
        <w:rPr>
          <w:rFonts w:eastAsia="맑은 고딕"/>
        </w:rPr>
        <w:t>which</w:t>
      </w:r>
      <w:r w:rsidR="00452A44" w:rsidRPr="00005E6E">
        <w:rPr>
          <w:rFonts w:eastAsia="맑은 고딕"/>
        </w:rPr>
        <w:t xml:space="preserve"> </w:t>
      </w:r>
      <w:r w:rsidR="00A54AA0" w:rsidRPr="00005E6E">
        <w:rPr>
          <w:rFonts w:eastAsia="맑은 고딕"/>
        </w:rPr>
        <w:t xml:space="preserve">means </w:t>
      </w:r>
      <w:r w:rsidR="00452A44" w:rsidRPr="00005E6E">
        <w:rPr>
          <w:rFonts w:eastAsia="맑은 고딕"/>
        </w:rPr>
        <w:t>clustering analysis performed well</w:t>
      </w:r>
      <w:r w:rsidR="00A54AA0" w:rsidRPr="00005E6E">
        <w:rPr>
          <w:rFonts w:eastAsia="맑은 고딕"/>
        </w:rPr>
        <w:t>.</w:t>
      </w:r>
      <w:r w:rsidR="00B3020A" w:rsidRPr="00005E6E">
        <w:rPr>
          <w:rFonts w:eastAsia="맑은 고딕"/>
        </w:rPr>
        <w:t xml:space="preserve"> </w:t>
      </w:r>
    </w:p>
    <w:p w14:paraId="4C3BE145" w14:textId="77777777" w:rsidR="00B3020A" w:rsidRPr="00005E6E" w:rsidRDefault="00B3020A" w:rsidP="000F3486">
      <w:pPr>
        <w:spacing w:after="240"/>
      </w:pPr>
    </w:p>
    <w:p w14:paraId="18D4855C" w14:textId="24B00729" w:rsidR="00F25F23" w:rsidRPr="00005E6E" w:rsidRDefault="00E70FCA" w:rsidP="000F3486">
      <w:pPr>
        <w:pStyle w:val="Heading3"/>
        <w:spacing w:after="240"/>
      </w:pPr>
      <w:r w:rsidRPr="00005E6E">
        <w:t>Classification model</w:t>
      </w:r>
    </w:p>
    <w:p w14:paraId="10FCF0DB" w14:textId="543F7DB0" w:rsidR="00A30556" w:rsidRPr="00005E6E" w:rsidRDefault="00A30556" w:rsidP="000F3486">
      <w:r w:rsidRPr="00005E6E">
        <w:t xml:space="preserve">A penalised regression model is </w:t>
      </w:r>
      <w:proofErr w:type="gramStart"/>
      <w:r w:rsidRPr="00005E6E">
        <w:t>similar to</w:t>
      </w:r>
      <w:proofErr w:type="gramEnd"/>
      <w:r w:rsidRPr="00005E6E">
        <w:t xml:space="preserve"> linear regression</w:t>
      </w:r>
      <w:ins w:id="504" w:author="Won Do Lee" w:date="2023-01-19T23:10:00Z">
        <w:r w:rsidR="00C025AD" w:rsidRPr="00005E6E">
          <w:t xml:space="preserve"> bu</w:t>
        </w:r>
      </w:ins>
      <w:del w:id="505" w:author="Won Do Lee" w:date="2023-01-19T23:10:00Z">
        <w:r w:rsidRPr="00005E6E" w:rsidDel="00C025AD">
          <w:delText xml:space="preserve"> but </w:delText>
        </w:r>
      </w:del>
      <w:ins w:id="506" w:author="Won Do Lee" w:date="2023-01-19T23:10:00Z">
        <w:r w:rsidR="00C025AD" w:rsidRPr="00005E6E">
          <w:t xml:space="preserve">t has </w:t>
        </w:r>
      </w:ins>
      <w:r w:rsidRPr="00005E6E">
        <w:t xml:space="preserve">an additional penalty term to constrain (or regularise) the estimated coefficients. It can reduce the variance and decrease sample error to help generalis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 xml:space="preserve">regression is a penalised regression model proposed by </w:t>
      </w:r>
      <w:proofErr w:type="spellStart"/>
      <w:r w:rsidR="00381BB2" w:rsidRPr="00005E6E">
        <w:t>Tibshirani</w:t>
      </w:r>
      <w:proofErr w:type="spellEnd"/>
      <w:r w:rsidR="00381BB2" w:rsidRPr="00005E6E">
        <w:t xml:space="preserve">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t>(Usai et al., 2009)</w:t>
      </w:r>
      <w:r w:rsidR="00381BB2" w:rsidRPr="00005E6E">
        <w:fldChar w:fldCharType="end"/>
      </w:r>
      <w:r w:rsidR="00381BB2" w:rsidRPr="00005E6E">
        <w:t>.</w:t>
      </w:r>
      <w:r w:rsidR="007A3FD8" w:rsidRPr="00005E6E">
        <w:t xml:space="preserve"> </w:t>
      </w:r>
      <w:r w:rsidR="008B2C09" w:rsidRPr="00005E6E">
        <w:t>In the mathematical form, t</w:t>
      </w:r>
      <w:r w:rsidR="00DA6750" w:rsidRPr="00005E6E">
        <w:t xml:space="preserve">he penalised likelihood function is given </w:t>
      </w:r>
      <w:proofErr w:type="gramStart"/>
      <w:r w:rsidR="00DA6750" w:rsidRPr="00005E6E">
        <w:t>by</w:t>
      </w:r>
      <w:proofErr w:type="gramEnd"/>
    </w:p>
    <w:p w14:paraId="0B8BE764" w14:textId="77777777" w:rsidR="00B912C3" w:rsidRPr="00005E6E" w:rsidRDefault="00B912C3" w:rsidP="000F3486">
      <w:pPr>
        <w:spacing w:after="24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30556" w:rsidRPr="00005E6E" w14:paraId="62E86A9D" w14:textId="77777777" w:rsidTr="00C85FE9">
        <w:trPr>
          <w:jc w:val="center"/>
        </w:trPr>
        <w:tc>
          <w:tcPr>
            <w:tcW w:w="4353" w:type="pct"/>
            <w:vAlign w:val="center"/>
          </w:tcPr>
          <w:p w14:paraId="287F0D22" w14:textId="5BDCD417" w:rsidR="00A30556" w:rsidRPr="00005E6E" w:rsidRDefault="00000000" w:rsidP="000F3486">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0F3486">
            <w:pPr>
              <w:spacing w:after="240"/>
              <w:jc w:val="center"/>
            </w:pPr>
            <w:r w:rsidRPr="00005E6E">
              <w:t>(4)</w:t>
            </w:r>
            <w:r w:rsidR="00571E27" w:rsidRPr="00005E6E">
              <w:t>.</w:t>
            </w:r>
          </w:p>
        </w:tc>
      </w:tr>
    </w:tbl>
    <w:p w14:paraId="029510A2" w14:textId="77777777" w:rsidR="00B912C3" w:rsidRPr="00005E6E" w:rsidRDefault="00B912C3" w:rsidP="000F3486"/>
    <w:p w14:paraId="2E96D488" w14:textId="75741D4D" w:rsidR="00370B7B" w:rsidRPr="00005E6E" w:rsidRDefault="00FC0B05" w:rsidP="000F3486">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the </w:t>
      </w:r>
      <w:r w:rsidR="00381BB2" w:rsidRPr="00005E6E">
        <w:t>purely penalising</w:t>
      </w:r>
      <w:r w:rsidR="008B7EBD" w:rsidRPr="00005E6E">
        <w:t xml:space="preserve"> </w:t>
      </w:r>
      <w:r w:rsidR="007A3FD8" w:rsidRPr="00005E6E">
        <w:t xml:space="preserve">the </w:t>
      </w:r>
      <w:r w:rsidR="007A66DF" w:rsidRPr="00005E6E">
        <w:t xml:space="preserve">sum of the </w:t>
      </w:r>
      <w:r w:rsidR="00381BB2" w:rsidRPr="00005E6E">
        <w:t xml:space="preserve">absolute values of the regression of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i.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9E0350" w:rsidRPr="00005E6E">
        <w:t>LASSO</w:t>
      </w:r>
      <w:r w:rsidR="00A30556" w:rsidRPr="00005E6E">
        <w:t xml:space="preserve"> regression </w:t>
      </w:r>
      <w:r w:rsidR="007A3FD8" w:rsidRPr="00005E6E">
        <w:t xml:space="preserve">uses </w:t>
      </w:r>
      <m:oMath>
        <m:r>
          <m:rPr>
            <m:scr m:val="script"/>
          </m:rPr>
          <w:rPr>
            <w:rFonts w:ascii="Cambria Math" w:hAnsi="Cambria Math"/>
          </w:rPr>
          <m:t>l</m:t>
        </m:r>
      </m:oMath>
      <w:r w:rsidR="007A3FD8" w:rsidRPr="00005E6E">
        <w:t>1 regularisation te</w:t>
      </w:r>
      <w:proofErr w:type="spellStart"/>
      <w:r w:rsidR="007A3FD8" w:rsidRPr="00005E6E">
        <w:t>chnique</w:t>
      </w:r>
      <w:proofErr w:type="spellEnd"/>
      <w:r w:rsidR="007A3FD8" w:rsidRPr="00005E6E">
        <w:t xml:space="preserve"> can result in sparse models with </w:t>
      </w:r>
      <w:r w:rsidR="00A30556" w:rsidRPr="00005E6E">
        <w:t>the coefficient of the unimportant features towards zero</w:t>
      </w:r>
      <w:r w:rsidR="00EF5B07" w:rsidRPr="00005E6E">
        <w:t xml:space="preserve">, </w:t>
      </w:r>
      <w:r w:rsidR="00843E52" w:rsidRPr="00005E6E">
        <w:t xml:space="preserve">and </w:t>
      </w:r>
      <w:r w:rsidR="007A3FD8" w:rsidRPr="00005E6E">
        <w:t xml:space="preserve">get eliminated </w:t>
      </w:r>
      <w:r w:rsidR="00EF5B07" w:rsidRPr="00005E6E">
        <w:t>in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t>(Friedman et al., 2010)</w:t>
      </w:r>
      <w:r w:rsidR="00381BB2" w:rsidRPr="00005E6E">
        <w:fldChar w:fldCharType="end"/>
      </w:r>
      <w:r w:rsidR="00A30556" w:rsidRPr="00005E6E">
        <w:t>.</w:t>
      </w:r>
    </w:p>
    <w:p w14:paraId="7F10E74D" w14:textId="51067956" w:rsidR="00825DC4" w:rsidRPr="00005E6E" w:rsidRDefault="00C93EEB" w:rsidP="000F3486">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t>(Krishnapuram et al., 2005)</w:t>
      </w:r>
      <w:r w:rsidR="00A36C97" w:rsidRPr="00005E6E">
        <w:fldChar w:fldCharType="end"/>
      </w:r>
      <w:r w:rsidR="00A36C97" w:rsidRPr="00005E6E">
        <w:t>.</w:t>
      </w:r>
      <w:r w:rsidR="001934BB" w:rsidRPr="00005E6E">
        <w:t xml:space="preserve"> </w:t>
      </w:r>
      <w:r w:rsidR="00BD3C6A" w:rsidRPr="00005E6E">
        <w:t xml:space="preserve">Let </w:t>
      </w:r>
      <m:oMath>
        <m:r>
          <w:rPr>
            <w:rFonts w:ascii="Cambria Math" w:hAnsi="Cambria Math"/>
          </w:rPr>
          <m:t>Y</m:t>
        </m:r>
      </m:oMath>
      <w:r w:rsidR="00A36C97" w:rsidRPr="00005E6E">
        <w:t xml:space="preserve"> has </w:t>
      </w:r>
      <w:r w:rsidR="0098400E" w:rsidRPr="00005E6E">
        <w:t xml:space="preserve">multi categories </w:t>
      </w:r>
      <w:r w:rsidR="00060D57" w:rsidRPr="00005E6E">
        <w:t>to denote</w:t>
      </w:r>
      <w:r w:rsidR="00A36C97" w:rsidRPr="00005E6E">
        <w:t xml:space="preserv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ith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A3F2A" w:rsidRPr="00005E6E">
        <w:t xml:space="preserve">, </w:t>
      </w:r>
      <w:r w:rsidR="00BD3C6A" w:rsidRPr="00005E6E">
        <w:t xml:space="preserve">the linear logistic regression model can be generalised to a multi-logit model </w:t>
      </w:r>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t>(Friedman et al., 2010)</w:t>
      </w:r>
      <w:r w:rsidR="0048201C" w:rsidRPr="00005E6E">
        <w:fldChar w:fldCharType="end"/>
      </w:r>
      <w:r w:rsidR="00E17796" w:rsidRPr="00005E6E">
        <w:t>. 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proofErr w:type="gramStart"/>
      <w:r w:rsidR="00BC1D8E" w:rsidRPr="00005E6E">
        <w:t>)</w:t>
      </w:r>
      <w:r w:rsidR="00BB31E2" w:rsidRPr="00005E6E">
        <w:t xml:space="preserve">, </w:t>
      </w:r>
      <w:r w:rsidR="00F81C99" w:rsidRPr="00005E6E">
        <w:t>and</w:t>
      </w:r>
      <w:proofErr w:type="gramEnd"/>
      <w:r w:rsidR="00F81C99" w:rsidRPr="00005E6E">
        <w:t xml:space="preserve"> </w:t>
      </w:r>
      <w:r w:rsidR="001C69D8" w:rsidRPr="00005E6E">
        <w:t xml:space="preserve">modifying term </w:t>
      </w:r>
      <w:r w:rsidR="00225C51" w:rsidRPr="00005E6E">
        <w:t xml:space="preserve">as </w:t>
      </w:r>
      <w:r w:rsidR="00BB31E2" w:rsidRPr="00005E6E">
        <w:t xml:space="preserve">Equation </w:t>
      </w:r>
      <w:r w:rsidR="00BC1D8E" w:rsidRPr="00005E6E">
        <w:t>(</w:t>
      </w:r>
      <w:r w:rsidR="00BB31E2" w:rsidRPr="00005E6E">
        <w:t>6</w:t>
      </w:r>
      <w:r w:rsidR="00BC1D8E" w:rsidRPr="00005E6E">
        <w:t>)</w:t>
      </w:r>
      <w:r w:rsidR="001C51A0" w:rsidRPr="00005E6E">
        <w:t>.</w:t>
      </w:r>
    </w:p>
    <w:p w14:paraId="0069B41C"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09030E" w:rsidRPr="00005E6E" w14:paraId="5538C227" w14:textId="77777777" w:rsidTr="00C85FE9">
        <w:trPr>
          <w:jc w:val="center"/>
        </w:trPr>
        <w:tc>
          <w:tcPr>
            <w:tcW w:w="4353" w:type="pct"/>
            <w:vAlign w:val="center"/>
          </w:tcPr>
          <w:p w14:paraId="2F4BB13F" w14:textId="761D2437" w:rsidR="00E51A6C" w:rsidRPr="00005E6E" w:rsidRDefault="00000000" w:rsidP="000F3486">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005E6E">
              <w:t>.</w:t>
            </w:r>
          </w:p>
        </w:tc>
        <w:tc>
          <w:tcPr>
            <w:tcW w:w="647" w:type="pct"/>
            <w:vAlign w:val="center"/>
          </w:tcPr>
          <w:p w14:paraId="05DB9D93" w14:textId="48B8807E" w:rsidR="0009030E" w:rsidRPr="00005E6E" w:rsidRDefault="00FC21EB" w:rsidP="000F3486">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000000" w:rsidP="000F3486">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0F3486">
            <w:pPr>
              <w:jc w:val="center"/>
            </w:pPr>
            <w:r w:rsidRPr="00005E6E">
              <w:t>(6)</w:t>
            </w:r>
            <w:r w:rsidR="00571E27" w:rsidRPr="00005E6E">
              <w:t>.</w:t>
            </w:r>
          </w:p>
        </w:tc>
      </w:tr>
    </w:tbl>
    <w:p w14:paraId="19CC4686" w14:textId="77777777" w:rsidR="00B912C3" w:rsidRPr="00005E6E" w:rsidRDefault="00B912C3" w:rsidP="000F3486"/>
    <w:p w14:paraId="55F4EFAE" w14:textId="03D191A0" w:rsidR="00834C31" w:rsidRPr="00005E6E" w:rsidRDefault="001B1390" w:rsidP="000F3486">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 xml:space="preserve">vector of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and </w:t>
      </w:r>
      <m:oMath>
        <m:r>
          <w:rPr>
            <w:rFonts w:ascii="Cambria Math" w:hAnsi="Cambria Math"/>
          </w:rPr>
          <m:t>x</m:t>
        </m:r>
      </m:oMath>
      <w:r w:rsidR="00A36C97" w:rsidRPr="00005E6E">
        <w:t xml:space="preserve"> </w:t>
      </w:r>
      <w:r w:rsidR="008153FF" w:rsidRPr="00005E6E">
        <w:t>is</w:t>
      </w:r>
      <w:r w:rsidR="00736F3B" w:rsidRPr="00005E6E">
        <w:t xml:space="preserve"> </w:t>
      </w:r>
      <w:r w:rsidR="001D702C" w:rsidRPr="00005E6E">
        <w:t>the</w:t>
      </w:r>
      <w:r w:rsidR="007C3CCC" w:rsidRPr="00005E6E">
        <w:t xml:space="preserve"> </w:t>
      </w:r>
      <w:r w:rsidR="00284AD6" w:rsidRPr="00005E6E">
        <w:t>predictors</w:t>
      </w:r>
      <w:r w:rsidR="007C3CCC" w:rsidRPr="00005E6E">
        <w:t xml:space="preserve"> corresponding to </w:t>
      </w:r>
      <w:r w:rsidR="008153FF" w:rsidRPr="00005E6E">
        <w:t xml:space="preserve">cluster </w:t>
      </w:r>
      <m:oMath>
        <m:r>
          <w:rPr>
            <w:rFonts w:ascii="Cambria Math" w:hAnsi="Cambria Math"/>
          </w:rPr>
          <m:t>k</m:t>
        </m:r>
      </m:oMath>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153FF" w:rsidRPr="00005E6E">
        <w:t xml:space="preserve">denotes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FF3504" w:rsidRPr="00005E6E">
        <w:t>Denote</w:t>
      </w:r>
      <w:r w:rsidR="001F5A7E" w:rsidRPr="00005E6E">
        <w:t xml:space="preserve"> </w:t>
      </w:r>
      <m:oMath>
        <m:r>
          <m:rPr>
            <m:sty m:val="b"/>
          </m:rPr>
          <w:rPr>
            <w:rFonts w:ascii="Cambria Math" w:hAnsi="Cambria Math"/>
          </w:rPr>
          <m:t>Y</m:t>
        </m:r>
      </m:oMath>
      <w:r w:rsidR="001F5A7E" w:rsidRPr="00005E6E">
        <w:t xml:space="preserve"> be the </w:t>
      </w:r>
      <m:oMath>
        <m:r>
          <w:rPr>
            <w:rFonts w:ascii="Cambria Math" w:hAnsi="Cambria Math"/>
          </w:rPr>
          <m:t>N×M</m:t>
        </m:r>
      </m:oMath>
      <w:r w:rsidR="001F5A7E" w:rsidRPr="00005E6E">
        <w:t xml:space="preserve"> indicator response 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9B6629" w:rsidRPr="00005E6E">
        <w:t xml:space="preserve">. </w:t>
      </w:r>
      <w:r w:rsidR="00F12252" w:rsidRPr="00005E6E">
        <w:t>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EB6C2E" w:rsidRPr="00005E6E">
        <w:t xml:space="preserve">is given </w:t>
      </w:r>
      <w:proofErr w:type="gramStart"/>
      <w:r w:rsidR="00EB6C2E" w:rsidRPr="00005E6E">
        <w:t>by</w:t>
      </w:r>
      <w:proofErr w:type="gramEnd"/>
      <w:r w:rsidR="00EB6C2E" w:rsidRPr="00005E6E">
        <w:t xml:space="preserve"> </w:t>
      </w:r>
    </w:p>
    <w:p w14:paraId="1CF28048" w14:textId="77777777" w:rsidR="00B912C3" w:rsidRPr="00005E6E" w:rsidRDefault="00B912C3" w:rsidP="000F3486">
      <w:pPr>
        <w:rPr>
          <w:color w:val="FF000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0F3486">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0F3486">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0F3486"/>
    <w:p w14:paraId="223EADCA" w14:textId="20C77F8B" w:rsidR="00375592" w:rsidRPr="00005E6E" w:rsidRDefault="00C91C07" w:rsidP="000F3486">
      <w:proofErr w:type="spellStart"/>
      <w:r w:rsidRPr="00005E6E">
        <w:t>Krishnapuram</w:t>
      </w:r>
      <w:proofErr w:type="spellEnd"/>
      <w:r w:rsidRPr="00005E6E">
        <w:t xml:space="preserve">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into the log-likelihood function</w:t>
      </w:r>
      <w:r w:rsidR="00375592" w:rsidRPr="00005E6E">
        <w:t xml:space="preserve"> by replacing the 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can be expressed as</w:t>
      </w:r>
      <w:r w:rsidR="00BC1D8E" w:rsidRPr="00005E6E">
        <w:t xml:space="preserve"> Equation (8):</w:t>
      </w:r>
    </w:p>
    <w:p w14:paraId="2074BFA7"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9F0343" w:rsidRPr="00005E6E" w14:paraId="3E530215" w14:textId="77777777" w:rsidTr="00C85FE9">
        <w:trPr>
          <w:jc w:val="center"/>
        </w:trPr>
        <w:tc>
          <w:tcPr>
            <w:tcW w:w="4353" w:type="pct"/>
            <w:vAlign w:val="center"/>
          </w:tcPr>
          <w:p w14:paraId="62EC976B" w14:textId="4AA85E96" w:rsidR="009F0343" w:rsidRPr="00005E6E" w:rsidRDefault="00000000" w:rsidP="000F3486">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0F3486">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0F3486"/>
    <w:p w14:paraId="74EF3858" w14:textId="7C4A8AD9" w:rsidR="00F802CD" w:rsidRPr="00005E6E" w:rsidRDefault="006B164D" w:rsidP="000F3486">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proofErr w:type="spellStart"/>
      <w:r w:rsidR="001C69D8" w:rsidRPr="00005E6E">
        <w:rPr>
          <w:i/>
          <w:iCs/>
        </w:rPr>
        <w:t>glmnet</w:t>
      </w:r>
      <w:proofErr w:type="spellEnd"/>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t>(Friedman et al., 2010)</w:t>
      </w:r>
      <w:r w:rsidR="001C69D8" w:rsidRPr="00005E6E">
        <w:fldChar w:fldCharType="end"/>
      </w:r>
      <w:r w:rsidR="001C69D8" w:rsidRPr="00005E6E">
        <w:t>.</w:t>
      </w:r>
      <w:r w:rsidR="001F5A7E" w:rsidRPr="00005E6E">
        <w:t xml:space="preserve"> </w:t>
      </w:r>
    </w:p>
    <w:p w14:paraId="5D2298C3" w14:textId="7C1BD989" w:rsidR="00CC3E3A" w:rsidRPr="00005E6E" w:rsidRDefault="00CC3E3A" w:rsidP="000F3486"/>
    <w:p w14:paraId="537568CF" w14:textId="77777777" w:rsidR="00A342F8" w:rsidRPr="00005E6E" w:rsidRDefault="00A342F8" w:rsidP="000F3486">
      <w:pPr>
        <w:spacing w:after="240"/>
      </w:pPr>
    </w:p>
    <w:p w14:paraId="3C3DC1B2" w14:textId="00EFFDAF" w:rsidR="00E15888" w:rsidRPr="00005E6E" w:rsidRDefault="003E03BE" w:rsidP="000F3486">
      <w:pPr>
        <w:pStyle w:val="Heading1"/>
      </w:pPr>
      <w:bookmarkStart w:id="507" w:name="_Ref81342988"/>
      <w:r w:rsidRPr="00005E6E">
        <w:t>Results</w:t>
      </w:r>
      <w:bookmarkEnd w:id="507"/>
    </w:p>
    <w:p w14:paraId="4CBAD428" w14:textId="77777777" w:rsidR="008B7BF7" w:rsidRPr="00005E6E" w:rsidRDefault="008B7BF7" w:rsidP="000F3486"/>
    <w:p w14:paraId="1CEDC77C" w14:textId="6CBA86EC" w:rsidR="00D60AD3" w:rsidRPr="00005E6E" w:rsidRDefault="006E2E4C" w:rsidP="000F3486">
      <w:pPr>
        <w:pStyle w:val="Heading2"/>
      </w:pPr>
      <w:del w:id="508" w:author="Won Do Lee" w:date="2023-01-19T23:12:00Z">
        <w:r w:rsidRPr="00005E6E" w:rsidDel="00C025AD">
          <w:delText>Change in m</w:delText>
        </w:r>
      </w:del>
      <w:ins w:id="509" w:author="Won Do Lee" w:date="2023-01-19T23:12:00Z">
        <w:r w:rsidR="00C025AD" w:rsidRPr="00005E6E">
          <w:t>M</w:t>
        </w:r>
      </w:ins>
      <w:r w:rsidRPr="00005E6E">
        <w:t xml:space="preserve">obility </w:t>
      </w:r>
      <w:del w:id="510" w:author="Won Do Lee" w:date="2023-01-17T21:41:00Z">
        <w:r w:rsidRPr="00005E6E" w:rsidDel="003A4303">
          <w:delText xml:space="preserve">levels </w:delText>
        </w:r>
      </w:del>
      <w:del w:id="511" w:author="Won Do Lee" w:date="2023-01-19T23:11:00Z">
        <w:r w:rsidRPr="00005E6E" w:rsidDel="00C025AD">
          <w:delText>over tim</w:delText>
        </w:r>
      </w:del>
      <w:ins w:id="512" w:author="Won Do Lee" w:date="2023-01-19T23:11:00Z">
        <w:r w:rsidR="00C025AD" w:rsidRPr="00005E6E">
          <w:t>in pandemic times</w:t>
        </w:r>
      </w:ins>
      <w:ins w:id="513" w:author="Won Do Lee" w:date="2023-01-19T23:13:00Z">
        <w:r w:rsidR="00C025AD" w:rsidRPr="00005E6E">
          <w:t xml:space="preserve"> acr</w:t>
        </w:r>
      </w:ins>
      <w:ins w:id="514" w:author="Won Do Lee" w:date="2023-01-19T23:14:00Z">
        <w:r w:rsidR="00C025AD" w:rsidRPr="00005E6E">
          <w:t>oss England</w:t>
        </w:r>
      </w:ins>
      <w:del w:id="515" w:author="Won Do Lee" w:date="2023-01-19T23:11:00Z">
        <w:r w:rsidRPr="00005E6E" w:rsidDel="00C025AD">
          <w:delText>e</w:delText>
        </w:r>
        <w:r w:rsidR="00AC2E95" w:rsidRPr="00005E6E" w:rsidDel="00C025AD">
          <w:delText xml:space="preserve"> in England</w:delText>
        </w:r>
      </w:del>
    </w:p>
    <w:p w14:paraId="57C982B3" w14:textId="59711787" w:rsidR="000D670A" w:rsidRPr="00005E6E" w:rsidRDefault="00803523" w:rsidP="000F3486">
      <w:pPr>
        <w:spacing w:after="240"/>
      </w:pPr>
      <w:r w:rsidRPr="00005E6E">
        <w:t>P</w:t>
      </w:r>
      <w:r w:rsidR="00EC4850" w:rsidRPr="00005E6E">
        <w:t>eople’s mobility ha</w:t>
      </w:r>
      <w:r w:rsidR="00504FB3" w:rsidRPr="00005E6E">
        <w:t>s</w:t>
      </w:r>
      <w:r w:rsidR="00EC4850" w:rsidRPr="00005E6E">
        <w:t xml:space="preserve"> </w:t>
      </w:r>
      <w:r w:rsidR="0041148C" w:rsidRPr="00005E6E">
        <w:t xml:space="preserve">been </w:t>
      </w:r>
      <w:r w:rsidR="006D570E" w:rsidRPr="00005E6E">
        <w:t xml:space="preserve">inherently </w:t>
      </w:r>
      <w:r w:rsidR="00EC4850" w:rsidRPr="00005E6E">
        <w:t xml:space="preserve">affected </w:t>
      </w:r>
      <w:r w:rsidR="00421EE9" w:rsidRPr="00005E6E">
        <w:t xml:space="preserve">by </w:t>
      </w:r>
      <w:r w:rsidR="0041148C" w:rsidRPr="00005E6E">
        <w:t xml:space="preserve">the </w:t>
      </w:r>
      <w:r w:rsidR="00032282" w:rsidRPr="00005E6E">
        <w:t xml:space="preserve">government’s </w:t>
      </w:r>
      <w:r w:rsidR="00421EE9" w:rsidRPr="00005E6E">
        <w:t xml:space="preserve">emergency </w:t>
      </w:r>
      <w:r w:rsidR="00032282" w:rsidRPr="00005E6E">
        <w:t xml:space="preserve">response </w:t>
      </w:r>
      <w:r w:rsidR="0026224F" w:rsidRPr="00005E6E">
        <w:t xml:space="preserve">in the absence of </w:t>
      </w:r>
      <w:r w:rsidR="00147873" w:rsidRPr="00005E6E">
        <w:t>a vaccine or efficient antiviral medication</w:t>
      </w:r>
      <w:r w:rsidR="00421EE9" w:rsidRPr="00005E6E">
        <w:t xml:space="preserve"> </w:t>
      </w:r>
      <w:r w:rsidR="00D109F4" w:rsidRPr="00005E6E">
        <w:t>in</w:t>
      </w:r>
      <w:r w:rsidR="0005520B" w:rsidRPr="00005E6E">
        <w:t xml:space="preserve"> </w:t>
      </w:r>
      <w:r w:rsidR="00421EE9" w:rsidRPr="00005E6E">
        <w:t>the early stage of the pandemic</w:t>
      </w:r>
      <w:r w:rsidR="00F2574A" w:rsidRPr="00005E6E">
        <w:t xml:space="preserve"> </w:t>
      </w:r>
      <w:r w:rsidR="00F2574A" w:rsidRPr="00005E6E">
        <w:fldChar w:fldCharType="begin" w:fldLock="1"/>
      </w:r>
      <w:r w:rsidR="001021C7"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uris":["http://www.mendeley.com/documents/?uuid=442b8385-1b71-472c-9f49-34d2b59abb7c"]}],"mendeley":{"formattedCitation":"(Haug et al., 2020)","plainTextFormattedCitation":"(Haug et al., 2020)","previouslyFormattedCitation":"(Haug et al., 2020)"},"properties":{"noteIndex":0},"schema":"https://github.com/citation-style-language/schema/raw/master/csl-citation.json"}</w:instrText>
      </w:r>
      <w:r w:rsidR="00F2574A" w:rsidRPr="00005E6E">
        <w:fldChar w:fldCharType="separate"/>
      </w:r>
      <w:r w:rsidR="00F2574A" w:rsidRPr="00005E6E">
        <w:t>(Haug et al., 2020)</w:t>
      </w:r>
      <w:r w:rsidR="00F2574A" w:rsidRPr="00005E6E">
        <w:fldChar w:fldCharType="end"/>
      </w:r>
      <w:r w:rsidR="00EC4850" w:rsidRPr="00005E6E">
        <w:t xml:space="preserve">. </w:t>
      </w:r>
      <w:r w:rsidR="00E44E7A" w:rsidRPr="00005E6E">
        <w:t xml:space="preserve">Mobility </w:t>
      </w:r>
      <w:del w:id="516" w:author="Won Do Lee" w:date="2023-01-17T21:43:00Z">
        <w:r w:rsidR="00E44E7A" w:rsidRPr="00005E6E" w:rsidDel="003A4303">
          <w:delText>levels</w:delText>
        </w:r>
        <w:r w:rsidR="00707EFE" w:rsidRPr="00005E6E" w:rsidDel="003A4303">
          <w:delText xml:space="preserve"> in</w:delText>
        </w:r>
      </w:del>
      <w:ins w:id="517" w:author="Won Do Lee" w:date="2023-01-17T21:43:00Z">
        <w:r w:rsidR="003A4303" w:rsidRPr="00005E6E">
          <w:t>in pandemic times across</w:t>
        </w:r>
      </w:ins>
      <w:r w:rsidR="00707EFE" w:rsidRPr="00005E6E">
        <w:t xml:space="preserve"> England, </w:t>
      </w:r>
      <w:r w:rsidR="00F94F1B" w:rsidRPr="00005E6E">
        <w:t xml:space="preserve">i.e., the </w:t>
      </w:r>
      <w:r w:rsidR="00333761" w:rsidRPr="00005E6E">
        <w:t xml:space="preserve">average </w:t>
      </w:r>
      <w:r w:rsidR="00504FB3" w:rsidRPr="00005E6E">
        <w:t xml:space="preserve">daily median radius of gyration, </w:t>
      </w:r>
      <w:del w:id="518" w:author="Won Do Lee" w:date="2023-01-17T22:26:00Z">
        <w:r w:rsidR="00504FB3" w:rsidRPr="00005E6E" w:rsidDel="00A93152">
          <w:delText>have</w:delText>
        </w:r>
        <w:r w:rsidR="00333761" w:rsidRPr="00005E6E" w:rsidDel="00A93152">
          <w:delText xml:space="preserve"> </w:delText>
        </w:r>
      </w:del>
      <w:ins w:id="519" w:author="Won Do Lee" w:date="2023-01-17T22:26:00Z">
        <w:r w:rsidR="00A93152" w:rsidRPr="00005E6E">
          <w:t xml:space="preserve">has </w:t>
        </w:r>
      </w:ins>
      <w:r w:rsidR="008D7A01" w:rsidRPr="00005E6E">
        <w:t>declined</w:t>
      </w:r>
      <w:r w:rsidR="00333761" w:rsidRPr="00005E6E">
        <w:t xml:space="preserve"> </w:t>
      </w:r>
      <w:r w:rsidR="007241F8" w:rsidRPr="00005E6E">
        <w:t xml:space="preserve">substantially </w:t>
      </w:r>
      <w:del w:id="520" w:author="Won Do Lee" w:date="2023-01-19T23:14:00Z">
        <w:r w:rsidR="00BA13F6" w:rsidRPr="00005E6E" w:rsidDel="00C025AD">
          <w:delText>over time</w:delText>
        </w:r>
        <w:r w:rsidR="008D7A01" w:rsidRPr="00005E6E" w:rsidDel="00C025AD">
          <w:delText xml:space="preserve"> </w:delText>
        </w:r>
      </w:del>
      <w:r w:rsidR="008D7A01" w:rsidRPr="00005E6E">
        <w:t xml:space="preserve">(see </w:t>
      </w:r>
      <w:r w:rsidR="008D7A01" w:rsidRPr="00005E6E">
        <w:fldChar w:fldCharType="begin"/>
      </w:r>
      <w:r w:rsidR="008D7A01" w:rsidRPr="00005E6E">
        <w:instrText xml:space="preserve"> REF _Ref80970016 \h </w:instrText>
      </w:r>
      <w:r w:rsidR="00B82758" w:rsidRPr="00005E6E">
        <w:instrText xml:space="preserve"> \* MERGEFORMAT </w:instrText>
      </w:r>
      <w:r w:rsidR="008D7A01" w:rsidRPr="00005E6E">
        <w:fldChar w:fldCharType="separate"/>
      </w:r>
      <w:r w:rsidR="008D7A01" w:rsidRPr="00005E6E">
        <w:t>Figure 1</w:t>
      </w:r>
      <w:r w:rsidR="008D7A01" w:rsidRPr="00005E6E">
        <w:fldChar w:fldCharType="end"/>
      </w:r>
      <w:r w:rsidR="008D7A01" w:rsidRPr="00005E6E">
        <w:t>)</w:t>
      </w:r>
      <w:r w:rsidR="00333761" w:rsidRPr="00005E6E">
        <w:t xml:space="preserve">. In early </w:t>
      </w:r>
      <w:r w:rsidR="00530CDA" w:rsidRPr="00005E6E">
        <w:t>March 2020,</w:t>
      </w:r>
      <w:r w:rsidR="00BA13F6" w:rsidRPr="00005E6E">
        <w:t xml:space="preserve"> </w:t>
      </w:r>
      <w:ins w:id="521" w:author="Won Do Lee" w:date="2023-01-17T21:44:00Z">
        <w:r w:rsidR="003A4303" w:rsidRPr="00005E6E">
          <w:t xml:space="preserve">the average level of </w:t>
        </w:r>
      </w:ins>
      <w:r w:rsidR="00872D15" w:rsidRPr="00005E6E">
        <w:t xml:space="preserve">mobility </w:t>
      </w:r>
      <w:del w:id="522" w:author="Won Do Lee" w:date="2023-01-17T21:44:00Z">
        <w:r w:rsidR="00872D15" w:rsidRPr="00005E6E" w:rsidDel="003A4303">
          <w:delText xml:space="preserve">levels </w:delText>
        </w:r>
        <w:r w:rsidR="00F73A76" w:rsidRPr="00005E6E" w:rsidDel="003A4303">
          <w:delText xml:space="preserve">had </w:delText>
        </w:r>
      </w:del>
      <w:r w:rsidR="00530CDA" w:rsidRPr="00005E6E">
        <w:t>dropped</w:t>
      </w:r>
      <w:r w:rsidR="00872D15" w:rsidRPr="00005E6E">
        <w:t xml:space="preserve"> significantly </w:t>
      </w:r>
      <w:r w:rsidR="00333761" w:rsidRPr="00005E6E">
        <w:t xml:space="preserve">by about 50% </w:t>
      </w:r>
      <w:r w:rsidR="006E6F7D" w:rsidRPr="00005E6E">
        <w:t xml:space="preserve">before the pandemic </w:t>
      </w:r>
      <w:r w:rsidR="00333761" w:rsidRPr="00005E6E">
        <w:t>(</w:t>
      </w:r>
      <w:r w:rsidR="00BA13F6" w:rsidRPr="00005E6E">
        <w:t xml:space="preserve">see </w:t>
      </w:r>
      <w:r w:rsidR="00C915CC" w:rsidRPr="00005E6E">
        <w:fldChar w:fldCharType="begin"/>
      </w:r>
      <w:r w:rsidR="00C915CC" w:rsidRPr="00005E6E">
        <w:instrText xml:space="preserve"> REF _Ref81133981 \h </w:instrText>
      </w:r>
      <w:r w:rsidR="00B82758" w:rsidRPr="00005E6E">
        <w:instrText xml:space="preserve"> \* MERGEFORMAT </w:instrText>
      </w:r>
      <w:r w:rsidR="00C915CC" w:rsidRPr="00005E6E">
        <w:fldChar w:fldCharType="separate"/>
      </w:r>
      <w:r w:rsidR="0005520B" w:rsidRPr="00005E6E">
        <w:t>Figure 3</w:t>
      </w:r>
      <w:r w:rsidR="00C915CC" w:rsidRPr="00005E6E">
        <w:fldChar w:fldCharType="end"/>
      </w:r>
      <w:r w:rsidR="00333761" w:rsidRPr="00005E6E">
        <w:t>).</w:t>
      </w:r>
      <w:r w:rsidR="00530CDA" w:rsidRPr="00005E6E">
        <w:t xml:space="preserve"> </w:t>
      </w:r>
      <w:r w:rsidR="000D670A" w:rsidRPr="00005E6E">
        <w:t xml:space="preserve">This finding corresponds with Lee et al. </w:t>
      </w:r>
      <w:r w:rsidR="000D670A" w:rsidRPr="00005E6E">
        <w:fldChar w:fldCharType="begin" w:fldLock="1"/>
      </w:r>
      <w:r w:rsidR="000D670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0D670A" w:rsidRPr="00005E6E">
        <w:fldChar w:fldCharType="separate"/>
      </w:r>
      <w:r w:rsidR="000D670A" w:rsidRPr="00005E6E">
        <w:t>(2021)</w:t>
      </w:r>
      <w:r w:rsidR="000D670A" w:rsidRPr="00005E6E">
        <w:fldChar w:fldCharType="end"/>
      </w:r>
      <w:del w:id="523" w:author="Won Do Lee" w:date="2023-01-17T22:26:00Z">
        <w:r w:rsidR="000D670A" w:rsidRPr="00005E6E" w:rsidDel="00A93152">
          <w:delText>, and it</w:delText>
        </w:r>
      </w:del>
      <w:ins w:id="524" w:author="Won Do Lee" w:date="2023-01-17T22:26:00Z">
        <w:r w:rsidR="00A93152" w:rsidRPr="00005E6E">
          <w:t xml:space="preserve"> and</w:t>
        </w:r>
      </w:ins>
      <w:r w:rsidR="000D670A" w:rsidRPr="00005E6E">
        <w:t xml:space="preserve"> is also broadly comparable with </w:t>
      </w:r>
      <w:r w:rsidR="00660715" w:rsidRPr="00005E6E">
        <w:t>other studies</w:t>
      </w:r>
      <w:r w:rsidR="00EE77C4" w:rsidRPr="00EE77C4">
        <w:rPr>
          <w:rFonts w:hint="eastAsia"/>
        </w:rPr>
        <w:t>.</w:t>
      </w:r>
    </w:p>
    <w:p w14:paraId="1F14DCD7" w14:textId="32EDCC7C" w:rsidR="00067CBC" w:rsidRPr="00005E6E" w:rsidRDefault="004E4054" w:rsidP="000F3486">
      <w:pPr>
        <w:spacing w:after="240"/>
      </w:pPr>
      <w:r w:rsidRPr="00005E6E">
        <w:t xml:space="preserve">Further mobility reductions </w:t>
      </w:r>
      <w:r w:rsidR="00C91C86" w:rsidRPr="00005E6E">
        <w:t xml:space="preserve">were </w:t>
      </w:r>
      <w:r w:rsidR="000348A7" w:rsidRPr="00005E6E">
        <w:t>indicated</w:t>
      </w:r>
      <w:r w:rsidR="00AD62C0" w:rsidRPr="00005E6E">
        <w:t xml:space="preserve"> </w:t>
      </w:r>
      <w:r w:rsidR="00787926" w:rsidRPr="00005E6E">
        <w:t xml:space="preserve">when </w:t>
      </w:r>
      <w:r w:rsidR="004E7C17" w:rsidRPr="00005E6E">
        <w:t>England entered the first nationwide lockdown</w:t>
      </w:r>
      <w:r w:rsidR="00AD62C0" w:rsidRPr="00005E6E">
        <w:t xml:space="preserve">. </w:t>
      </w:r>
      <w:r w:rsidR="00504FB3" w:rsidRPr="00005E6E">
        <w:t>T</w:t>
      </w:r>
      <w:r w:rsidR="00E50418" w:rsidRPr="00005E6E">
        <w:t>he</w:t>
      </w:r>
      <w:r w:rsidR="004E7C17" w:rsidRPr="00005E6E">
        <w:t xml:space="preserve"> </w:t>
      </w:r>
      <w:r w:rsidR="00DB19F8" w:rsidRPr="00005E6E">
        <w:t xml:space="preserve">UK government </w:t>
      </w:r>
      <w:del w:id="525" w:author="Won Do Lee" w:date="2023-01-17T22:27:00Z">
        <w:r w:rsidR="00DB19F8" w:rsidRPr="00005E6E" w:rsidDel="00A93152">
          <w:delText xml:space="preserve">was </w:delText>
        </w:r>
      </w:del>
      <w:r w:rsidR="004E7C17" w:rsidRPr="00005E6E">
        <w:t xml:space="preserve">encouraged </w:t>
      </w:r>
      <w:r w:rsidR="00DB19F8" w:rsidRPr="00005E6E">
        <w:t>people to start working from home</w:t>
      </w:r>
      <w:r w:rsidR="00FC4E5D" w:rsidRPr="00005E6E">
        <w:t xml:space="preserve">, </w:t>
      </w:r>
      <w:r w:rsidR="00DB19F8" w:rsidRPr="00005E6E">
        <w:t>and ban</w:t>
      </w:r>
      <w:ins w:id="526" w:author="Won Do Lee" w:date="2023-01-17T22:27:00Z">
        <w:r w:rsidR="00A93152" w:rsidRPr="00005E6E">
          <w:t>ned</w:t>
        </w:r>
      </w:ins>
      <w:r w:rsidR="00DB19F8" w:rsidRPr="00005E6E">
        <w:t xml:space="preserve"> the mass </w:t>
      </w:r>
      <w:r w:rsidR="00DB19F8" w:rsidRPr="00005E6E">
        <w:lastRenderedPageBreak/>
        <w:t>gatherings and all unnecessary social contact</w:t>
      </w:r>
      <w:del w:id="527" w:author="Won Do Lee" w:date="2023-01-17T22:27:00Z">
        <w:r w:rsidR="00DB19F8" w:rsidRPr="00005E6E" w:rsidDel="00A93152">
          <w:delText>s</w:delText>
        </w:r>
      </w:del>
      <w:r w:rsidR="00CF511E" w:rsidRPr="00005E6E">
        <w:t xml:space="preserve"> </w:t>
      </w:r>
      <w:r w:rsidR="00CF511E" w:rsidRPr="00005E6E">
        <w:fldChar w:fldCharType="begin" w:fldLock="1"/>
      </w:r>
      <w:r w:rsidR="00E934A8"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CF511E" w:rsidRPr="00005E6E">
        <w:fldChar w:fldCharType="separate"/>
      </w:r>
      <w:r w:rsidR="00CF511E" w:rsidRPr="00005E6E">
        <w:t>(Public Health England, 2020)</w:t>
      </w:r>
      <w:r w:rsidR="00CF511E" w:rsidRPr="00005E6E">
        <w:fldChar w:fldCharType="end"/>
      </w:r>
      <w:r w:rsidR="0083313B" w:rsidRPr="00005E6E">
        <w:t xml:space="preserve"> since </w:t>
      </w:r>
      <w:r w:rsidR="00E50418" w:rsidRPr="00005E6E">
        <w:t>the mid of March</w:t>
      </w:r>
      <w:r w:rsidR="00DB19F8" w:rsidRPr="00005E6E">
        <w:t>.</w:t>
      </w:r>
      <w:r w:rsidR="00CF511E" w:rsidRPr="00005E6E">
        <w:t xml:space="preserve"> </w:t>
      </w:r>
      <w:r w:rsidR="004C0211" w:rsidRPr="00005E6E">
        <w:t xml:space="preserve">Whilst </w:t>
      </w:r>
      <w:r w:rsidR="00EE2590" w:rsidRPr="00005E6E">
        <w:t>the lockdown has imposed in England</w:t>
      </w:r>
      <w:r w:rsidR="004C0211" w:rsidRPr="00005E6E">
        <w:t xml:space="preserve"> on 23 March 2020</w:t>
      </w:r>
      <w:r w:rsidR="00EE2590" w:rsidRPr="00005E6E">
        <w:t xml:space="preserve">, </w:t>
      </w:r>
      <w:r w:rsidR="00083BD4" w:rsidRPr="00005E6E">
        <w:t>mobility levels</w:t>
      </w:r>
      <w:r w:rsidR="00EE2590" w:rsidRPr="00005E6E">
        <w:t xml:space="preserve"> in England have </w:t>
      </w:r>
      <w:ins w:id="528" w:author="Won Do Lee" w:date="2023-01-17T22:27:00Z">
        <w:r w:rsidR="00A93152" w:rsidRPr="00005E6E">
          <w:t xml:space="preserve">been </w:t>
        </w:r>
      </w:ins>
      <w:r w:rsidR="00EE2590" w:rsidRPr="00005E6E">
        <w:t>su</w:t>
      </w:r>
      <w:r w:rsidR="00AD62C0" w:rsidRPr="00005E6E">
        <w:t>p</w:t>
      </w:r>
      <w:r w:rsidR="00EE2590" w:rsidRPr="00005E6E">
        <w:t xml:space="preserve">pressed </w:t>
      </w:r>
      <w:r w:rsidR="0087490E" w:rsidRPr="00005E6E">
        <w:t>more</w:t>
      </w:r>
      <w:r w:rsidR="00083BD4" w:rsidRPr="00005E6E">
        <w:t xml:space="preserve">, </w:t>
      </w:r>
      <w:r w:rsidR="003C33B4" w:rsidRPr="00005E6E">
        <w:t xml:space="preserve">represented by </w:t>
      </w:r>
      <w:r w:rsidR="00EE2590" w:rsidRPr="00005E6E">
        <w:t>less than 1km radial distance</w:t>
      </w:r>
      <w:r w:rsidR="00997C9A" w:rsidRPr="00005E6E">
        <w:t xml:space="preserve"> </w:t>
      </w:r>
      <w:r w:rsidR="0083313B" w:rsidRPr="00005E6E">
        <w:t>per day</w:t>
      </w:r>
      <w:r w:rsidR="0023441C" w:rsidRPr="00005E6E">
        <w:t>.</w:t>
      </w:r>
      <w:r w:rsidR="00C9134F" w:rsidRPr="00005E6E">
        <w:t xml:space="preserve"> </w:t>
      </w:r>
      <w:r w:rsidR="008D4741" w:rsidRPr="00005E6E">
        <w:t xml:space="preserve">However, </w:t>
      </w:r>
      <w:del w:id="529" w:author="Won Do Lee" w:date="2023-01-17T22:27:00Z">
        <w:r w:rsidR="00DA6923" w:rsidRPr="00005E6E" w:rsidDel="00A93152">
          <w:delText xml:space="preserve">after the lockdown, </w:delText>
        </w:r>
        <w:r w:rsidR="0038572A" w:rsidRPr="00005E6E" w:rsidDel="00A93152">
          <w:delText xml:space="preserve">mobility </w:delText>
        </w:r>
        <w:r w:rsidR="008D4741" w:rsidRPr="00005E6E" w:rsidDel="00A93152">
          <w:delText xml:space="preserve">levels </w:delText>
        </w:r>
        <w:r w:rsidR="0038572A" w:rsidRPr="00005E6E" w:rsidDel="00A93152">
          <w:delText>gradually returned towards normal</w:delText>
        </w:r>
        <w:r w:rsidR="001D4669" w:rsidRPr="00005E6E" w:rsidDel="00A93152">
          <w:delText xml:space="preserve"> </w:delText>
        </w:r>
        <w:r w:rsidR="00112A20" w:rsidRPr="00005E6E" w:rsidDel="00A93152">
          <w:delText>over</w:delText>
        </w:r>
        <w:r w:rsidR="00083BD4" w:rsidRPr="00005E6E" w:rsidDel="00A93152">
          <w:delText xml:space="preserve"> </w:delText>
        </w:r>
        <w:r w:rsidR="009F25A1" w:rsidRPr="00005E6E" w:rsidDel="00A93152">
          <w:delText>time</w:delText>
        </w:r>
      </w:del>
      <w:ins w:id="530" w:author="Won Do Lee" w:date="2023-01-17T22:27:00Z">
        <w:r w:rsidR="00A93152" w:rsidRPr="00005E6E">
          <w:t xml:space="preserve">mobility levels gradually </w:t>
        </w:r>
      </w:ins>
      <w:ins w:id="531" w:author="Won Do Lee" w:date="2023-01-17T22:30:00Z">
        <w:r w:rsidR="00A93152" w:rsidRPr="00005E6E">
          <w:t>return</w:t>
        </w:r>
      </w:ins>
      <w:ins w:id="532" w:author="Won Do Lee" w:date="2023-01-17T22:29:00Z">
        <w:r w:rsidR="00A93152" w:rsidRPr="00005E6E">
          <w:t xml:space="preserve"> to normal</w:t>
        </w:r>
      </w:ins>
      <w:ins w:id="533" w:author="Won Do Lee" w:date="2023-01-17T22:30:00Z">
        <w:r w:rsidR="00A93152" w:rsidRPr="00005E6E">
          <w:t>,</w:t>
        </w:r>
      </w:ins>
      <w:ins w:id="534" w:author="Won Do Lee" w:date="2023-01-17T22:29:00Z">
        <w:r w:rsidR="00A93152" w:rsidRPr="00005E6E">
          <w:t xml:space="preserve"> changing as restrictions ease</w:t>
        </w:r>
      </w:ins>
      <w:r w:rsidR="009F25A1" w:rsidRPr="00005E6E">
        <w:t xml:space="preserve">. </w:t>
      </w:r>
      <w:r w:rsidR="000D3C2A" w:rsidRPr="00005E6E">
        <w:t xml:space="preserve">In </w:t>
      </w:r>
      <w:r w:rsidR="00DA6923" w:rsidRPr="00005E6E">
        <w:t>other words</w:t>
      </w:r>
      <w:r w:rsidR="009F25A1" w:rsidRPr="00005E6E">
        <w:t xml:space="preserve">, </w:t>
      </w:r>
      <w:r w:rsidR="005C3938" w:rsidRPr="00005E6E">
        <w:t xml:space="preserve">lockdown lifting </w:t>
      </w:r>
      <w:del w:id="535" w:author="Won Do Lee" w:date="2023-01-17T22:31:00Z">
        <w:r w:rsidR="00FC2C57" w:rsidRPr="00005E6E" w:rsidDel="00A93152">
          <w:delText xml:space="preserve">has </w:delText>
        </w:r>
      </w:del>
      <w:ins w:id="536" w:author="Won Do Lee" w:date="2023-01-17T22:31:00Z">
        <w:r w:rsidR="00A93152" w:rsidRPr="00005E6E">
          <w:t>ha</w:t>
        </w:r>
      </w:ins>
      <w:ins w:id="537" w:author="Won Do Lee" w:date="2023-01-17T22:32:00Z">
        <w:r w:rsidR="00A93152" w:rsidRPr="00005E6E">
          <w:t>s</w:t>
        </w:r>
      </w:ins>
      <w:ins w:id="538" w:author="Won Do Lee" w:date="2023-01-17T22:31:00Z">
        <w:r w:rsidR="00A93152" w:rsidRPr="00005E6E">
          <w:t xml:space="preserve"> changed people’s mobility</w:t>
        </w:r>
      </w:ins>
      <w:del w:id="539" w:author="Won Do Lee" w:date="2023-01-17T22:30:00Z">
        <w:r w:rsidR="00FC2C57" w:rsidRPr="00005E6E" w:rsidDel="00A93152">
          <w:delText xml:space="preserve">certainly </w:delText>
        </w:r>
      </w:del>
      <w:del w:id="540" w:author="Won Do Lee" w:date="2023-01-17T22:31:00Z">
        <w:r w:rsidR="00FC2C57" w:rsidRPr="00005E6E" w:rsidDel="00A93152">
          <w:delText>b</w:delText>
        </w:r>
        <w:r w:rsidR="00A1020B" w:rsidRPr="00005E6E" w:rsidDel="00A93152">
          <w:delText>ounce</w:delText>
        </w:r>
        <w:r w:rsidR="00A84558" w:rsidRPr="00005E6E" w:rsidDel="00A93152">
          <w:delText>d</w:delText>
        </w:r>
        <w:r w:rsidR="00A1020B" w:rsidRPr="00005E6E" w:rsidDel="00A93152">
          <w:delText xml:space="preserve"> back </w:delText>
        </w:r>
        <w:r w:rsidR="00EA153F" w:rsidRPr="00005E6E" w:rsidDel="00A93152">
          <w:delText>people’s mobility</w:delText>
        </w:r>
        <w:r w:rsidR="00EC7795" w:rsidRPr="00005E6E" w:rsidDel="00A93152">
          <w:delText xml:space="preserve"> </w:delText>
        </w:r>
      </w:del>
      <w:del w:id="541" w:author="Won Do Lee" w:date="2023-01-17T22:30:00Z">
        <w:r w:rsidR="002F31D1" w:rsidRPr="00005E6E" w:rsidDel="00A93152">
          <w:delText xml:space="preserve">in the </w:delText>
        </w:r>
      </w:del>
      <w:del w:id="542" w:author="Won Do Lee" w:date="2023-01-17T22:31:00Z">
        <w:r w:rsidR="002F31D1" w:rsidRPr="00005E6E" w:rsidDel="00A93152">
          <w:delText>post-lockdown period</w:delText>
        </w:r>
      </w:del>
      <w:r w:rsidR="00661E3D" w:rsidRPr="00005E6E">
        <w:t xml:space="preserve">. </w:t>
      </w:r>
    </w:p>
    <w:p w14:paraId="716B060B" w14:textId="01DA6946" w:rsidR="003E14FC" w:rsidRPr="00005E6E" w:rsidRDefault="004B7B96" w:rsidP="000F3486">
      <w:r w:rsidRPr="00005E6E">
        <w:t xml:space="preserve">It </w:t>
      </w:r>
      <w:r w:rsidR="00174D83" w:rsidRPr="00005E6E">
        <w:t>confirms</w:t>
      </w:r>
      <w:r w:rsidRPr="00005E6E">
        <w:t xml:space="preserve"> </w:t>
      </w:r>
      <w:r w:rsidR="00C25C81" w:rsidRPr="00005E6E">
        <w:t xml:space="preserve">that </w:t>
      </w:r>
      <w:r w:rsidRPr="00005E6E">
        <w:t>m</w:t>
      </w:r>
      <w:r w:rsidR="00235B5E" w:rsidRPr="00005E6E">
        <w:t xml:space="preserve">obile phone data </w:t>
      </w:r>
      <w:r w:rsidR="00842F9C" w:rsidRPr="00005E6E">
        <w:t xml:space="preserve">will </w:t>
      </w:r>
      <w:r w:rsidR="00C25C81" w:rsidRPr="00005E6E">
        <w:t xml:space="preserve">help </w:t>
      </w:r>
      <w:del w:id="543" w:author="Won Do Lee" w:date="2023-01-17T22:32:00Z">
        <w:r w:rsidR="00C25C81" w:rsidRPr="00005E6E" w:rsidDel="00A93152">
          <w:delText>to assess</w:delText>
        </w:r>
        <w:r w:rsidR="00417CE0" w:rsidRPr="00005E6E" w:rsidDel="00A93152">
          <w:delText xml:space="preserve"> </w:delText>
        </w:r>
        <w:r w:rsidR="00896FCF" w:rsidRPr="00005E6E" w:rsidDel="00A93152">
          <w:delText xml:space="preserve">the </w:delText>
        </w:r>
        <w:r w:rsidR="00417CE0" w:rsidRPr="00005E6E" w:rsidDel="00A93152">
          <w:delText>efficacy of implemented policies through the monitoring of</w:delText>
        </w:r>
      </w:del>
      <w:ins w:id="544" w:author="Won Do Lee" w:date="2023-01-17T22:32:00Z">
        <w:r w:rsidR="00A93152" w:rsidRPr="00005E6E">
          <w:t xml:space="preserve">assess the </w:t>
        </w:r>
      </w:ins>
      <w:ins w:id="545" w:author="Won Do Lee" w:date="2023-01-19T23:16:00Z">
        <w:r w:rsidR="00C025AD" w:rsidRPr="00005E6E">
          <w:t xml:space="preserve">effectiveness </w:t>
        </w:r>
      </w:ins>
      <w:ins w:id="546" w:author="Won Do Lee" w:date="2023-01-17T22:32:00Z">
        <w:r w:rsidR="00A93152" w:rsidRPr="00005E6E">
          <w:t xml:space="preserve">of implemented policies </w:t>
        </w:r>
      </w:ins>
      <w:ins w:id="547" w:author="Won Do Lee" w:date="2023-01-17T22:33:00Z">
        <w:r w:rsidR="00A93152" w:rsidRPr="00005E6E">
          <w:t xml:space="preserve">in </w:t>
        </w:r>
      </w:ins>
      <w:ins w:id="548" w:author="Won Do Lee" w:date="2023-01-17T22:32:00Z">
        <w:r w:rsidR="00A93152" w:rsidRPr="00005E6E">
          <w:t>monitoring</w:t>
        </w:r>
      </w:ins>
      <w:r w:rsidR="00417CE0" w:rsidRPr="00005E6E">
        <w:t xml:space="preserve"> </w:t>
      </w:r>
      <w:r w:rsidR="007A3391" w:rsidRPr="00005E6E">
        <w:t xml:space="preserve">mobility </w:t>
      </w:r>
      <w:r w:rsidR="00254233"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254233" w:rsidRPr="00005E6E">
        <w:fldChar w:fldCharType="separate"/>
      </w:r>
      <w:r w:rsidR="00BA5AEE" w:rsidRPr="00005E6E">
        <w:t>(Oliver et al., 2020)</w:t>
      </w:r>
      <w:r w:rsidR="00254233" w:rsidRPr="00005E6E">
        <w:fldChar w:fldCharType="end"/>
      </w:r>
      <w:r w:rsidR="00B5034B" w:rsidRPr="00005E6E">
        <w:t xml:space="preserve">. </w:t>
      </w:r>
      <w:r w:rsidR="00A13FF5" w:rsidRPr="00005E6E">
        <w:t>At the same time, i</w:t>
      </w:r>
      <w:r w:rsidR="00254233" w:rsidRPr="00005E6E">
        <w:t xml:space="preserve">t </w:t>
      </w:r>
      <w:r w:rsidR="00B56846" w:rsidRPr="00005E6E">
        <w:t>also show</w:t>
      </w:r>
      <w:r w:rsidR="00997C9A" w:rsidRPr="00005E6E">
        <w:t>s</w:t>
      </w:r>
      <w:r w:rsidR="00E245A2" w:rsidRPr="00005E6E">
        <w:t xml:space="preserve"> </w:t>
      </w:r>
      <w:r w:rsidR="005F4DF1" w:rsidRPr="00005E6E">
        <w:t>the effects of the pandemic</w:t>
      </w:r>
      <w:r w:rsidR="008B03F1" w:rsidRPr="00005E6E">
        <w:t xml:space="preserve"> on mobility</w:t>
      </w:r>
      <w:r w:rsidR="00B91255" w:rsidRPr="00005E6E">
        <w:t>,</w:t>
      </w:r>
      <w:r w:rsidR="003F57BE" w:rsidRPr="00005E6E">
        <w:t xml:space="preserve"> </w:t>
      </w:r>
      <w:r w:rsidR="00B91255" w:rsidRPr="00005E6E">
        <w:t>not without limitations</w:t>
      </w:r>
      <w:r w:rsidR="00B5034B" w:rsidRPr="00005E6E">
        <w:t xml:space="preserve">. </w:t>
      </w:r>
      <w:r w:rsidR="006E47F9" w:rsidRPr="00005E6E">
        <w:t>No</w:t>
      </w:r>
      <w:r w:rsidR="00652197" w:rsidRPr="00005E6E">
        <w:t xml:space="preserve"> study</w:t>
      </w:r>
      <w:r w:rsidR="00733182" w:rsidRPr="00005E6E">
        <w:t xml:space="preserve"> </w:t>
      </w:r>
      <w:r w:rsidR="003E12A2" w:rsidRPr="00005E6E">
        <w:t>has</w:t>
      </w:r>
      <w:r w:rsidR="003027B8" w:rsidRPr="00005E6E">
        <w:t xml:space="preserve"> </w:t>
      </w:r>
      <w:r w:rsidR="00733182" w:rsidRPr="00005E6E">
        <w:t xml:space="preserve">yet to </w:t>
      </w:r>
      <w:r w:rsidR="00652197" w:rsidRPr="00005E6E">
        <w:t>u</w:t>
      </w:r>
      <w:r w:rsidR="001F4671" w:rsidRPr="00005E6E">
        <w:t xml:space="preserve">ncover </w:t>
      </w:r>
      <w:del w:id="549" w:author="Won Do Lee" w:date="2023-01-13T00:06:00Z">
        <w:r w:rsidR="00110D6E" w:rsidRPr="00005E6E" w:rsidDel="006A48DE">
          <w:delText xml:space="preserve">the </w:delText>
        </w:r>
      </w:del>
      <w:ins w:id="550" w:author="Won Do Lee" w:date="2023-01-13T00:05:00Z">
        <w:r w:rsidR="006A48DE" w:rsidRPr="00005E6E">
          <w:t xml:space="preserve">trajectories of </w:t>
        </w:r>
      </w:ins>
      <w:del w:id="551" w:author="Won Do Lee" w:date="2023-01-13T00:06:00Z">
        <w:r w:rsidR="006E47F9" w:rsidRPr="00005E6E" w:rsidDel="006A48DE">
          <w:delText>evolution of mobility levels</w:delText>
        </w:r>
      </w:del>
      <w:ins w:id="552" w:author="Won Do Lee" w:date="2023-01-13T00:06:00Z">
        <w:r w:rsidR="006A48DE" w:rsidRPr="00005E6E">
          <w:t xml:space="preserve">mobility </w:t>
        </w:r>
      </w:ins>
      <w:ins w:id="553" w:author="Won Do Lee" w:date="2023-01-17T22:33:00Z">
        <w:r w:rsidR="00A93152" w:rsidRPr="00005E6E">
          <w:t xml:space="preserve">that </w:t>
        </w:r>
      </w:ins>
      <w:del w:id="554" w:author="Won Do Lee" w:date="2023-01-13T00:20:00Z">
        <w:r w:rsidR="006E47F9" w:rsidRPr="00005E6E" w:rsidDel="00FC3526">
          <w:delText xml:space="preserve"> t</w:delText>
        </w:r>
        <w:r w:rsidR="00985A9A" w:rsidRPr="00005E6E" w:rsidDel="00FC3526">
          <w:delText>h</w:delText>
        </w:r>
        <w:r w:rsidR="0053421C" w:rsidRPr="00005E6E" w:rsidDel="00FC3526">
          <w:delText xml:space="preserve">at </w:delText>
        </w:r>
      </w:del>
      <w:r w:rsidR="0053421C" w:rsidRPr="00005E6E">
        <w:t xml:space="preserve">would </w:t>
      </w:r>
      <w:bookmarkStart w:id="555" w:name="OLE_LINK3"/>
      <w:r w:rsidR="00E10B0B" w:rsidRPr="00005E6E">
        <w:t>strongly depend on</w:t>
      </w:r>
      <w:r w:rsidR="004E6D07" w:rsidRPr="00005E6E">
        <w:t xml:space="preserve"> </w:t>
      </w:r>
      <w:bookmarkEnd w:id="555"/>
      <w:del w:id="556" w:author="Won Do Lee" w:date="2023-01-17T22:33:00Z">
        <w:r w:rsidR="00A73534" w:rsidRPr="00005E6E" w:rsidDel="00A93152">
          <w:delText xml:space="preserve">the </w:delText>
        </w:r>
      </w:del>
      <w:r w:rsidR="000A52A3" w:rsidRPr="00005E6E">
        <w:t xml:space="preserve">socioeconomic </w:t>
      </w:r>
      <w:del w:id="557" w:author="Won Do Lee" w:date="2023-01-19T23:20:00Z">
        <w:r w:rsidR="000A52A3" w:rsidRPr="00005E6E" w:rsidDel="001E7E1F">
          <w:delText>and demographic factors</w:delText>
        </w:r>
      </w:del>
      <w:ins w:id="558" w:author="Won Do Lee" w:date="2023-01-19T23:20:00Z">
        <w:r w:rsidR="001E7E1F" w:rsidRPr="00005E6E">
          <w:t>ch</w:t>
        </w:r>
      </w:ins>
      <w:ins w:id="559" w:author="Won Do Lee" w:date="2023-01-19T23:22:00Z">
        <w:r w:rsidR="001E7E1F" w:rsidRPr="00005E6E">
          <w:t>a</w:t>
        </w:r>
      </w:ins>
      <w:ins w:id="560" w:author="Won Do Lee" w:date="2023-01-19T23:20:00Z">
        <w:r w:rsidR="001E7E1F" w:rsidRPr="00005E6E">
          <w:t>racteristics</w:t>
        </w:r>
      </w:ins>
      <w:r w:rsidR="003E12A2" w:rsidRPr="00005E6E">
        <w:t>, which</w:t>
      </w:r>
      <w:r w:rsidR="00E10B0B" w:rsidRPr="00005E6E">
        <w:t xml:space="preserve"> </w:t>
      </w:r>
      <w:r w:rsidR="003E12A2" w:rsidRPr="00005E6E">
        <w:t xml:space="preserve">varied </w:t>
      </w:r>
      <w:r w:rsidR="008677F5" w:rsidRPr="00005E6E">
        <w:t xml:space="preserve">markedly </w:t>
      </w:r>
      <w:r w:rsidR="0053421C" w:rsidRPr="00005E6E">
        <w:t>across space</w:t>
      </w:r>
      <w:r w:rsidR="000A52A3" w:rsidRPr="00005E6E">
        <w:t>.</w:t>
      </w:r>
    </w:p>
    <w:p w14:paraId="0A1B39CD" w14:textId="77777777" w:rsidR="00B912C3" w:rsidRPr="00005E6E" w:rsidRDefault="00B912C3" w:rsidP="000F3486">
      <w:pPr>
        <w:spacing w:after="240"/>
      </w:pPr>
    </w:p>
    <w:p w14:paraId="0EB4EC01" w14:textId="47331114" w:rsidR="00FE3D1A" w:rsidRPr="00005E6E" w:rsidRDefault="00CA60E3" w:rsidP="00CA60E3">
      <w:pPr>
        <w:jc w:val="center"/>
      </w:pPr>
      <w:r>
        <w:rPr>
          <w:noProof/>
          <w:lang w:eastAsia="en-GB"/>
        </w:rPr>
        <w:drawing>
          <wp:inline distT="0" distB="0" distL="0" distR="0" wp14:anchorId="4AAF1FD2" wp14:editId="31F60BE5">
            <wp:extent cx="5724525" cy="38150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27552753" w14:textId="4912A213" w:rsidR="00027C49" w:rsidRPr="00005E6E" w:rsidRDefault="00FE3D1A" w:rsidP="000F3486">
      <w:pPr>
        <w:pStyle w:val="Caption"/>
      </w:pPr>
      <w:bookmarkStart w:id="561" w:name="_Ref80970016"/>
      <w:r w:rsidRPr="00005E6E">
        <w:t xml:space="preserve">Figure </w:t>
      </w:r>
      <w:fldSimple w:instr=" SEQ Figure \* ARABIC ">
        <w:r w:rsidR="00DB30E5" w:rsidRPr="00005E6E">
          <w:t>1</w:t>
        </w:r>
      </w:fldSimple>
      <w:bookmarkEnd w:id="561"/>
      <w:r w:rsidR="007D764E" w:rsidRPr="00005E6E">
        <w:t xml:space="preserve">. </w:t>
      </w:r>
      <w:ins w:id="562" w:author="Won Do Lee" w:date="2023-01-13T00:10:00Z">
        <w:r w:rsidR="006A48DE" w:rsidRPr="00005E6E">
          <w:t xml:space="preserve">Changes in </w:t>
        </w:r>
      </w:ins>
      <w:ins w:id="563" w:author="Won Do Lee" w:date="2023-01-17T21:41:00Z">
        <w:r w:rsidR="003A4303" w:rsidRPr="00005E6E">
          <w:t>(</w:t>
        </w:r>
      </w:ins>
      <w:ins w:id="564" w:author="Won Do Lee" w:date="2023-01-13T00:10:00Z">
        <w:r w:rsidR="006A48DE" w:rsidRPr="00005E6E">
          <w:t>the average levels of</w:t>
        </w:r>
      </w:ins>
      <w:ins w:id="565" w:author="Won Do Lee" w:date="2023-01-17T21:41:00Z">
        <w:r w:rsidR="003A4303" w:rsidRPr="00005E6E">
          <w:t>)</w:t>
        </w:r>
      </w:ins>
      <w:ins w:id="566" w:author="Won Do Lee" w:date="2023-01-13T00:10:00Z">
        <w:r w:rsidR="006A48DE" w:rsidRPr="00005E6E">
          <w:t xml:space="preserve"> </w:t>
        </w:r>
      </w:ins>
      <w:del w:id="567" w:author="Won Do Lee" w:date="2023-01-13T00:08:00Z">
        <w:r w:rsidR="00D03F18" w:rsidRPr="00005E6E" w:rsidDel="006A48DE">
          <w:delText>C</w:delText>
        </w:r>
        <w:r w:rsidR="00887A14" w:rsidRPr="00005E6E" w:rsidDel="006A48DE">
          <w:delText>hange</w:delText>
        </w:r>
        <w:r w:rsidR="007D764E" w:rsidRPr="00005E6E" w:rsidDel="006A48DE">
          <w:delText xml:space="preserve"> in mobility </w:delText>
        </w:r>
      </w:del>
      <w:del w:id="568" w:author="Won Do Lee" w:date="2023-01-13T00:07:00Z">
        <w:r w:rsidR="007D764E" w:rsidRPr="00005E6E" w:rsidDel="006A48DE">
          <w:delText xml:space="preserve">levels </w:delText>
        </w:r>
      </w:del>
      <w:del w:id="569" w:author="Won Do Lee" w:date="2023-01-13T00:08:00Z">
        <w:r w:rsidR="008B54EA" w:rsidRPr="00005E6E" w:rsidDel="006A48DE">
          <w:delText xml:space="preserve">over time </w:delText>
        </w:r>
        <w:r w:rsidR="007D764E" w:rsidRPr="00005E6E" w:rsidDel="006A48DE">
          <w:delText>in England.</w:delText>
        </w:r>
      </w:del>
      <w:ins w:id="570" w:author="Won Do Lee" w:date="2023-01-13T00:10:00Z">
        <w:r w:rsidR="006A48DE" w:rsidRPr="00005E6E">
          <w:t>m</w:t>
        </w:r>
      </w:ins>
      <w:ins w:id="571" w:author="Won Do Lee" w:date="2023-01-13T00:08:00Z">
        <w:r w:rsidR="006A48DE" w:rsidRPr="00005E6E">
          <w:t>obility</w:t>
        </w:r>
      </w:ins>
      <w:ins w:id="572" w:author="Won Do Lee" w:date="2023-01-13T00:10:00Z">
        <w:r w:rsidR="006A48DE" w:rsidRPr="00005E6E">
          <w:t xml:space="preserve"> across England</w:t>
        </w:r>
      </w:ins>
      <w:ins w:id="573" w:author="Won Do Lee" w:date="2023-01-13T00:08:00Z">
        <w:r w:rsidR="006A48DE" w:rsidRPr="00005E6E">
          <w:t xml:space="preserve"> in </w:t>
        </w:r>
      </w:ins>
      <w:ins w:id="574" w:author="Won Do Lee" w:date="2023-01-13T00:10:00Z">
        <w:r w:rsidR="006A48DE" w:rsidRPr="00005E6E">
          <w:t>2020</w:t>
        </w:r>
      </w:ins>
    </w:p>
    <w:p w14:paraId="7C5B8F8A" w14:textId="15B8A15B" w:rsidR="00926EB6" w:rsidRPr="00005E6E" w:rsidRDefault="00451A9F" w:rsidP="000F3486">
      <w:pPr>
        <w:rPr>
          <w:sz w:val="20"/>
          <w:szCs w:val="20"/>
        </w:rPr>
      </w:pPr>
      <w:r w:rsidRPr="00005E6E">
        <w:rPr>
          <w:sz w:val="20"/>
          <w:szCs w:val="20"/>
        </w:rPr>
        <w:t xml:space="preserve">Note: </w:t>
      </w:r>
      <w:r w:rsidR="00D119EB" w:rsidRPr="00005E6E">
        <w:rPr>
          <w:sz w:val="20"/>
          <w:szCs w:val="20"/>
        </w:rPr>
        <w:t>Using</w:t>
      </w:r>
      <w:r w:rsidR="007D764E" w:rsidRPr="00005E6E">
        <w:rPr>
          <w:sz w:val="20"/>
          <w:szCs w:val="20"/>
        </w:rPr>
        <w:t xml:space="preserve"> </w:t>
      </w:r>
      <w:r w:rsidR="004C58C9" w:rsidRPr="00005E6E">
        <w:rPr>
          <w:sz w:val="20"/>
          <w:szCs w:val="20"/>
        </w:rPr>
        <w:t xml:space="preserve">the </w:t>
      </w:r>
      <w:r w:rsidR="007D764E" w:rsidRPr="00005E6E">
        <w:rPr>
          <w:sz w:val="20"/>
          <w:szCs w:val="20"/>
        </w:rPr>
        <w:t xml:space="preserve">daily median radius of gyration (km), </w:t>
      </w:r>
      <w:ins w:id="575" w:author="Won Do Lee" w:date="2023-01-13T00:11:00Z">
        <w:r w:rsidR="006A48DE" w:rsidRPr="00005E6E">
          <w:rPr>
            <w:sz w:val="20"/>
            <w:szCs w:val="20"/>
          </w:rPr>
          <w:t xml:space="preserve">the </w:t>
        </w:r>
      </w:ins>
      <w:del w:id="576" w:author="Won Do Lee" w:date="2023-01-13T00:11:00Z">
        <w:r w:rsidR="00D119EB" w:rsidRPr="00005E6E" w:rsidDel="006A48DE">
          <w:rPr>
            <w:sz w:val="20"/>
            <w:szCs w:val="20"/>
          </w:rPr>
          <w:delText xml:space="preserve">temporal </w:delText>
        </w:r>
      </w:del>
      <w:r w:rsidR="00D119EB" w:rsidRPr="00005E6E">
        <w:rPr>
          <w:sz w:val="20"/>
          <w:szCs w:val="20"/>
        </w:rPr>
        <w:t>trend</w:t>
      </w:r>
      <w:ins w:id="577" w:author="Won Do Lee" w:date="2023-01-13T00:11:00Z">
        <w:r w:rsidR="006A48DE" w:rsidRPr="00005E6E">
          <w:rPr>
            <w:sz w:val="20"/>
            <w:szCs w:val="20"/>
          </w:rPr>
          <w:t xml:space="preserve"> </w:t>
        </w:r>
      </w:ins>
      <w:ins w:id="578" w:author="Won Do Lee" w:date="2023-01-17T22:33:00Z">
        <w:r w:rsidR="00A93152" w:rsidRPr="00005E6E">
          <w:rPr>
            <w:sz w:val="20"/>
            <w:szCs w:val="20"/>
          </w:rPr>
          <w:t>in mobility</w:t>
        </w:r>
      </w:ins>
      <w:ins w:id="579" w:author="Won Do Lee" w:date="2023-01-13T00:11:00Z">
        <w:r w:rsidR="006A48DE" w:rsidRPr="00005E6E">
          <w:rPr>
            <w:sz w:val="20"/>
            <w:szCs w:val="20"/>
          </w:rPr>
          <w:t xml:space="preserve"> over time</w:t>
        </w:r>
      </w:ins>
      <w:r w:rsidR="00D119EB" w:rsidRPr="00005E6E">
        <w:rPr>
          <w:sz w:val="20"/>
          <w:szCs w:val="20"/>
        </w:rPr>
        <w:t xml:space="preserve"> </w:t>
      </w:r>
      <w:ins w:id="580" w:author="Won Do Lee" w:date="2023-01-17T22:33:00Z">
        <w:r w:rsidR="00A93152" w:rsidRPr="00005E6E">
          <w:rPr>
            <w:sz w:val="20"/>
            <w:szCs w:val="20"/>
          </w:rPr>
          <w:t xml:space="preserve">was </w:t>
        </w:r>
      </w:ins>
      <w:r w:rsidR="007E6EAD" w:rsidRPr="00005E6E">
        <w:rPr>
          <w:sz w:val="20"/>
          <w:szCs w:val="20"/>
        </w:rPr>
        <w:t xml:space="preserve">estimated </w:t>
      </w:r>
      <w:r w:rsidR="00D119EB" w:rsidRPr="00005E6E">
        <w:rPr>
          <w:sz w:val="20"/>
          <w:szCs w:val="20"/>
        </w:rPr>
        <w:t xml:space="preserve">by using </w:t>
      </w:r>
      <w:ins w:id="581" w:author="Won Do Lee" w:date="2023-01-17T22:33:00Z">
        <w:r w:rsidR="00A93152" w:rsidRPr="00005E6E">
          <w:rPr>
            <w:sz w:val="20"/>
            <w:szCs w:val="20"/>
          </w:rPr>
          <w:t xml:space="preserve">the </w:t>
        </w:r>
      </w:ins>
      <w:r w:rsidR="007E6EAD" w:rsidRPr="00005E6E">
        <w:rPr>
          <w:sz w:val="20"/>
          <w:szCs w:val="20"/>
        </w:rPr>
        <w:t xml:space="preserve">local polynomial regression function (with span </w:t>
      </w:r>
      <w:r w:rsidR="007E6EAD" w:rsidRPr="00005E6E">
        <w:rPr>
          <w:i/>
          <w:iCs/>
          <w:sz w:val="20"/>
          <w:szCs w:val="20"/>
        </w:rPr>
        <w:t>s</w:t>
      </w:r>
      <w:r w:rsidR="007E6EAD" w:rsidRPr="00005E6E">
        <w:rPr>
          <w:sz w:val="20"/>
          <w:szCs w:val="20"/>
        </w:rPr>
        <w:t>=0.2)</w:t>
      </w:r>
      <w:r w:rsidR="00D119EB" w:rsidRPr="00005E6E">
        <w:rPr>
          <w:sz w:val="20"/>
          <w:szCs w:val="20"/>
        </w:rPr>
        <w:t xml:space="preserve">, </w:t>
      </w:r>
      <w:r w:rsidR="00537C36" w:rsidRPr="00005E6E">
        <w:rPr>
          <w:sz w:val="20"/>
          <w:szCs w:val="20"/>
        </w:rPr>
        <w:t xml:space="preserve">and </w:t>
      </w:r>
      <w:r w:rsidR="00B76A77" w:rsidRPr="00005E6E">
        <w:rPr>
          <w:sz w:val="20"/>
          <w:szCs w:val="20"/>
        </w:rPr>
        <w:t>dotted lines highlight</w:t>
      </w:r>
      <w:r w:rsidR="00A00E38" w:rsidRPr="00005E6E">
        <w:rPr>
          <w:sz w:val="20"/>
          <w:szCs w:val="20"/>
        </w:rPr>
        <w:t>ed</w:t>
      </w:r>
      <w:r w:rsidR="00B76A77" w:rsidRPr="00005E6E">
        <w:rPr>
          <w:sz w:val="20"/>
          <w:szCs w:val="20"/>
        </w:rPr>
        <w:t xml:space="preserve"> the important days; black – baseline (3 March 2020), and red </w:t>
      </w:r>
      <w:r w:rsidR="00FB3E5B" w:rsidRPr="00005E6E">
        <w:rPr>
          <w:sz w:val="20"/>
          <w:szCs w:val="20"/>
        </w:rPr>
        <w:t>–</w:t>
      </w:r>
      <w:r w:rsidR="00B76A77" w:rsidRPr="00005E6E">
        <w:rPr>
          <w:sz w:val="20"/>
          <w:szCs w:val="20"/>
        </w:rPr>
        <w:t xml:space="preserve"> </w:t>
      </w:r>
      <w:r w:rsidR="00366F02" w:rsidRPr="00005E6E">
        <w:rPr>
          <w:sz w:val="20"/>
          <w:szCs w:val="20"/>
        </w:rPr>
        <w:t xml:space="preserve">2020 Spring </w:t>
      </w:r>
      <w:r w:rsidR="00FB3E5B" w:rsidRPr="00005E6E">
        <w:rPr>
          <w:sz w:val="20"/>
          <w:szCs w:val="20"/>
        </w:rPr>
        <w:t>lockdown period in England.</w:t>
      </w:r>
      <w:r w:rsidR="007E6EAD" w:rsidRPr="00005E6E">
        <w:rPr>
          <w:sz w:val="20"/>
          <w:szCs w:val="20"/>
        </w:rPr>
        <w:t xml:space="preserve"> </w:t>
      </w:r>
    </w:p>
    <w:p w14:paraId="66D7D5C3" w14:textId="77777777" w:rsidR="00F16EF1" w:rsidRPr="00005E6E" w:rsidRDefault="00F16EF1" w:rsidP="000F3486"/>
    <w:p w14:paraId="21488CCA" w14:textId="09F65FF5" w:rsidR="00F73D7C" w:rsidRPr="00005E6E" w:rsidRDefault="008B54EA" w:rsidP="000F3486">
      <w:pPr>
        <w:pStyle w:val="Heading2"/>
      </w:pPr>
      <w:del w:id="582" w:author="Won Do Lee" w:date="2023-01-13T00:06:00Z">
        <w:r w:rsidRPr="00005E6E" w:rsidDel="006A48DE">
          <w:delText>T</w:delText>
        </w:r>
        <w:r w:rsidR="00AC3844" w:rsidRPr="00005E6E" w:rsidDel="006A48DE">
          <w:delText>emporal</w:delText>
        </w:r>
        <w:r w:rsidRPr="00005E6E" w:rsidDel="006A48DE">
          <w:delText xml:space="preserve"> </w:delText>
        </w:r>
        <w:r w:rsidR="00AC3844" w:rsidRPr="00005E6E" w:rsidDel="006A48DE">
          <w:delText>evolution of mobility levels</w:delText>
        </w:r>
      </w:del>
      <w:ins w:id="583" w:author="Won Do Lee" w:date="2023-01-13T00:06:00Z">
        <w:r w:rsidR="006A48DE" w:rsidRPr="00005E6E">
          <w:t xml:space="preserve">Trajectories of mobility </w:t>
        </w:r>
      </w:ins>
      <w:del w:id="584" w:author="Won Do Lee" w:date="2023-01-13T00:19:00Z">
        <w:r w:rsidR="00AC3844" w:rsidRPr="00005E6E" w:rsidDel="00FC3526">
          <w:delText xml:space="preserve"> </w:delText>
        </w:r>
      </w:del>
      <w:del w:id="585" w:author="Won Do Lee" w:date="2023-01-17T21:42:00Z">
        <w:r w:rsidR="00D03F18" w:rsidRPr="00005E6E" w:rsidDel="003A4303">
          <w:delText>during lockdown</w:delText>
        </w:r>
      </w:del>
      <w:ins w:id="586" w:author="Won Do Lee" w:date="2023-01-17T21:42:00Z">
        <w:r w:rsidR="003A4303" w:rsidRPr="00005E6E">
          <w:t>in lockdown phases</w:t>
        </w:r>
      </w:ins>
    </w:p>
    <w:p w14:paraId="22ED0674" w14:textId="000D2740" w:rsidR="004C6564" w:rsidRPr="00005E6E" w:rsidRDefault="00B66688" w:rsidP="000F3486">
      <w:del w:id="587" w:author="Won Do Lee" w:date="2023-01-17T21:45:00Z">
        <w:r w:rsidRPr="00005E6E" w:rsidDel="003A4303">
          <w:rPr>
            <w:rFonts w:eastAsia="맑은 고딕"/>
          </w:rPr>
          <w:delText xml:space="preserve">Time-series clustering analysis </w:delText>
        </w:r>
      </w:del>
      <w:ins w:id="588" w:author="Won Do Lee" w:date="2023-01-17T21:45:00Z">
        <w:r w:rsidR="003A4303" w:rsidRPr="00005E6E">
          <w:rPr>
            <w:rFonts w:eastAsia="맑은 고딕"/>
          </w:rPr>
          <w:t>Quantifying similar trajectories of mobility under the lockdown</w:t>
        </w:r>
        <w:r w:rsidR="003A4303" w:rsidRPr="00005E6E" w:rsidDel="003A4303">
          <w:rPr>
            <w:rFonts w:eastAsia="맑은 고딕"/>
          </w:rPr>
          <w:t xml:space="preserve"> </w:t>
        </w:r>
      </w:ins>
      <w:del w:id="589" w:author="Won Do Lee" w:date="2023-01-17T21:45:00Z">
        <w:r w:rsidR="00616230" w:rsidRPr="00005E6E" w:rsidDel="003A4303">
          <w:rPr>
            <w:rFonts w:eastAsia="맑은 고딕"/>
          </w:rPr>
          <w:delText xml:space="preserve">was </w:delText>
        </w:r>
      </w:del>
      <w:del w:id="590" w:author="Won Do Lee" w:date="2023-01-13T00:19:00Z">
        <w:r w:rsidR="00033EB4" w:rsidRPr="00005E6E" w:rsidDel="00FC3526">
          <w:rPr>
            <w:rFonts w:eastAsia="맑은 고딕"/>
          </w:rPr>
          <w:delText xml:space="preserve">suggested </w:delText>
        </w:r>
      </w:del>
      <w:del w:id="591" w:author="Won Do Lee" w:date="2023-01-17T21:45:00Z">
        <w:r w:rsidR="00485CCC" w:rsidRPr="00005E6E" w:rsidDel="003A4303">
          <w:rPr>
            <w:rFonts w:eastAsia="맑은 고딕"/>
          </w:rPr>
          <w:delText xml:space="preserve">to </w:delText>
        </w:r>
        <w:r w:rsidR="00CF4F0E" w:rsidRPr="00005E6E" w:rsidDel="003A4303">
          <w:rPr>
            <w:rFonts w:eastAsia="맑은 고딕"/>
          </w:rPr>
          <w:delText xml:space="preserve">quantify </w:delText>
        </w:r>
        <w:r w:rsidR="00370B7B" w:rsidRPr="00005E6E" w:rsidDel="003A4303">
          <w:rPr>
            <w:rFonts w:eastAsia="맑은 고딕"/>
          </w:rPr>
          <w:delText>similar trajector</w:delText>
        </w:r>
        <w:r w:rsidR="00322F20" w:rsidRPr="00005E6E" w:rsidDel="003A4303">
          <w:rPr>
            <w:rFonts w:eastAsia="맑은 고딕"/>
          </w:rPr>
          <w:delText>ies</w:delText>
        </w:r>
        <w:r w:rsidR="00CF4F0E" w:rsidRPr="00005E6E" w:rsidDel="003A4303">
          <w:rPr>
            <w:rFonts w:eastAsia="맑은 고딕"/>
          </w:rPr>
          <w:delText xml:space="preserve"> </w:delText>
        </w:r>
        <w:r w:rsidR="00485CCC" w:rsidRPr="00005E6E" w:rsidDel="003A4303">
          <w:rPr>
            <w:rFonts w:eastAsia="맑은 고딕"/>
          </w:rPr>
          <w:delText xml:space="preserve">of </w:delText>
        </w:r>
        <w:r w:rsidR="00322F20" w:rsidRPr="00005E6E" w:rsidDel="003A4303">
          <w:rPr>
            <w:rFonts w:eastAsia="맑은 고딕"/>
          </w:rPr>
          <w:delText>mobility</w:delText>
        </w:r>
      </w:del>
      <w:ins w:id="592" w:author="Won Do Lee" w:date="2023-01-17T21:45:00Z">
        <w:r w:rsidR="003A4303" w:rsidRPr="00005E6E">
          <w:rPr>
            <w:rFonts w:eastAsia="맑은 고딕"/>
          </w:rPr>
          <w:t>has been identified by employing time-series clustering analysis</w:t>
        </w:r>
      </w:ins>
      <w:ins w:id="593" w:author="Won Do Lee" w:date="2023-01-17T21:46:00Z">
        <w:r w:rsidR="003A4303" w:rsidRPr="00005E6E">
          <w:rPr>
            <w:rFonts w:eastAsia="맑은 고딕"/>
          </w:rPr>
          <w:t>.</w:t>
        </w:r>
      </w:ins>
      <w:ins w:id="594" w:author="Won Do Lee" w:date="2023-01-17T21:47:00Z">
        <w:r w:rsidR="003A4303" w:rsidRPr="00005E6E">
          <w:rPr>
            <w:rFonts w:eastAsia="맑은 고딕"/>
          </w:rPr>
          <w:t xml:space="preserve"> 315 LTLA levels in England were grouped into </w:t>
        </w:r>
        <w:r w:rsidR="003A4303" w:rsidRPr="00005E6E">
          <w:rPr>
            <w:rFonts w:eastAsia="맑은 고딕"/>
            <w:i/>
            <w:iCs/>
          </w:rPr>
          <w:t>K</w:t>
        </w:r>
        <w:r w:rsidR="003A4303" w:rsidRPr="00005E6E">
          <w:rPr>
            <w:rFonts w:eastAsia="맑은 고딕"/>
          </w:rPr>
          <w:t xml:space="preserve"> clusters benchmarked </w:t>
        </w:r>
      </w:ins>
      <w:ins w:id="595" w:author="Won Do Lee" w:date="2023-01-17T22:34:00Z">
        <w:r w:rsidR="00A93152" w:rsidRPr="00005E6E">
          <w:rPr>
            <w:rFonts w:eastAsia="맑은 고딕"/>
          </w:rPr>
          <w:t>us</w:t>
        </w:r>
      </w:ins>
      <w:ins w:id="596" w:author="Won Do Lee" w:date="2023-01-17T21:48:00Z">
        <w:r w:rsidR="003A4303" w:rsidRPr="00005E6E">
          <w:rPr>
            <w:rFonts w:eastAsia="맑은 고딕"/>
          </w:rPr>
          <w:t>ing e</w:t>
        </w:r>
      </w:ins>
      <w:del w:id="597" w:author="Won Do Lee" w:date="2023-01-17T21:45:00Z">
        <w:r w:rsidR="00322F20" w:rsidRPr="00005E6E" w:rsidDel="003A4303">
          <w:rPr>
            <w:rFonts w:eastAsia="맑은 고딕"/>
          </w:rPr>
          <w:delText xml:space="preserve"> under </w:delText>
        </w:r>
        <w:r w:rsidR="00370B7B" w:rsidRPr="00005E6E" w:rsidDel="003A4303">
          <w:rPr>
            <w:rFonts w:eastAsia="맑은 고딕"/>
          </w:rPr>
          <w:delText xml:space="preserve">the </w:delText>
        </w:r>
        <w:r w:rsidR="003E5523" w:rsidRPr="00005E6E" w:rsidDel="003A4303">
          <w:rPr>
            <w:rFonts w:eastAsia="맑은 고딕"/>
          </w:rPr>
          <w:delText>lockdown</w:delText>
        </w:r>
      </w:del>
      <w:del w:id="598" w:author="Won Do Lee" w:date="2023-01-17T21:46:00Z">
        <w:r w:rsidR="00EF0E3B" w:rsidRPr="00005E6E" w:rsidDel="003A4303">
          <w:rPr>
            <w:rFonts w:eastAsia="맑은 고딕"/>
          </w:rPr>
          <w:delText>.</w:delText>
        </w:r>
      </w:del>
      <w:ins w:id="599" w:author="Won Do Lee" w:date="2023-01-17T21:46:00Z">
        <w:r w:rsidR="003A4303" w:rsidRPr="00005E6E">
          <w:rPr>
            <w:rFonts w:eastAsia="맑은 고딕"/>
          </w:rPr>
          <w:t>ight agglomerative hierarchical clustering algorithms</w:t>
        </w:r>
      </w:ins>
      <w:ins w:id="600" w:author="Won Do Lee" w:date="2023-01-17T21:47:00Z">
        <w:r w:rsidR="003A4303" w:rsidRPr="00005E6E">
          <w:rPr>
            <w:rStyle w:val="FootnoteReference"/>
          </w:rPr>
          <w:footnoteReference w:id="8"/>
        </w:r>
      </w:ins>
      <w:del w:id="601" w:author="Won Do Lee" w:date="2023-01-17T21:48:00Z">
        <w:r w:rsidR="00EF0E3B" w:rsidRPr="00005E6E" w:rsidDel="003A4303">
          <w:rPr>
            <w:rFonts w:eastAsia="맑은 고딕"/>
          </w:rPr>
          <w:delText xml:space="preserve"> </w:delText>
        </w:r>
      </w:del>
      <w:del w:id="602" w:author="Won Do Lee" w:date="2023-01-17T21:47:00Z">
        <w:r w:rsidR="00C20A05" w:rsidRPr="00005E6E" w:rsidDel="003A4303">
          <w:rPr>
            <w:rFonts w:eastAsia="맑은 고딕"/>
          </w:rPr>
          <w:delText>315 LTLA level</w:delText>
        </w:r>
        <w:r w:rsidR="00B156D3" w:rsidRPr="00005E6E" w:rsidDel="003A4303">
          <w:rPr>
            <w:rFonts w:eastAsia="맑은 고딕"/>
          </w:rPr>
          <w:delText>s</w:delText>
        </w:r>
        <w:r w:rsidR="00C20A05" w:rsidRPr="00005E6E" w:rsidDel="003A4303">
          <w:rPr>
            <w:rFonts w:eastAsia="맑은 고딕"/>
          </w:rPr>
          <w:delText xml:space="preserve"> in England were </w:delText>
        </w:r>
        <w:r w:rsidR="00730215" w:rsidRPr="00005E6E" w:rsidDel="003A4303">
          <w:rPr>
            <w:rFonts w:eastAsia="맑은 고딕"/>
          </w:rPr>
          <w:delText xml:space="preserve">grouped into </w:delText>
        </w:r>
        <w:r w:rsidR="00730215" w:rsidRPr="00005E6E" w:rsidDel="003A4303">
          <w:rPr>
            <w:rFonts w:eastAsia="맑은 고딕"/>
            <w:i/>
            <w:iCs/>
          </w:rPr>
          <w:delText>K</w:delText>
        </w:r>
        <w:r w:rsidR="00730215" w:rsidRPr="00005E6E" w:rsidDel="003A4303">
          <w:rPr>
            <w:rFonts w:eastAsia="맑은 고딕"/>
          </w:rPr>
          <w:delText xml:space="preserve"> </w:delText>
        </w:r>
        <w:r w:rsidR="00FA79FA" w:rsidRPr="00005E6E" w:rsidDel="003A4303">
          <w:rPr>
            <w:rFonts w:eastAsia="맑은 고딕"/>
          </w:rPr>
          <w:delText xml:space="preserve">clusters </w:delText>
        </w:r>
      </w:del>
      <w:del w:id="603" w:author="Won Do Lee" w:date="2023-01-17T21:46:00Z">
        <w:r w:rsidR="00FA79FA" w:rsidRPr="00005E6E" w:rsidDel="003A4303">
          <w:rPr>
            <w:rFonts w:eastAsia="맑은 고딕"/>
          </w:rPr>
          <w:delText xml:space="preserve">tested </w:delText>
        </w:r>
      </w:del>
      <w:del w:id="604" w:author="Won Do Lee" w:date="2023-01-17T21:48:00Z">
        <w:r w:rsidR="00FA79FA" w:rsidRPr="00005E6E" w:rsidDel="003A4303">
          <w:rPr>
            <w:rFonts w:eastAsia="맑은 고딕"/>
          </w:rPr>
          <w:delText>by</w:delText>
        </w:r>
        <w:r w:rsidR="00CE0DBA" w:rsidRPr="00005E6E" w:rsidDel="003A4303">
          <w:rPr>
            <w:rFonts w:eastAsia="맑은 고딕"/>
          </w:rPr>
          <w:delText xml:space="preserve"> </w:delText>
        </w:r>
        <w:r w:rsidR="007538D5" w:rsidRPr="00005E6E" w:rsidDel="003A4303">
          <w:rPr>
            <w:rFonts w:eastAsia="맑은 고딕"/>
          </w:rPr>
          <w:delText>using</w:delText>
        </w:r>
      </w:del>
      <w:del w:id="605" w:author="Won Do Lee" w:date="2023-01-17T21:46:00Z">
        <w:r w:rsidR="007538D5" w:rsidRPr="00005E6E" w:rsidDel="003A4303">
          <w:rPr>
            <w:rFonts w:eastAsia="맑은 고딕"/>
          </w:rPr>
          <w:delText xml:space="preserve"> </w:delText>
        </w:r>
        <w:r w:rsidR="00524BE8" w:rsidRPr="00005E6E" w:rsidDel="003A4303">
          <w:rPr>
            <w:rFonts w:eastAsia="맑은 고딕"/>
          </w:rPr>
          <w:delText xml:space="preserve">eight different </w:delText>
        </w:r>
        <w:r w:rsidR="00CE0DBA" w:rsidRPr="00005E6E" w:rsidDel="003A4303">
          <w:rPr>
            <w:rFonts w:eastAsia="맑은 고딕"/>
          </w:rPr>
          <w:delText>agglomerative hierarchical clustering algorithms</w:delText>
        </w:r>
      </w:del>
      <w:del w:id="606" w:author="Won Do Lee" w:date="2023-01-17T21:47:00Z">
        <w:r w:rsidR="003C0DA9" w:rsidRPr="00005E6E" w:rsidDel="003A4303">
          <w:rPr>
            <w:rStyle w:val="FootnoteReference"/>
          </w:rPr>
          <w:footnoteReference w:id="9"/>
        </w:r>
      </w:del>
      <w:r w:rsidR="00CE0DBA" w:rsidRPr="00005E6E">
        <w:rPr>
          <w:rFonts w:eastAsia="맑은 고딕"/>
        </w:rPr>
        <w:t xml:space="preserve">. </w:t>
      </w:r>
      <w:r w:rsidR="000B3DE2" w:rsidRPr="00005E6E">
        <w:rPr>
          <w:rFonts w:eastAsia="맑은 고딕"/>
        </w:rPr>
        <w:t>T</w:t>
      </w:r>
      <w:r w:rsidR="00CE0DBA" w:rsidRPr="00005E6E">
        <w:rPr>
          <w:rFonts w:eastAsia="맑은 고딕"/>
        </w:rPr>
        <w:t xml:space="preserve">he optimal number of </w:t>
      </w:r>
      <w:r w:rsidR="007066B2" w:rsidRPr="00005E6E">
        <w:rPr>
          <w:rFonts w:eastAsia="맑은 고딕"/>
        </w:rPr>
        <w:t xml:space="preserve">clusters </w:t>
      </w:r>
      <w:del w:id="608" w:author="Won Do Lee" w:date="2023-01-17T22:34:00Z">
        <w:r w:rsidR="007066B2" w:rsidRPr="00005E6E" w:rsidDel="00A93152">
          <w:rPr>
            <w:rFonts w:eastAsia="맑은 고딕"/>
          </w:rPr>
          <w:delText xml:space="preserve">have </w:delText>
        </w:r>
      </w:del>
      <w:ins w:id="609" w:author="Won Do Lee" w:date="2023-01-17T22:34:00Z">
        <w:r w:rsidR="00A93152" w:rsidRPr="00005E6E">
          <w:rPr>
            <w:rFonts w:eastAsia="맑은 고딕"/>
          </w:rPr>
          <w:t xml:space="preserve">has </w:t>
        </w:r>
      </w:ins>
      <w:r w:rsidR="00FA79FA" w:rsidRPr="00005E6E">
        <w:rPr>
          <w:rFonts w:eastAsia="맑은 고딕"/>
        </w:rPr>
        <w:lastRenderedPageBreak/>
        <w:t xml:space="preserve">been </w:t>
      </w:r>
      <w:ins w:id="610" w:author="Won Do Lee" w:date="2023-01-17T21:48:00Z">
        <w:r w:rsidR="003A4303" w:rsidRPr="00005E6E">
          <w:rPr>
            <w:rFonts w:eastAsia="맑은 고딕"/>
          </w:rPr>
          <w:t xml:space="preserve">selected </w:t>
        </w:r>
      </w:ins>
      <w:del w:id="611" w:author="Won Do Lee" w:date="2023-01-17T21:48:00Z">
        <w:r w:rsidR="00FA79FA" w:rsidRPr="00005E6E" w:rsidDel="003A4303">
          <w:rPr>
            <w:rFonts w:eastAsia="맑은 고딕"/>
          </w:rPr>
          <w:delText>evaluated</w:delText>
        </w:r>
        <w:r w:rsidR="007066B2" w:rsidRPr="00005E6E" w:rsidDel="003A4303">
          <w:rPr>
            <w:rFonts w:eastAsia="맑은 고딕"/>
          </w:rPr>
          <w:delText xml:space="preserve"> </w:delText>
        </w:r>
      </w:del>
      <w:r w:rsidR="000B3DE2" w:rsidRPr="00005E6E">
        <w:rPr>
          <w:rFonts w:eastAsia="맑은 고딕"/>
        </w:rPr>
        <w:t xml:space="preserve">through </w:t>
      </w:r>
      <w:r w:rsidR="00370B7B" w:rsidRPr="00005E6E">
        <w:rPr>
          <w:rFonts w:eastAsia="맑은 고딕"/>
        </w:rPr>
        <w:t xml:space="preserve">the </w:t>
      </w:r>
      <w:ins w:id="612" w:author="Won Do Lee" w:date="2023-01-17T21:48:00Z">
        <w:r w:rsidR="003A4303" w:rsidRPr="00005E6E">
          <w:rPr>
            <w:rFonts w:eastAsia="맑은 고딕"/>
          </w:rPr>
          <w:t xml:space="preserve">levels of performance, i.e., </w:t>
        </w:r>
      </w:ins>
      <w:del w:id="613" w:author="Won Do Lee" w:date="2023-01-17T21:48:00Z">
        <w:r w:rsidR="00E44A15" w:rsidRPr="00005E6E" w:rsidDel="003A4303">
          <w:rPr>
            <w:rFonts w:eastAsia="맑은 고딕"/>
          </w:rPr>
          <w:delText xml:space="preserve">comparison </w:delText>
        </w:r>
        <w:r w:rsidR="007B3293" w:rsidRPr="00005E6E" w:rsidDel="003A4303">
          <w:rPr>
            <w:rFonts w:eastAsia="맑은 고딕"/>
          </w:rPr>
          <w:delText xml:space="preserve">of </w:delText>
        </w:r>
      </w:del>
      <w:r w:rsidR="007066B2" w:rsidRPr="00005E6E">
        <w:rPr>
          <w:rFonts w:eastAsia="맑은 고딕"/>
          <w:i/>
          <w:iCs/>
        </w:rPr>
        <w:t>Sil</w:t>
      </w:r>
      <w:r w:rsidR="007066B2" w:rsidRPr="00005E6E">
        <w:rPr>
          <w:rFonts w:eastAsia="맑은 고딕"/>
        </w:rPr>
        <w:t xml:space="preserve">. </w:t>
      </w:r>
      <w:r w:rsidR="0011794E" w:rsidRPr="00005E6E">
        <w:rPr>
          <w:rFonts w:eastAsia="맑은 고딕"/>
        </w:rPr>
        <w:fldChar w:fldCharType="begin"/>
      </w:r>
      <w:r w:rsidR="0011794E" w:rsidRPr="00005E6E">
        <w:rPr>
          <w:rFonts w:eastAsia="맑은 고딕"/>
        </w:rPr>
        <w:instrText xml:space="preserve"> REF _Ref80806617 \h </w:instrText>
      </w:r>
      <w:r w:rsidR="00B82758" w:rsidRPr="00005E6E">
        <w:rPr>
          <w:rFonts w:eastAsia="맑은 고딕"/>
        </w:rPr>
        <w:instrText xml:space="preserve"> \* MERGEFORMAT </w:instrText>
      </w:r>
      <w:r w:rsidR="0011794E" w:rsidRPr="00005E6E">
        <w:rPr>
          <w:rFonts w:eastAsia="맑은 고딕"/>
        </w:rPr>
      </w:r>
      <w:r w:rsidR="0011794E" w:rsidRPr="00005E6E">
        <w:rPr>
          <w:rFonts w:eastAsia="맑은 고딕"/>
        </w:rPr>
        <w:fldChar w:fldCharType="separate"/>
      </w:r>
      <w:r w:rsidR="00C915CC" w:rsidRPr="00005E6E">
        <w:t>Figure 2</w:t>
      </w:r>
      <w:r w:rsidR="0011794E" w:rsidRPr="00005E6E">
        <w:rPr>
          <w:rFonts w:eastAsia="맑은 고딕"/>
        </w:rPr>
        <w:fldChar w:fldCharType="end"/>
      </w:r>
      <w:r w:rsidR="0011794E" w:rsidRPr="00005E6E">
        <w:rPr>
          <w:rFonts w:eastAsia="맑은 고딕"/>
        </w:rPr>
        <w:t xml:space="preserve"> </w:t>
      </w:r>
      <w:r w:rsidR="002A332D" w:rsidRPr="00005E6E">
        <w:rPr>
          <w:rFonts w:eastAsia="맑은 고딕"/>
        </w:rPr>
        <w:t xml:space="preserve">shows </w:t>
      </w:r>
      <w:del w:id="614" w:author="Won Do Lee" w:date="2023-01-17T21:49:00Z">
        <w:r w:rsidR="008A57A0" w:rsidRPr="00005E6E" w:rsidDel="003A4303">
          <w:rPr>
            <w:rFonts w:eastAsia="맑은 고딕"/>
          </w:rPr>
          <w:delText xml:space="preserve">the </w:delText>
        </w:r>
        <w:r w:rsidR="003B0836" w:rsidRPr="00005E6E" w:rsidDel="003A4303">
          <w:rPr>
            <w:rFonts w:eastAsia="맑은 고딕"/>
          </w:rPr>
          <w:delText>variation</w:delText>
        </w:r>
      </w:del>
      <w:ins w:id="615" w:author="Won Do Lee" w:date="2023-01-17T21:49:00Z">
        <w:r w:rsidR="003A4303" w:rsidRPr="00005E6E">
          <w:rPr>
            <w:rFonts w:eastAsia="맑은 고딕"/>
          </w:rPr>
          <w:t>variations</w:t>
        </w:r>
      </w:ins>
      <w:r w:rsidR="003B0836" w:rsidRPr="00005E6E">
        <w:rPr>
          <w:rFonts w:eastAsia="맑은 고딕"/>
        </w:rPr>
        <w:t xml:space="preserve"> in</w:t>
      </w:r>
      <w:r w:rsidR="008A57A0" w:rsidRPr="00005E6E">
        <w:rPr>
          <w:rFonts w:eastAsia="맑은 고딕"/>
        </w:rPr>
        <w:t xml:space="preserve"> </w:t>
      </w:r>
      <w:ins w:id="616" w:author="Won Do Lee" w:date="2023-01-17T21:49:00Z">
        <w:r w:rsidR="003A4303" w:rsidRPr="00005E6E">
          <w:rPr>
            <w:rFonts w:eastAsia="맑은 고딕"/>
          </w:rPr>
          <w:t xml:space="preserve">the </w:t>
        </w:r>
      </w:ins>
      <w:r w:rsidR="002A332D" w:rsidRPr="00005E6E">
        <w:rPr>
          <w:rFonts w:eastAsia="맑은 고딕"/>
          <w:i/>
          <w:iCs/>
        </w:rPr>
        <w:t xml:space="preserve">Sil </w:t>
      </w:r>
      <w:r w:rsidR="007066B2" w:rsidRPr="00005E6E">
        <w:rPr>
          <w:rFonts w:eastAsia="맑은 고딕"/>
        </w:rPr>
        <w:t xml:space="preserve">against </w:t>
      </w:r>
      <w:r w:rsidR="002A332D" w:rsidRPr="00005E6E">
        <w:rPr>
          <w:rFonts w:eastAsia="맑은 고딕"/>
        </w:rPr>
        <w:t>the number of clusters</w:t>
      </w:r>
      <w:r w:rsidR="007066B2" w:rsidRPr="00005E6E">
        <w:rPr>
          <w:rFonts w:eastAsia="맑은 고딕"/>
        </w:rPr>
        <w:t xml:space="preserve">. </w:t>
      </w:r>
      <w:r w:rsidR="0023556D" w:rsidRPr="00005E6E">
        <w:rPr>
          <w:rFonts w:eastAsia="맑은 고딕"/>
          <w:i/>
          <w:iCs/>
        </w:rPr>
        <w:t>Sil</w:t>
      </w:r>
      <w:r w:rsidR="001822F6" w:rsidRPr="00005E6E">
        <w:rPr>
          <w:rFonts w:eastAsia="맑은 고딕"/>
          <w:i/>
          <w:iCs/>
        </w:rPr>
        <w:t xml:space="preserve"> </w:t>
      </w:r>
      <w:r w:rsidR="001822F6" w:rsidRPr="00005E6E">
        <w:rPr>
          <w:rFonts w:eastAsia="맑은 고딕"/>
        </w:rPr>
        <w:t>drop</w:t>
      </w:r>
      <w:r w:rsidR="00335228" w:rsidRPr="00005E6E">
        <w:rPr>
          <w:rFonts w:eastAsia="맑은 고딕"/>
        </w:rPr>
        <w:t>p</w:t>
      </w:r>
      <w:r w:rsidR="001822F6" w:rsidRPr="00005E6E">
        <w:rPr>
          <w:rFonts w:eastAsia="맑은 고딕"/>
        </w:rPr>
        <w:t>ed</w:t>
      </w:r>
      <w:r w:rsidR="00335228" w:rsidRPr="00005E6E">
        <w:rPr>
          <w:rFonts w:eastAsia="맑은 고딕"/>
        </w:rPr>
        <w:t xml:space="preserve"> when </w:t>
      </w:r>
      <w:r w:rsidR="00335228" w:rsidRPr="00005E6E">
        <w:rPr>
          <w:rFonts w:eastAsia="맑은 고딕"/>
          <w:i/>
          <w:iCs/>
        </w:rPr>
        <w:t>K</w:t>
      </w:r>
      <w:r w:rsidR="00335228" w:rsidRPr="00005E6E">
        <w:rPr>
          <w:rFonts w:eastAsia="맑은 고딕"/>
        </w:rPr>
        <w:t xml:space="preserve"> increases </w:t>
      </w:r>
      <w:r w:rsidR="00C860BD" w:rsidRPr="00005E6E">
        <w:rPr>
          <w:rFonts w:eastAsia="맑은 고딕"/>
        </w:rPr>
        <w:t>(except</w:t>
      </w:r>
      <w:r w:rsidR="00C860BD" w:rsidRPr="00005E6E">
        <w:rPr>
          <w:rFonts w:eastAsia="맑은 고딕"/>
          <w:i/>
          <w:iCs/>
        </w:rPr>
        <w:t xml:space="preserve"> K</w:t>
      </w:r>
      <w:r w:rsidR="00C860BD" w:rsidRPr="00005E6E">
        <w:rPr>
          <w:rFonts w:eastAsia="맑은 고딕"/>
        </w:rPr>
        <w:t>=6 and 9)</w:t>
      </w:r>
      <w:r w:rsidR="00597BD2" w:rsidRPr="00005E6E">
        <w:rPr>
          <w:rFonts w:eastAsia="맑은 고딕"/>
        </w:rPr>
        <w:t xml:space="preserve">, in other words, </w:t>
      </w:r>
      <w:r w:rsidR="00A15123" w:rsidRPr="00005E6E">
        <w:rPr>
          <w:rFonts w:eastAsia="맑은 고딕"/>
        </w:rPr>
        <w:t>t</w:t>
      </w:r>
      <w:r w:rsidR="00816786" w:rsidRPr="00005E6E">
        <w:rPr>
          <w:rFonts w:eastAsia="맑은 고딕"/>
        </w:rPr>
        <w:t>he decrease of</w:t>
      </w:r>
      <w:r w:rsidR="00AC0AB4" w:rsidRPr="00005E6E">
        <w:rPr>
          <w:rFonts w:eastAsia="맑은 고딕"/>
        </w:rPr>
        <w:t xml:space="preserve"> </w:t>
      </w:r>
      <w:r w:rsidR="00335228" w:rsidRPr="00005E6E">
        <w:rPr>
          <w:rFonts w:eastAsia="맑은 고딕"/>
        </w:rPr>
        <w:t xml:space="preserve">average inter-cluster similarity. </w:t>
      </w:r>
      <w:r w:rsidR="00C860BD" w:rsidRPr="00005E6E">
        <w:rPr>
          <w:rFonts w:eastAsia="맑은 고딕"/>
        </w:rPr>
        <w:t>Finally</w:t>
      </w:r>
      <w:r w:rsidR="00335228" w:rsidRPr="00005E6E">
        <w:rPr>
          <w:rFonts w:eastAsia="맑은 고딕"/>
        </w:rPr>
        <w:t xml:space="preserve">, </w:t>
      </w:r>
      <w:r w:rsidR="00335228" w:rsidRPr="00005E6E">
        <w:rPr>
          <w:rFonts w:eastAsia="맑은 고딕"/>
        </w:rPr>
        <w:fldChar w:fldCharType="begin"/>
      </w:r>
      <w:r w:rsidR="00335228" w:rsidRPr="00005E6E">
        <w:rPr>
          <w:rFonts w:eastAsia="맑은 고딕"/>
        </w:rPr>
        <w:instrText xml:space="preserve"> REF _Ref80971221 \h </w:instrText>
      </w:r>
      <w:r w:rsidR="00B82758" w:rsidRPr="00005E6E">
        <w:rPr>
          <w:rFonts w:eastAsia="맑은 고딕"/>
        </w:rPr>
        <w:instrText xml:space="preserve"> \* MERGEFORMAT </w:instrText>
      </w:r>
      <w:r w:rsidR="00335228" w:rsidRPr="00005E6E">
        <w:rPr>
          <w:rFonts w:eastAsia="맑은 고딕"/>
        </w:rPr>
      </w:r>
      <w:r w:rsidR="00335228" w:rsidRPr="00005E6E">
        <w:rPr>
          <w:rFonts w:eastAsia="맑은 고딕"/>
        </w:rPr>
        <w:fldChar w:fldCharType="end"/>
      </w:r>
      <w:r w:rsidR="002B34E8" w:rsidRPr="00005E6E">
        <w:rPr>
          <w:rFonts w:eastAsia="맑은 고딕"/>
        </w:rPr>
        <w:t xml:space="preserve">the </w:t>
      </w:r>
      <w:r w:rsidR="00887070" w:rsidRPr="00005E6E">
        <w:rPr>
          <w:rFonts w:eastAsia="맑은 고딕"/>
        </w:rPr>
        <w:t xml:space="preserve">above-described cluster analysis generated four prominent </w:t>
      </w:r>
      <w:r w:rsidR="00B57A3E" w:rsidRPr="00005E6E">
        <w:t xml:space="preserve">clusters </w:t>
      </w:r>
      <w:r w:rsidR="00887070" w:rsidRPr="00005E6E">
        <w:t xml:space="preserve">based on </w:t>
      </w:r>
      <w:r w:rsidR="00B57A3E" w:rsidRPr="00005E6E">
        <w:t>their similarities</w:t>
      </w:r>
      <w:r w:rsidR="009C3C9D" w:rsidRPr="00005E6E">
        <w:t>.</w:t>
      </w:r>
    </w:p>
    <w:p w14:paraId="33343A20" w14:textId="77777777" w:rsidR="00B57A3E" w:rsidRPr="00005E6E" w:rsidRDefault="00B57A3E" w:rsidP="000F3486">
      <w:pPr>
        <w:rPr>
          <w:color w:val="FF0000"/>
        </w:rPr>
      </w:pPr>
    </w:p>
    <w:p w14:paraId="610D52C2" w14:textId="1C804484" w:rsidR="008B7BF7" w:rsidRPr="00005E6E" w:rsidRDefault="00E61BE0" w:rsidP="000F3486">
      <w:r w:rsidRPr="00005E6E">
        <w:rPr>
          <w:noProof/>
          <w:lang w:eastAsia="en-GB"/>
        </w:rPr>
        <w:drawing>
          <wp:inline distT="0" distB="0" distL="0" distR="0" wp14:anchorId="1A9E99E7" wp14:editId="68CD3240">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p>
    <w:p w14:paraId="572CB724" w14:textId="4DF6557B" w:rsidR="008B7BF7" w:rsidRPr="00005E6E" w:rsidRDefault="008B7BF7" w:rsidP="000F3486">
      <w:pPr>
        <w:pStyle w:val="Caption"/>
      </w:pPr>
      <w:bookmarkStart w:id="617" w:name="_Ref80806617"/>
      <w:bookmarkStart w:id="618" w:name="_Ref80806614"/>
      <w:r w:rsidRPr="00005E6E">
        <w:t xml:space="preserve">Figure </w:t>
      </w:r>
      <w:fldSimple w:instr=" SEQ Figure \* ARABIC ">
        <w:r w:rsidR="00DB30E5" w:rsidRPr="00005E6E">
          <w:t>2</w:t>
        </w:r>
      </w:fldSimple>
      <w:bookmarkEnd w:id="617"/>
      <w:r w:rsidRPr="00005E6E">
        <w:t xml:space="preserve">. </w:t>
      </w:r>
      <w:r w:rsidR="00766098" w:rsidRPr="00005E6E">
        <w:t>Variation</w:t>
      </w:r>
      <w:ins w:id="619" w:author="Won Do Lee" w:date="2023-01-17T21:49:00Z">
        <w:r w:rsidR="003A4303" w:rsidRPr="00005E6E">
          <w:t>s</w:t>
        </w:r>
      </w:ins>
      <w:r w:rsidR="00766098" w:rsidRPr="00005E6E">
        <w:t xml:space="preserve"> </w:t>
      </w:r>
      <w:r w:rsidRPr="00005E6E">
        <w:t xml:space="preserve">in the </w:t>
      </w:r>
      <w:r w:rsidRPr="00005E6E">
        <w:rPr>
          <w:i/>
          <w:iCs/>
        </w:rPr>
        <w:t>Silhouette index</w:t>
      </w:r>
      <w:r w:rsidRPr="00005E6E">
        <w:t xml:space="preserve"> </w:t>
      </w:r>
      <w:r w:rsidR="004C6564" w:rsidRPr="00005E6E">
        <w:t>against</w:t>
      </w:r>
      <w:r w:rsidRPr="00005E6E">
        <w:t xml:space="preserve"> the number of Clusters (</w:t>
      </w:r>
      <w:r w:rsidRPr="00005E6E">
        <w:rPr>
          <w:i/>
          <w:iCs/>
        </w:rPr>
        <w:t>K</w:t>
      </w:r>
      <w:r w:rsidRPr="00005E6E">
        <w:t>= 2 to 20).</w:t>
      </w:r>
      <w:bookmarkEnd w:id="618"/>
      <w:r w:rsidRPr="00005E6E">
        <w:t xml:space="preserve"> </w:t>
      </w:r>
    </w:p>
    <w:p w14:paraId="1355C5CC" w14:textId="77777777" w:rsidR="008B7BF7" w:rsidRPr="00005E6E" w:rsidRDefault="008B7BF7" w:rsidP="000F3486"/>
    <w:p w14:paraId="1809C842" w14:textId="275AA8F1" w:rsidR="00224FEF" w:rsidRPr="00005E6E" w:rsidRDefault="00661E3D" w:rsidP="000F3486">
      <w:pPr>
        <w:spacing w:after="240"/>
      </w:pPr>
      <w:r w:rsidRPr="00005E6E">
        <w:t xml:space="preserve">In overview, </w:t>
      </w:r>
      <w:r w:rsidR="00DB6DFF" w:rsidRPr="00005E6E">
        <w:fldChar w:fldCharType="begin"/>
      </w:r>
      <w:r w:rsidR="00DB6DFF" w:rsidRPr="00005E6E">
        <w:instrText xml:space="preserve"> REF _Ref81133981 \h </w:instrText>
      </w:r>
      <w:r w:rsidR="00B82758" w:rsidRPr="00005E6E">
        <w:instrText xml:space="preserve"> \* MERGEFORMAT </w:instrText>
      </w:r>
      <w:r w:rsidR="00DB6DFF" w:rsidRPr="00005E6E">
        <w:fldChar w:fldCharType="separate"/>
      </w:r>
      <w:r w:rsidR="00DB6DFF" w:rsidRPr="00005E6E">
        <w:t>Figure 3</w:t>
      </w:r>
      <w:r w:rsidR="00DB6DFF" w:rsidRPr="00005E6E">
        <w:fldChar w:fldCharType="end"/>
      </w:r>
      <w:r w:rsidR="00024124" w:rsidRPr="00005E6E">
        <w:fldChar w:fldCharType="begin"/>
      </w:r>
      <w:r w:rsidR="00024124" w:rsidRPr="00005E6E">
        <w:instrText xml:space="preserve"> REF _Ref81127049 \h </w:instrText>
      </w:r>
      <w:r w:rsidR="00B82758" w:rsidRPr="00005E6E">
        <w:instrText xml:space="preserve"> \* MERGEFORMAT </w:instrText>
      </w:r>
      <w:r w:rsidR="00024124" w:rsidRPr="00005E6E">
        <w:fldChar w:fldCharType="end"/>
      </w:r>
      <w:r w:rsidR="00024124" w:rsidRPr="00005E6E">
        <w:t xml:space="preserve"> </w:t>
      </w:r>
      <w:r w:rsidR="00662200" w:rsidRPr="00005E6E">
        <w:t xml:space="preserve">depicts </w:t>
      </w:r>
      <w:r w:rsidR="00DF3537" w:rsidRPr="00005E6E">
        <w:t>identified clusters (</w:t>
      </w:r>
      <w:r w:rsidR="00DF3537" w:rsidRPr="00005E6E">
        <w:rPr>
          <w:i/>
          <w:iCs/>
        </w:rPr>
        <w:t>K</w:t>
      </w:r>
      <w:r w:rsidR="00DF3537" w:rsidRPr="00005E6E">
        <w:t>=4) based on</w:t>
      </w:r>
      <w:del w:id="620" w:author="Won Do Lee" w:date="2023-01-19T23:17:00Z">
        <w:r w:rsidR="00DF3537" w:rsidRPr="00005E6E" w:rsidDel="00C025AD">
          <w:delText xml:space="preserve"> </w:delText>
        </w:r>
        <w:r w:rsidR="00AF0FD1" w:rsidRPr="00005E6E" w:rsidDel="00C025AD">
          <w:delText>the</w:delText>
        </w:r>
        <w:r w:rsidR="00766098" w:rsidRPr="00005E6E" w:rsidDel="00C025AD">
          <w:delText xml:space="preserve"> trajectory of</w:delText>
        </w:r>
        <w:r w:rsidR="000D4AC8" w:rsidRPr="00005E6E" w:rsidDel="00C025AD">
          <w:delText xml:space="preserve"> </w:delText>
        </w:r>
        <w:r w:rsidR="005C10ED" w:rsidRPr="00005E6E" w:rsidDel="00C025AD">
          <w:delText>mobility</w:delText>
        </w:r>
      </w:del>
      <w:ins w:id="621" w:author="Won Do Lee" w:date="2023-01-19T23:17:00Z">
        <w:r w:rsidR="00C025AD" w:rsidRPr="00005E6E">
          <w:t xml:space="preserve"> trajectories</w:t>
        </w:r>
      </w:ins>
      <w:r w:rsidR="005C10ED" w:rsidRPr="00005E6E">
        <w:t xml:space="preserve"> </w:t>
      </w:r>
      <w:ins w:id="622" w:author="Won Do Lee" w:date="2023-01-19T23:17:00Z">
        <w:r w:rsidR="00C025AD" w:rsidRPr="00005E6E">
          <w:t xml:space="preserve">of mobility </w:t>
        </w:r>
      </w:ins>
      <w:del w:id="623" w:author="Won Do Lee" w:date="2023-01-19T23:16:00Z">
        <w:r w:rsidR="005C10ED" w:rsidRPr="00005E6E" w:rsidDel="00C025AD">
          <w:delText>reduction</w:delText>
        </w:r>
        <w:r w:rsidR="007C556F" w:rsidRPr="00005E6E" w:rsidDel="00C025AD">
          <w:delText xml:space="preserve"> </w:delText>
        </w:r>
      </w:del>
      <w:del w:id="624" w:author="Won Do Lee" w:date="2023-01-19T23:17:00Z">
        <w:r w:rsidR="00DF3537" w:rsidRPr="00005E6E" w:rsidDel="00C025AD">
          <w:delText>under</w:delText>
        </w:r>
        <w:r w:rsidR="000C1A3D" w:rsidRPr="00005E6E" w:rsidDel="00C025AD">
          <w:delText xml:space="preserve"> the lockdow</w:delText>
        </w:r>
      </w:del>
      <w:ins w:id="625" w:author="Won Do Lee" w:date="2023-01-19T23:17:00Z">
        <w:r w:rsidR="00C025AD" w:rsidRPr="00005E6E">
          <w:t>in lockdown phase</w:t>
        </w:r>
      </w:ins>
      <w:del w:id="626" w:author="Won Do Lee" w:date="2023-01-19T23:17:00Z">
        <w:r w:rsidR="000C1A3D" w:rsidRPr="00005E6E" w:rsidDel="00C025AD">
          <w:delText>n</w:delText>
        </w:r>
      </w:del>
      <w:r w:rsidR="000C1A3D" w:rsidRPr="00005E6E">
        <w:t>.</w:t>
      </w:r>
      <w:del w:id="627" w:author="Won Do Lee" w:date="2023-01-19T23:17:00Z">
        <w:r w:rsidR="000C1A3D" w:rsidRPr="00005E6E" w:rsidDel="00C025AD">
          <w:delText xml:space="preserve"> </w:delText>
        </w:r>
      </w:del>
      <w:del w:id="628" w:author="Won Do Lee" w:date="2023-01-13T00:11:00Z">
        <w:r w:rsidR="00B23365" w:rsidRPr="00005E6E" w:rsidDel="006A48DE">
          <w:delText>T</w:delText>
        </w:r>
        <w:r w:rsidR="00E811C4" w:rsidRPr="00005E6E" w:rsidDel="006A48DE">
          <w:delText xml:space="preserve">he </w:delText>
        </w:r>
        <w:r w:rsidR="005C10ED" w:rsidRPr="00005E6E" w:rsidDel="006A48DE">
          <w:delText>evolution of mobility levels</w:delText>
        </w:r>
      </w:del>
      <w:ins w:id="629" w:author="Won Do Lee" w:date="2023-01-19T23:17:00Z">
        <w:r w:rsidR="00C025AD" w:rsidRPr="00005E6E">
          <w:t xml:space="preserve"> It was </w:t>
        </w:r>
      </w:ins>
      <w:del w:id="630" w:author="Won Do Lee" w:date="2023-01-13T00:21:00Z">
        <w:r w:rsidR="005C10ED" w:rsidRPr="00005E6E" w:rsidDel="00FC3526">
          <w:delText xml:space="preserve"> </w:delText>
        </w:r>
      </w:del>
      <w:del w:id="631" w:author="Won Do Lee" w:date="2023-01-19T23:17:00Z">
        <w:r w:rsidR="005C10ED" w:rsidRPr="00005E6E" w:rsidDel="00C025AD">
          <w:delText>during lockdown</w:delText>
        </w:r>
        <w:r w:rsidR="00AF0FD1" w:rsidRPr="00005E6E" w:rsidDel="00C025AD">
          <w:delText xml:space="preserve"> </w:delText>
        </w:r>
      </w:del>
      <w:bookmarkStart w:id="632" w:name="OLE_LINK2"/>
      <w:del w:id="633" w:author="Won Do Lee" w:date="2023-01-17T22:34:00Z">
        <w:r w:rsidR="00E811C4" w:rsidRPr="00005E6E" w:rsidDel="00A93152">
          <w:delText xml:space="preserve">is </w:delText>
        </w:r>
      </w:del>
      <w:r w:rsidR="003A28FB" w:rsidRPr="00005E6E">
        <w:t>ref</w:t>
      </w:r>
      <w:r w:rsidR="001C5E86" w:rsidRPr="00005E6E">
        <w:t>lect</w:t>
      </w:r>
      <w:r w:rsidR="005C10ED" w:rsidRPr="00005E6E">
        <w:t>ed</w:t>
      </w:r>
      <w:r w:rsidR="001C5E86" w:rsidRPr="00005E6E">
        <w:t xml:space="preserve"> </w:t>
      </w:r>
      <w:bookmarkEnd w:id="632"/>
      <w:r w:rsidR="00FD4FA6" w:rsidRPr="00005E6E">
        <w:t>in the timestamps</w:t>
      </w:r>
      <w:r w:rsidR="000C62EC" w:rsidRPr="00005E6E">
        <w:t xml:space="preserve"> </w:t>
      </w:r>
      <w:r w:rsidR="005B2678" w:rsidRPr="00005E6E">
        <w:t xml:space="preserve">of </w:t>
      </w:r>
      <w:commentRangeStart w:id="634"/>
      <w:r w:rsidR="005B2678" w:rsidRPr="00005E6E">
        <w:t>generated</w:t>
      </w:r>
      <w:r w:rsidR="000C62EC" w:rsidRPr="00005E6E">
        <w:t xml:space="preserve"> clusters</w:t>
      </w:r>
      <w:r w:rsidR="00D62420" w:rsidRPr="00005E6E">
        <w:t xml:space="preserve"> </w:t>
      </w:r>
      <w:commentRangeEnd w:id="634"/>
      <w:r w:rsidR="008E4BBE">
        <w:rPr>
          <w:rStyle w:val="CommentReference"/>
        </w:rPr>
        <w:commentReference w:id="634"/>
      </w:r>
      <w:r w:rsidR="00B23365" w:rsidRPr="00005E6E">
        <w:t xml:space="preserve">in </w:t>
      </w:r>
      <w:r w:rsidR="00B23365" w:rsidRPr="00005E6E">
        <w:fldChar w:fldCharType="begin"/>
      </w:r>
      <w:r w:rsidR="00B23365" w:rsidRPr="00005E6E">
        <w:instrText xml:space="preserve"> REF _Ref81127049 \h </w:instrText>
      </w:r>
      <w:r w:rsidR="00B82758" w:rsidRPr="00005E6E">
        <w:instrText xml:space="preserve"> \* MERGEFORMAT </w:instrText>
      </w:r>
      <w:r w:rsidR="00B23365" w:rsidRPr="00005E6E">
        <w:fldChar w:fldCharType="separate"/>
      </w:r>
      <w:r w:rsidR="00B23365" w:rsidRPr="00005E6E">
        <w:t>Figure 4</w:t>
      </w:r>
      <w:r w:rsidR="00B23365" w:rsidRPr="00005E6E">
        <w:fldChar w:fldCharType="end"/>
      </w:r>
      <w:r w:rsidR="00A00444" w:rsidRPr="00005E6E">
        <w:t>.</w:t>
      </w:r>
      <w:r w:rsidR="00E811C4" w:rsidRPr="00005E6E">
        <w:t xml:space="preserve"> </w:t>
      </w:r>
      <w:r w:rsidR="00D777AB" w:rsidRPr="00005E6E">
        <w:t>More importantly</w:t>
      </w:r>
      <w:r w:rsidR="00E811C4" w:rsidRPr="00005E6E">
        <w:t xml:space="preserve">, </w:t>
      </w:r>
      <w:r w:rsidR="00224FEF" w:rsidRPr="00005E6E">
        <w:fldChar w:fldCharType="begin"/>
      </w:r>
      <w:r w:rsidR="00224FEF" w:rsidRPr="00005E6E">
        <w:instrText xml:space="preserve"> REF _Ref81157865 \h </w:instrText>
      </w:r>
      <w:r w:rsidR="00B82758" w:rsidRPr="00005E6E">
        <w:instrText xml:space="preserve"> \* MERGEFORMAT </w:instrText>
      </w:r>
      <w:r w:rsidR="00224FEF" w:rsidRPr="00005E6E">
        <w:fldChar w:fldCharType="separate"/>
      </w:r>
      <w:r w:rsidR="00EE77C4" w:rsidRPr="00005E6E">
        <w:t xml:space="preserve">Table </w:t>
      </w:r>
      <w:r w:rsidR="00EE77C4">
        <w:t>1</w:t>
      </w:r>
      <w:r w:rsidR="00224FEF" w:rsidRPr="00005E6E">
        <w:fldChar w:fldCharType="end"/>
      </w:r>
      <w:r w:rsidR="00224FEF" w:rsidRPr="00005E6E">
        <w:t xml:space="preserve"> </w:t>
      </w:r>
      <w:r w:rsidR="005A33B7" w:rsidRPr="00005E6E">
        <w:t>presents</w:t>
      </w:r>
      <w:r w:rsidR="00035407" w:rsidRPr="00005E6E">
        <w:t xml:space="preserve"> the </w:t>
      </w:r>
      <w:r w:rsidR="00224FEF" w:rsidRPr="00005E6E">
        <w:t>characteristics of change in mobility</w:t>
      </w:r>
      <w:r w:rsidR="00E55B94" w:rsidRPr="00005E6E">
        <w:t xml:space="preserve"> </w:t>
      </w:r>
      <w:del w:id="635" w:author="Won Do Lee" w:date="2023-01-19T23:17:00Z">
        <w:r w:rsidR="00E55B94" w:rsidRPr="00005E6E" w:rsidDel="001E7E1F">
          <w:delText xml:space="preserve">levels </w:delText>
        </w:r>
      </w:del>
      <w:r w:rsidR="00E8336C" w:rsidRPr="00005E6E">
        <w:t>during lockdown</w:t>
      </w:r>
      <w:r w:rsidR="00A05BDA" w:rsidRPr="00005E6E">
        <w:t xml:space="preserve"> </w:t>
      </w:r>
      <w:r w:rsidR="00E55B94" w:rsidRPr="00005E6E">
        <w:t>between</w:t>
      </w:r>
      <w:r w:rsidR="00224FEF" w:rsidRPr="00005E6E">
        <w:t xml:space="preserve"> cluster</w:t>
      </w:r>
      <w:r w:rsidR="00E55B94" w:rsidRPr="00005E6E">
        <w:t>s</w:t>
      </w:r>
      <w:r w:rsidR="00224FEF" w:rsidRPr="00005E6E">
        <w:t xml:space="preserve">. </w:t>
      </w:r>
      <w:r w:rsidR="00E93F1C" w:rsidRPr="00005E6E">
        <w:t>We compute</w:t>
      </w:r>
      <w:r w:rsidR="005E6A4D" w:rsidRPr="00005E6E">
        <w:t>d</w:t>
      </w:r>
      <w:r w:rsidR="00E93F1C" w:rsidRPr="00005E6E">
        <w:t xml:space="preserve"> the median value </w:t>
      </w:r>
      <w:r w:rsidR="00986BBA" w:rsidRPr="00005E6E">
        <w:t xml:space="preserve">of mobility levels </w:t>
      </w:r>
      <w:r w:rsidR="00E93F1C" w:rsidRPr="00005E6E">
        <w:t xml:space="preserve">for </w:t>
      </w:r>
      <w:r w:rsidR="00637992" w:rsidRPr="00005E6E">
        <w:t>each cluster</w:t>
      </w:r>
      <w:r w:rsidR="00E93F1C" w:rsidRPr="00005E6E">
        <w:t xml:space="preserve"> to avoid the bias</w:t>
      </w:r>
      <w:r w:rsidR="005D48F7" w:rsidRPr="00005E6E">
        <w:t xml:space="preserve"> in each</w:t>
      </w:r>
      <w:r w:rsidR="00E93F1C" w:rsidRPr="00005E6E">
        <w:t xml:space="preserve"> tail of the distribution</w:t>
      </w:r>
      <w:r w:rsidR="005E6A4D" w:rsidRPr="00005E6E">
        <w:t xml:space="preserve"> and </w:t>
      </w:r>
      <w:r w:rsidR="00224640" w:rsidRPr="00005E6E">
        <w:t xml:space="preserve">disguise </w:t>
      </w:r>
      <w:r w:rsidR="0040151C" w:rsidRPr="00005E6E">
        <w:t xml:space="preserve">intra-cluster </w:t>
      </w:r>
      <w:r w:rsidR="00DA283B" w:rsidRPr="00005E6E">
        <w:t>variations</w:t>
      </w:r>
      <w:r w:rsidR="00777FA5" w:rsidRPr="00005E6E">
        <w:t xml:space="preserve"> </w:t>
      </w:r>
      <w:r w:rsidR="00D702B0" w:rsidRPr="00005E6E">
        <w:t xml:space="preserve">more accurately </w:t>
      </w:r>
      <w:r w:rsidR="00E93F1C" w:rsidRPr="00005E6E">
        <w:t>on a given day</w:t>
      </w:r>
      <w:r w:rsidR="00224640" w:rsidRPr="00005E6E">
        <w:t>. B</w:t>
      </w:r>
      <w:r w:rsidR="00084437" w:rsidRPr="00005E6E">
        <w:t xml:space="preserve">y examining the relative magnitude </w:t>
      </w:r>
      <w:r w:rsidR="00CD6B64" w:rsidRPr="00005E6E">
        <w:t xml:space="preserve">of mobility levels </w:t>
      </w:r>
      <w:r w:rsidR="00084437" w:rsidRPr="00005E6E">
        <w:t>throughout the lockdown</w:t>
      </w:r>
      <w:r w:rsidR="00E8336C" w:rsidRPr="00005E6E">
        <w:t xml:space="preserve"> </w:t>
      </w:r>
      <w:r w:rsidR="002B0705" w:rsidRPr="00005E6E">
        <w:t>to describe</w:t>
      </w:r>
      <w:r w:rsidR="00CF48D2" w:rsidRPr="00005E6E">
        <w:t xml:space="preserve"> </w:t>
      </w:r>
      <w:r w:rsidR="00E7765B" w:rsidRPr="00005E6E">
        <w:t xml:space="preserve">the </w:t>
      </w:r>
      <w:r w:rsidR="004B14AC" w:rsidRPr="00005E6E">
        <w:t xml:space="preserve">heterogeneous </w:t>
      </w:r>
      <w:r w:rsidR="00E8336C" w:rsidRPr="00005E6E">
        <w:t>nature between clusters</w:t>
      </w:r>
      <w:r w:rsidR="00224FEF" w:rsidRPr="00005E6E">
        <w:t xml:space="preserve">. </w:t>
      </w:r>
    </w:p>
    <w:p w14:paraId="18A7913C" w14:textId="13FBBA24" w:rsidR="00ED430D" w:rsidRPr="00005E6E" w:rsidRDefault="00CB03B1" w:rsidP="000F3486">
      <w:pPr>
        <w:spacing w:after="240"/>
        <w:rPr>
          <w:iCs/>
          <w:color w:val="000000"/>
        </w:rPr>
      </w:pPr>
      <w:r w:rsidRPr="00005E6E">
        <w:t xml:space="preserve">Two observations can be made </w:t>
      </w:r>
      <w:r w:rsidR="005A33B7" w:rsidRPr="00005E6E">
        <w:t>in these figures and table</w:t>
      </w:r>
      <w:r w:rsidRPr="00005E6E">
        <w:t xml:space="preserve">. First, </w:t>
      </w:r>
      <w:r w:rsidR="00D701AB">
        <w:rPr>
          <w:rFonts w:hint="eastAsia"/>
        </w:rPr>
        <w:t>G1</w:t>
      </w:r>
      <w:r w:rsidR="0023194C" w:rsidRPr="00005E6E">
        <w:t xml:space="preserve"> </w:t>
      </w:r>
      <w:r w:rsidR="005742B7" w:rsidRPr="00005E6E">
        <w:t>ha</w:t>
      </w:r>
      <w:r w:rsidR="00DD619E" w:rsidRPr="00005E6E">
        <w:t xml:space="preserve">ve shown </w:t>
      </w:r>
      <w:r w:rsidR="005742B7" w:rsidRPr="00005E6E">
        <w:t xml:space="preserve">the </w:t>
      </w:r>
      <w:r w:rsidR="00836D97" w:rsidRPr="00005E6E">
        <w:t>largest</w:t>
      </w:r>
      <w:r w:rsidR="00205BDE" w:rsidRPr="00005E6E">
        <w:t xml:space="preserve"> reduction</w:t>
      </w:r>
      <w:r w:rsidR="00CF361B" w:rsidRPr="00005E6E">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min</m:t>
            </m:r>
          </m:sub>
        </m:sSub>
      </m:oMath>
      <w:r w:rsidR="00F35FA3" w:rsidRPr="00005E6E">
        <w:rPr>
          <w:iCs/>
          <w:color w:val="000000"/>
        </w:rPr>
        <w:t xml:space="preserve"> on 29 March, </w:t>
      </w:r>
      <w:r w:rsidR="00205BDE" w:rsidRPr="00005E6E">
        <w:rPr>
          <w:iCs/>
          <w:color w:val="000000"/>
        </w:rPr>
        <w:t>in terms of day 7 of lockdown, 88.5%</w:t>
      </w:r>
      <w:r w:rsidR="005F53B2" w:rsidRPr="00005E6E">
        <w:rPr>
          <w:iCs/>
          <w:color w:val="000000"/>
        </w:rPr>
        <w:t xml:space="preserve"> </w:t>
      </w:r>
      <w:r w:rsidR="00003E90" w:rsidRPr="00005E6E">
        <w:rPr>
          <w:iCs/>
          <w:color w:val="000000"/>
        </w:rPr>
        <w:t xml:space="preserve">mobility reduction </w:t>
      </w:r>
      <w:r w:rsidR="00FB3DFE" w:rsidRPr="00005E6E">
        <w:rPr>
          <w:iCs/>
          <w:color w:val="000000"/>
        </w:rPr>
        <w:t>compared to normal levels before the pandemic</w:t>
      </w:r>
      <w:r w:rsidR="00844FEF" w:rsidRPr="00005E6E">
        <w:rPr>
          <w:iCs/>
          <w:color w:val="000000"/>
        </w:rPr>
        <w:t xml:space="preserve">. In contrast, </w:t>
      </w:r>
      <w:r w:rsidR="00D701AB">
        <w:rPr>
          <w:rFonts w:hint="eastAsia"/>
          <w:iCs/>
          <w:color w:val="000000"/>
        </w:rPr>
        <w:t>G4</w:t>
      </w:r>
      <w:r w:rsidR="00D701AB">
        <w:rPr>
          <w:iCs/>
          <w:color w:val="000000"/>
        </w:rPr>
        <w:t xml:space="preserve"> </w:t>
      </w:r>
      <w:del w:id="636" w:author="Won Do Lee" w:date="2023-01-17T22:34:00Z">
        <w:r w:rsidR="00E079B1" w:rsidRPr="00005E6E" w:rsidDel="00B97F5A">
          <w:rPr>
            <w:iCs/>
            <w:color w:val="000000"/>
          </w:rPr>
          <w:delText xml:space="preserve">have </w:delText>
        </w:r>
      </w:del>
      <w:r w:rsidR="00E079B1" w:rsidRPr="00005E6E">
        <w:rPr>
          <w:iCs/>
          <w:color w:val="000000"/>
        </w:rPr>
        <w:t xml:space="preserve">observed </w:t>
      </w:r>
      <w:r w:rsidR="00175A52" w:rsidRPr="00005E6E">
        <w:rPr>
          <w:iCs/>
          <w:color w:val="000000"/>
        </w:rPr>
        <w:t xml:space="preserve">the </w:t>
      </w:r>
      <w:r w:rsidR="00836D97" w:rsidRPr="00005E6E">
        <w:rPr>
          <w:iCs/>
          <w:color w:val="000000"/>
        </w:rPr>
        <w:t>lowest</w:t>
      </w:r>
      <w:r w:rsidR="00175A52" w:rsidRPr="00005E6E">
        <w:rPr>
          <w:iCs/>
          <w:color w:val="000000"/>
        </w:rPr>
        <w:t xml:space="preserve"> </w:t>
      </w:r>
      <w:r w:rsidR="00C00C41" w:rsidRPr="00005E6E">
        <w:rPr>
          <w:iCs/>
          <w:color w:val="000000"/>
        </w:rPr>
        <w:t>67.3%</w:t>
      </w:r>
      <w:r w:rsidR="00003E90" w:rsidRPr="00005E6E">
        <w:rPr>
          <w:iCs/>
          <w:color w:val="000000"/>
        </w:rPr>
        <w:t xml:space="preserve"> mobility</w:t>
      </w:r>
      <w:r w:rsidR="00E079B1" w:rsidRPr="00005E6E">
        <w:rPr>
          <w:iCs/>
          <w:color w:val="000000"/>
        </w:rPr>
        <w:t xml:space="preserve"> </w:t>
      </w:r>
      <w:r w:rsidR="00003E90" w:rsidRPr="00005E6E">
        <w:rPr>
          <w:iCs/>
          <w:color w:val="000000"/>
        </w:rPr>
        <w:t xml:space="preserve">reduction </w:t>
      </w:r>
      <w:r w:rsidR="00E079B1" w:rsidRPr="00005E6E">
        <w:rPr>
          <w:iCs/>
          <w:color w:val="000000"/>
        </w:rPr>
        <w:t>on the same day</w:t>
      </w:r>
      <w:r w:rsidR="00C00C41" w:rsidRPr="00005E6E">
        <w:rPr>
          <w:iCs/>
          <w:color w:val="000000"/>
        </w:rPr>
        <w:t xml:space="preserve">. </w:t>
      </w:r>
      <w:r w:rsidR="005F3213" w:rsidRPr="00005E6E">
        <w:rPr>
          <w:iCs/>
          <w:color w:val="000000"/>
        </w:rPr>
        <w:t>T</w:t>
      </w:r>
      <w:r w:rsidR="00962A18" w:rsidRPr="00005E6E">
        <w:rPr>
          <w:iCs/>
          <w:color w:val="000000"/>
        </w:rPr>
        <w:t>here w</w:t>
      </w:r>
      <w:r w:rsidR="004D2EA1" w:rsidRPr="00005E6E">
        <w:rPr>
          <w:iCs/>
          <w:color w:val="000000"/>
        </w:rPr>
        <w:t>as</w:t>
      </w:r>
      <w:r w:rsidR="00962A18" w:rsidRPr="00005E6E">
        <w:rPr>
          <w:iCs/>
          <w:color w:val="000000"/>
        </w:rPr>
        <w:t xml:space="preserve"> </w:t>
      </w:r>
      <w:r w:rsidR="0074260F" w:rsidRPr="00005E6E">
        <w:rPr>
          <w:iCs/>
          <w:color w:val="000000"/>
        </w:rPr>
        <w:t>a</w:t>
      </w:r>
      <w:r w:rsidR="00A3091D" w:rsidRPr="00005E6E">
        <w:rPr>
          <w:iCs/>
          <w:color w:val="000000"/>
        </w:rPr>
        <w:t>n accel</w:t>
      </w:r>
      <w:r w:rsidR="0015363A" w:rsidRPr="00005E6E">
        <w:rPr>
          <w:iCs/>
          <w:color w:val="000000"/>
        </w:rPr>
        <w:t>er</w:t>
      </w:r>
      <w:r w:rsidR="00A3091D" w:rsidRPr="00005E6E">
        <w:rPr>
          <w:iCs/>
          <w:color w:val="000000"/>
        </w:rPr>
        <w:t xml:space="preserve">ated </w:t>
      </w:r>
      <w:r w:rsidR="004D2EA1" w:rsidRPr="00005E6E">
        <w:rPr>
          <w:iCs/>
          <w:color w:val="000000"/>
        </w:rPr>
        <w:t>mobility</w:t>
      </w:r>
      <w:r w:rsidR="00962A18" w:rsidRPr="00005E6E">
        <w:rPr>
          <w:iCs/>
          <w:color w:val="000000"/>
        </w:rPr>
        <w:t xml:space="preserve"> </w:t>
      </w:r>
      <w:r w:rsidR="0074260F" w:rsidRPr="00005E6E">
        <w:rPr>
          <w:iCs/>
          <w:color w:val="000000"/>
        </w:rPr>
        <w:t xml:space="preserve">decline </w:t>
      </w:r>
      <w:r w:rsidR="00962A18" w:rsidRPr="00005E6E">
        <w:rPr>
          <w:iCs/>
          <w:color w:val="000000"/>
        </w:rPr>
        <w:t xml:space="preserve">in </w:t>
      </w:r>
      <w:r w:rsidR="00D701AB">
        <w:rPr>
          <w:rFonts w:hint="eastAsia"/>
          <w:iCs/>
          <w:color w:val="000000"/>
        </w:rPr>
        <w:t>G4</w:t>
      </w:r>
      <w:r w:rsidR="00680399" w:rsidRPr="00005E6E">
        <w:rPr>
          <w:iCs/>
          <w:color w:val="000000"/>
        </w:rPr>
        <w:t xml:space="preserve"> </w:t>
      </w:r>
      <w:r w:rsidR="00D47BE6" w:rsidRPr="00005E6E">
        <w:rPr>
          <w:iCs/>
          <w:color w:val="000000"/>
        </w:rPr>
        <w:t xml:space="preserve">(31.1%) relative to </w:t>
      </w:r>
      <w:r w:rsidR="00D701AB">
        <w:rPr>
          <w:rFonts w:hint="eastAsia"/>
          <w:iCs/>
          <w:color w:val="000000"/>
        </w:rPr>
        <w:t>G1</w:t>
      </w:r>
      <w:r w:rsidR="00D701AB">
        <w:rPr>
          <w:iCs/>
          <w:color w:val="000000"/>
        </w:rPr>
        <w:t xml:space="preserve"> </w:t>
      </w:r>
      <w:r w:rsidR="00D47BE6" w:rsidRPr="00005E6E">
        <w:rPr>
          <w:iCs/>
          <w:color w:val="000000"/>
        </w:rPr>
        <w:t xml:space="preserve">(21.4%) </w:t>
      </w:r>
      <w:r w:rsidR="00962A18" w:rsidRPr="00005E6E">
        <w:rPr>
          <w:iCs/>
          <w:color w:val="000000"/>
        </w:rPr>
        <w:t xml:space="preserve">during </w:t>
      </w:r>
      <w:r w:rsidR="00224640" w:rsidRPr="00005E6E">
        <w:rPr>
          <w:iCs/>
          <w:color w:val="000000"/>
        </w:rPr>
        <w:t xml:space="preserve">the </w:t>
      </w:r>
      <w:r w:rsidR="00962A18" w:rsidRPr="00005E6E">
        <w:rPr>
          <w:iCs/>
          <w:color w:val="000000"/>
        </w:rPr>
        <w:t>lockdown</w:t>
      </w:r>
      <w:del w:id="637" w:author="Won Do Lee" w:date="2023-01-17T22:34:00Z">
        <w:r w:rsidR="003324A3" w:rsidRPr="00005E6E" w:rsidDel="00B97F5A">
          <w:rPr>
            <w:iCs/>
            <w:color w:val="000000"/>
          </w:rPr>
          <w:delText>,</w:delText>
        </w:r>
      </w:del>
      <w:r w:rsidR="003324A3" w:rsidRPr="00005E6E">
        <w:rPr>
          <w:iCs/>
          <w:color w:val="000000"/>
        </w:rPr>
        <w:t xml:space="preserve"> b</w:t>
      </w:r>
      <w:r w:rsidR="008512F0" w:rsidRPr="00005E6E">
        <w:rPr>
          <w:iCs/>
          <w:color w:val="000000"/>
        </w:rPr>
        <w:t xml:space="preserve">y calculating </w:t>
      </w:r>
      <w:r w:rsidR="00F66843" w:rsidRPr="00005E6E">
        <w:rPr>
          <w:iCs/>
          <w:color w:val="000000"/>
        </w:rPr>
        <w:t>the maximum mobility reduction</w:t>
      </w:r>
      <w:r w:rsidR="00D47BE6" w:rsidRPr="00005E6E">
        <w:rPr>
          <w:iCs/>
          <w:color w:val="000000"/>
        </w:rPr>
        <w:t xml:space="preserve"> during </w:t>
      </w:r>
      <w:ins w:id="638" w:author="Won Do Lee" w:date="2023-01-17T22:35:00Z">
        <w:r w:rsidR="00B97F5A" w:rsidRPr="00005E6E">
          <w:rPr>
            <w:iCs/>
            <w:color w:val="000000"/>
          </w:rPr>
          <w:t xml:space="preserve">the </w:t>
        </w:r>
      </w:ins>
      <w:r w:rsidR="00D47BE6" w:rsidRPr="00005E6E">
        <w:rPr>
          <w:iCs/>
          <w:color w:val="000000"/>
        </w:rPr>
        <w:t>lockdown</w:t>
      </w:r>
      <w:r w:rsidR="00F66843"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R</m:t>
            </m:r>
          </m:e>
          <m:sub>
            <m:r>
              <w:rPr>
                <w:rFonts w:ascii="Cambria Math" w:eastAsia="Times New Roman" w:hAnsi="Cambria Math"/>
                <w:color w:val="000000"/>
              </w:rPr>
              <m:t>max</m:t>
            </m:r>
          </m:sub>
        </m:sSub>
      </m:oMath>
      <w:r w:rsidR="00962A18" w:rsidRPr="00005E6E">
        <w:rPr>
          <w:iCs/>
          <w:color w:val="000000"/>
        </w:rPr>
        <w:t xml:space="preserve"> </w:t>
      </w:r>
      <w:r w:rsidR="00BF5CD1" w:rsidRPr="00005E6E">
        <w:rPr>
          <w:iCs/>
          <w:color w:val="000000"/>
        </w:rPr>
        <w:t xml:space="preserve"> </w:t>
      </w:r>
      <w:r w:rsidR="00D47BE6" w:rsidRPr="00005E6E">
        <w:rPr>
          <w:iCs/>
          <w:color w:val="000000"/>
        </w:rPr>
        <w:t>compared</w:t>
      </w:r>
      <w:r w:rsidR="00F66843" w:rsidRPr="00005E6E">
        <w:rPr>
          <w:iCs/>
          <w:color w:val="000000"/>
        </w:rPr>
        <w:t xml:space="preserve"> to </w:t>
      </w:r>
      <w:r w:rsidR="00D47BE6" w:rsidRPr="00005E6E">
        <w:rPr>
          <w:iCs/>
          <w:color w:val="000000"/>
        </w:rPr>
        <w:t xml:space="preserve">the </w:t>
      </w:r>
      <w:r w:rsidR="00FA56B9" w:rsidRPr="00005E6E">
        <w:rPr>
          <w:iCs/>
          <w:color w:val="000000"/>
        </w:rPr>
        <w:t xml:space="preserve">mobility level </w:t>
      </w:r>
      <w:r w:rsidR="0015363A" w:rsidRPr="00005E6E">
        <w:rPr>
          <w:iCs/>
          <w:color w:val="000000"/>
        </w:rPr>
        <w:t>on</w:t>
      </w:r>
      <w:r w:rsidR="00F66843" w:rsidRPr="00005E6E">
        <w:rPr>
          <w:iCs/>
          <w:color w:val="000000"/>
        </w:rPr>
        <w:t xml:space="preserve"> the first day of </w:t>
      </w:r>
      <w:ins w:id="639" w:author="Won Do Lee" w:date="2023-01-17T22:35:00Z">
        <w:r w:rsidR="00B97F5A" w:rsidRPr="00005E6E">
          <w:rPr>
            <w:iCs/>
            <w:color w:val="000000"/>
          </w:rPr>
          <w:t xml:space="preserve">the </w:t>
        </w:r>
      </w:ins>
      <w:r w:rsidR="00F66843" w:rsidRPr="00005E6E">
        <w:rPr>
          <w:iCs/>
          <w:color w:val="000000"/>
        </w:rPr>
        <w:t>lockdown</w:t>
      </w:r>
      <w:r w:rsidR="00962A18"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t=0</m:t>
            </m:r>
          </m:sub>
        </m:sSub>
      </m:oMath>
      <w:r w:rsidR="00D47BE6" w:rsidRPr="00005E6E">
        <w:rPr>
          <w:iCs/>
          <w:color w:val="000000"/>
        </w:rPr>
        <w:t>.</w:t>
      </w:r>
      <w:r w:rsidR="00E53A1F" w:rsidRPr="00005E6E">
        <w:rPr>
          <w:iCs/>
          <w:color w:val="000000"/>
        </w:rPr>
        <w:t xml:space="preserve"> </w:t>
      </w:r>
      <w:r w:rsidR="00EA024D" w:rsidRPr="00005E6E">
        <w:rPr>
          <w:iCs/>
          <w:color w:val="000000"/>
        </w:rPr>
        <w:t>To date, l</w:t>
      </w:r>
      <w:r w:rsidR="00C46D8E" w:rsidRPr="00005E6E">
        <w:rPr>
          <w:iCs/>
          <w:color w:val="000000"/>
        </w:rPr>
        <w:t xml:space="preserve">ockdown measures </w:t>
      </w:r>
      <w:r w:rsidR="008512F0" w:rsidRPr="00005E6E">
        <w:rPr>
          <w:iCs/>
          <w:color w:val="000000"/>
        </w:rPr>
        <w:t xml:space="preserve">were </w:t>
      </w:r>
      <w:r w:rsidR="003E28A1" w:rsidRPr="00005E6E">
        <w:rPr>
          <w:iCs/>
          <w:color w:val="000000"/>
        </w:rPr>
        <w:t xml:space="preserve">effectively </w:t>
      </w:r>
      <w:r w:rsidR="00AE3903" w:rsidRPr="00005E6E">
        <w:rPr>
          <w:iCs/>
          <w:color w:val="000000"/>
        </w:rPr>
        <w:t>diminished</w:t>
      </w:r>
      <w:r w:rsidR="008D7BBA" w:rsidRPr="00005E6E">
        <w:rPr>
          <w:iCs/>
          <w:color w:val="000000"/>
        </w:rPr>
        <w:t xml:space="preserve"> people’s mobility levels </w:t>
      </w:r>
      <w:r w:rsidR="00AE3903" w:rsidRPr="00005E6E">
        <w:rPr>
          <w:iCs/>
          <w:color w:val="000000"/>
        </w:rPr>
        <w:t>for</w:t>
      </w:r>
      <w:r w:rsidR="008D7BBA" w:rsidRPr="00005E6E">
        <w:rPr>
          <w:iCs/>
          <w:color w:val="000000"/>
        </w:rPr>
        <w:t xml:space="preserve"> </w:t>
      </w:r>
      <w:r w:rsidR="006F3D9C">
        <w:rPr>
          <w:iCs/>
          <w:color w:val="000000"/>
        </w:rPr>
        <w:t>G4</w:t>
      </w:r>
      <w:r w:rsidR="008D7BBA" w:rsidRPr="00005E6E">
        <w:rPr>
          <w:iCs/>
          <w:color w:val="000000"/>
        </w:rPr>
        <w:t xml:space="preserve"> </w:t>
      </w:r>
      <w:r w:rsidR="00BF1233" w:rsidRPr="00005E6E">
        <w:rPr>
          <w:iCs/>
          <w:color w:val="000000"/>
        </w:rPr>
        <w:t xml:space="preserve">relative </w:t>
      </w:r>
      <w:r w:rsidR="008D7BBA" w:rsidRPr="00005E6E">
        <w:rPr>
          <w:iCs/>
          <w:color w:val="000000"/>
        </w:rPr>
        <w:t xml:space="preserve">to </w:t>
      </w:r>
      <w:r w:rsidR="006F3D9C">
        <w:rPr>
          <w:iCs/>
          <w:color w:val="000000"/>
        </w:rPr>
        <w:t>G1</w:t>
      </w:r>
      <w:r w:rsidR="008D7BBA" w:rsidRPr="00005E6E">
        <w:rPr>
          <w:iCs/>
          <w:color w:val="000000"/>
        </w:rPr>
        <w:t>.</w:t>
      </w:r>
      <w:r w:rsidR="00432005" w:rsidRPr="00005E6E">
        <w:rPr>
          <w:iCs/>
          <w:color w:val="000000"/>
        </w:rPr>
        <w:t xml:space="preserve"> </w:t>
      </w:r>
      <w:r w:rsidRPr="00005E6E">
        <w:fldChar w:fldCharType="begin"/>
      </w:r>
      <w:r w:rsidRPr="00005E6E">
        <w:instrText xml:space="preserve"> REF _Ref81167577 \h </w:instrText>
      </w:r>
      <w:r w:rsidR="00AA0DC4" w:rsidRPr="00005E6E">
        <w:instrText xml:space="preserve"> \* MERGEFORMAT </w:instrText>
      </w:r>
      <w:r w:rsidRPr="00005E6E">
        <w:fldChar w:fldCharType="end"/>
      </w:r>
      <w:r w:rsidR="00224FEF" w:rsidRPr="00005E6E">
        <w:t xml:space="preserve">Second, </w:t>
      </w:r>
      <w:r w:rsidR="006F3D9C">
        <w:t>G4</w:t>
      </w:r>
      <w:r w:rsidR="00084437" w:rsidRPr="00005E6E">
        <w:t xml:space="preserve"> </w:t>
      </w:r>
      <w:r w:rsidR="00182C9E" w:rsidRPr="00005E6E">
        <w:t>ha</w:t>
      </w:r>
      <w:r w:rsidR="003E28A1" w:rsidRPr="00005E6E">
        <w:t>s</w:t>
      </w:r>
      <w:r w:rsidR="00182C9E" w:rsidRPr="00005E6E">
        <w:t xml:space="preserve"> shown</w:t>
      </w:r>
      <w:r w:rsidR="00084437" w:rsidRPr="00005E6E">
        <w:t xml:space="preserve"> the </w:t>
      </w:r>
      <w:r w:rsidR="00092717" w:rsidRPr="00005E6E">
        <w:lastRenderedPageBreak/>
        <w:t xml:space="preserve">highest </w:t>
      </w:r>
      <w:r w:rsidR="002F2439" w:rsidRPr="00005E6E">
        <w:t>people’s mobility bounce back</w:t>
      </w:r>
      <w:r w:rsidR="0091676F" w:rsidRPr="00005E6E">
        <w:t xml:space="preserve"> during </w:t>
      </w:r>
      <w:r w:rsidR="003E28A1" w:rsidRPr="00005E6E">
        <w:t xml:space="preserve">the </w:t>
      </w:r>
      <w:r w:rsidR="0091676F" w:rsidRPr="00005E6E">
        <w:t xml:space="preserve">lockdown </w:t>
      </w:r>
      <w:del w:id="640" w:author="Won Do Lee" w:date="2023-01-17T22:35:00Z">
        <w:r w:rsidR="0091676F" w:rsidRPr="00005E6E" w:rsidDel="00B97F5A">
          <w:delText xml:space="preserve">as </w:delText>
        </w:r>
      </w:del>
      <w:ins w:id="641" w:author="Won Do Lee" w:date="2023-01-17T22:35:00Z">
        <w:r w:rsidR="00B97F5A" w:rsidRPr="00005E6E">
          <w:t xml:space="preserve">at </w:t>
        </w:r>
      </w:ins>
      <w:r w:rsidR="0091676F" w:rsidRPr="00005E6E">
        <w:t>40.6%</w:t>
      </w:r>
      <w:r w:rsidR="003E28A1" w:rsidRPr="00005E6E">
        <w:t xml:space="preserve">, </w:t>
      </w:r>
      <w:r w:rsidR="0091676F" w:rsidRPr="00005E6E">
        <w:t>compared to</w:t>
      </w:r>
      <w:r w:rsidR="00D93A4B" w:rsidRPr="00005E6E">
        <w:t xml:space="preserve"> the</w:t>
      </w:r>
      <w:r w:rsidR="0091676F" w:rsidRPr="00005E6E">
        <w:t xml:space="preserve"> </w:t>
      </w:r>
      <w:r w:rsidR="00092717" w:rsidRPr="00005E6E">
        <w:t xml:space="preserve">lowest </w:t>
      </w:r>
      <w:r w:rsidR="007D2D3E" w:rsidRPr="00005E6E">
        <w:t xml:space="preserve">mobility recovery at 15.3% in </w:t>
      </w:r>
      <w:r w:rsidR="006F3D9C">
        <w:t>G1</w:t>
      </w:r>
      <w:r w:rsidR="007D2D3E" w:rsidRPr="00005E6E">
        <w:t xml:space="preserve">. </w:t>
      </w:r>
    </w:p>
    <w:p w14:paraId="55DBEF88" w14:textId="5B8A8831" w:rsidR="00A733A9" w:rsidRPr="00005E6E" w:rsidRDefault="003A4652" w:rsidP="000F3486">
      <w:pPr>
        <w:spacing w:after="240"/>
      </w:pPr>
      <w:r w:rsidRPr="00005E6E">
        <w:t>The first observation</w:t>
      </w:r>
      <w:r w:rsidR="00FA1022" w:rsidRPr="00005E6E">
        <w:t xml:space="preserve"> confirms our hypothesis </w:t>
      </w:r>
      <w:r w:rsidR="00DA61C4" w:rsidRPr="00005E6E">
        <w:t xml:space="preserve">on </w:t>
      </w:r>
      <w:ins w:id="642" w:author="Won Do Lee" w:date="2023-01-13T00:21:00Z">
        <w:r w:rsidR="00FC3526" w:rsidRPr="00005E6E">
          <w:t>group he</w:t>
        </w:r>
      </w:ins>
      <w:ins w:id="643" w:author="Won Do Lee" w:date="2023-01-13T00:22:00Z">
        <w:r w:rsidR="00FC3526" w:rsidRPr="00005E6E">
          <w:t xml:space="preserve">terogeneity in </w:t>
        </w:r>
      </w:ins>
      <w:del w:id="644" w:author="Won Do Lee" w:date="2023-01-13T00:22:00Z">
        <w:r w:rsidR="00AE3903" w:rsidRPr="00005E6E" w:rsidDel="00FC3526">
          <w:delText>heterogeneous</w:delText>
        </w:r>
        <w:r w:rsidR="002F13FA" w:rsidRPr="00005E6E" w:rsidDel="00FC3526">
          <w:delText xml:space="preserve"> </w:delText>
        </w:r>
      </w:del>
      <w:r w:rsidR="00FD2B92" w:rsidRPr="00005E6E">
        <w:t xml:space="preserve">trajectories of mobility </w:t>
      </w:r>
      <w:del w:id="645" w:author="Won Do Lee" w:date="2023-01-13T00:22:00Z">
        <w:r w:rsidR="00FD2B92" w:rsidRPr="00005E6E" w:rsidDel="00FC3526">
          <w:delText>reduction</w:delText>
        </w:r>
        <w:r w:rsidR="008E04E2" w:rsidRPr="00005E6E" w:rsidDel="00FC3526">
          <w:delText xml:space="preserve"> </w:delText>
        </w:r>
      </w:del>
      <w:ins w:id="646" w:author="Won Do Lee" w:date="2023-01-13T00:22:00Z">
        <w:r w:rsidR="00FC3526" w:rsidRPr="00005E6E">
          <w:t xml:space="preserve">change </w:t>
        </w:r>
      </w:ins>
      <w:r w:rsidR="00FD2B92" w:rsidRPr="00005E6E">
        <w:t xml:space="preserve">between </w:t>
      </w:r>
      <w:r w:rsidR="00E12FF8" w:rsidRPr="00005E6E">
        <w:t>c</w:t>
      </w:r>
      <w:r w:rsidR="008E04E2" w:rsidRPr="00005E6E">
        <w:t xml:space="preserve">lusters. </w:t>
      </w:r>
      <w:r w:rsidR="005C656C" w:rsidRPr="00005E6E">
        <w:fldChar w:fldCharType="begin"/>
      </w:r>
      <w:r w:rsidR="005C656C" w:rsidRPr="00005E6E">
        <w:instrText xml:space="preserve"> REF _Ref63168568 \h </w:instrText>
      </w:r>
      <w:r w:rsidR="00B82758" w:rsidRPr="00005E6E">
        <w:instrText xml:space="preserve"> \* MERGEFORMAT </w:instrText>
      </w:r>
      <w:r w:rsidR="005C656C" w:rsidRPr="00005E6E">
        <w:fldChar w:fldCharType="separate"/>
      </w:r>
      <w:r w:rsidR="005C656C" w:rsidRPr="00005E6E">
        <w:t>Figure 5</w:t>
      </w:r>
      <w:r w:rsidR="005C656C" w:rsidRPr="00005E6E">
        <w:fldChar w:fldCharType="end"/>
      </w:r>
      <w:r w:rsidR="005C656C" w:rsidRPr="00005E6E">
        <w:t xml:space="preserve"> </w:t>
      </w:r>
      <w:del w:id="647" w:author="Won Do Lee" w:date="2023-01-17T22:35:00Z">
        <w:r w:rsidR="00017025" w:rsidRPr="00005E6E" w:rsidDel="00B97F5A">
          <w:delText>illustrate</w:delText>
        </w:r>
        <w:r w:rsidR="00D93E73" w:rsidRPr="00005E6E" w:rsidDel="00B97F5A">
          <w:delText>d</w:delText>
        </w:r>
        <w:r w:rsidR="00017025" w:rsidRPr="00005E6E" w:rsidDel="00B97F5A">
          <w:delText xml:space="preserve"> </w:delText>
        </w:r>
      </w:del>
      <w:ins w:id="648" w:author="Won Do Lee" w:date="2023-01-17T22:35:00Z">
        <w:r w:rsidR="00B97F5A" w:rsidRPr="00005E6E">
          <w:t xml:space="preserve">illustrates </w:t>
        </w:r>
      </w:ins>
      <w:r w:rsidR="00017025" w:rsidRPr="00005E6E">
        <w:t>the spatial cluster distributions</w:t>
      </w:r>
      <w:r w:rsidR="00BE317E" w:rsidRPr="00005E6E">
        <w:t xml:space="preserve"> when </w:t>
      </w:r>
      <w:r w:rsidR="00BE317E" w:rsidRPr="00005E6E">
        <w:rPr>
          <w:i/>
          <w:iCs/>
        </w:rPr>
        <w:t xml:space="preserve">K </w:t>
      </w:r>
      <w:r w:rsidR="00BE317E" w:rsidRPr="00005E6E">
        <w:t>is 4</w:t>
      </w:r>
      <w:r w:rsidR="00017025" w:rsidRPr="00005E6E">
        <w:t xml:space="preserve">. </w:t>
      </w:r>
      <w:r w:rsidR="006F3D9C">
        <w:t>G1</w:t>
      </w:r>
      <w:r w:rsidR="005304B0" w:rsidRPr="00005E6E">
        <w:t xml:space="preserve"> </w:t>
      </w:r>
      <w:r w:rsidR="002B639E" w:rsidRPr="00005E6E">
        <w:t xml:space="preserve">(45 LTLAs) </w:t>
      </w:r>
      <w:r w:rsidR="008757A3" w:rsidRPr="00005E6E">
        <w:t xml:space="preserve">consists of </w:t>
      </w:r>
      <w:r w:rsidR="004D7C40" w:rsidRPr="00005E6E">
        <w:t xml:space="preserve">relatively </w:t>
      </w:r>
      <w:r w:rsidR="009F38B7" w:rsidRPr="00005E6E">
        <w:t>wealthy</w:t>
      </w:r>
      <w:r w:rsidR="008757A3" w:rsidRPr="00005E6E">
        <w:t xml:space="preserve"> </w:t>
      </w:r>
      <w:r w:rsidR="00935C9D" w:rsidRPr="00005E6E">
        <w:t xml:space="preserve">and diverse </w:t>
      </w:r>
      <w:r w:rsidR="00AC2225" w:rsidRPr="00005E6E">
        <w:t xml:space="preserve">local authorities </w:t>
      </w:r>
      <w:r w:rsidR="005E498A" w:rsidRPr="00005E6E">
        <w:t>m</w:t>
      </w:r>
      <w:r w:rsidR="000557DC" w:rsidRPr="00005E6E">
        <w:t>ain</w:t>
      </w:r>
      <w:r w:rsidR="005E498A" w:rsidRPr="00005E6E">
        <w:t xml:space="preserve">ly </w:t>
      </w:r>
      <w:r w:rsidR="00D51C51" w:rsidRPr="00005E6E">
        <w:t xml:space="preserve">distributed over </w:t>
      </w:r>
      <w:r w:rsidR="008757A3" w:rsidRPr="00005E6E">
        <w:t>Inner London</w:t>
      </w:r>
      <w:r w:rsidR="00EE77C4">
        <w:t xml:space="preserve"> </w:t>
      </w:r>
      <w:r w:rsidR="00EE77C4">
        <w:rPr>
          <w:rFonts w:hint="eastAsia"/>
        </w:rPr>
        <w:t>(see</w:t>
      </w:r>
      <w:r w:rsidR="00EE77C4">
        <w:t xml:space="preserve"> </w:t>
      </w:r>
      <w:r w:rsidR="00EE77C4">
        <w:fldChar w:fldCharType="begin"/>
      </w:r>
      <w:r w:rsidR="00EE77C4">
        <w:instrText xml:space="preserve"> REF _Ref131109280 \h  \* MERGEFORMAT </w:instrText>
      </w:r>
      <w:r w:rsidR="00EE77C4">
        <w:fldChar w:fldCharType="separate"/>
      </w:r>
      <w:r w:rsidR="00EE77C4">
        <w:t>Table 2</w:t>
      </w:r>
      <w:r w:rsidR="00EE77C4">
        <w:fldChar w:fldCharType="end"/>
      </w:r>
      <w:r w:rsidR="00EE77C4">
        <w:rPr>
          <w:rFonts w:hint="eastAsia"/>
        </w:rPr>
        <w:t>)</w:t>
      </w:r>
      <w:r w:rsidR="002B639E" w:rsidRPr="00005E6E">
        <w:t xml:space="preserve">. </w:t>
      </w:r>
      <w:r w:rsidR="00836D97" w:rsidRPr="00005E6E">
        <w:t>In</w:t>
      </w:r>
      <w:r w:rsidR="00015739" w:rsidRPr="00005E6E">
        <w:t xml:space="preserve"> contrast</w:t>
      </w:r>
      <w:r w:rsidR="00836D97" w:rsidRPr="00005E6E">
        <w:t xml:space="preserve">, </w:t>
      </w:r>
      <w:r w:rsidR="006F3D9C">
        <w:t>G4</w:t>
      </w:r>
      <w:r w:rsidR="00935C9D" w:rsidRPr="00005E6E">
        <w:t xml:space="preserve"> </w:t>
      </w:r>
      <w:r w:rsidR="002B639E" w:rsidRPr="00005E6E">
        <w:t>(69 LTLAs</w:t>
      </w:r>
      <w:r w:rsidR="00D93E73" w:rsidRPr="00005E6E">
        <w:t xml:space="preserve">) </w:t>
      </w:r>
      <w:r w:rsidR="00836D97" w:rsidRPr="00005E6E">
        <w:t xml:space="preserve">is </w:t>
      </w:r>
      <w:r w:rsidR="00401735" w:rsidRPr="00005E6E">
        <w:t xml:space="preserve">relatively </w:t>
      </w:r>
      <w:r w:rsidR="00421BB9" w:rsidRPr="00005E6E">
        <w:t xml:space="preserve">deprived </w:t>
      </w:r>
      <w:r w:rsidR="00AC2225" w:rsidRPr="00005E6E">
        <w:t xml:space="preserve">local authorities </w:t>
      </w:r>
      <w:r w:rsidR="00BA276E" w:rsidRPr="00005E6E">
        <w:t xml:space="preserve">located </w:t>
      </w:r>
      <w:r w:rsidR="00AC2225" w:rsidRPr="00005E6E">
        <w:t xml:space="preserve">in </w:t>
      </w:r>
      <w:proofErr w:type="gramStart"/>
      <w:r w:rsidR="00F903EC" w:rsidRPr="00005E6E">
        <w:t>North West</w:t>
      </w:r>
      <w:proofErr w:type="gramEnd"/>
      <w:r w:rsidR="00AC2225" w:rsidRPr="00005E6E">
        <w:t xml:space="preserve"> and Yorkshire and The Humber</w:t>
      </w:r>
      <w:r w:rsidR="00C26FF1" w:rsidRPr="00005E6E">
        <w:t xml:space="preserve">. </w:t>
      </w:r>
      <w:r w:rsidR="00D93E73" w:rsidRPr="00005E6E">
        <w:t>In general</w:t>
      </w:r>
      <w:r w:rsidR="00EE77C4">
        <w:rPr>
          <w:rFonts w:hint="eastAsia"/>
        </w:rPr>
        <w:t>,</w:t>
      </w:r>
      <w:r w:rsidR="00C26FF1" w:rsidRPr="00005E6E">
        <w:t xml:space="preserve"> </w:t>
      </w:r>
      <w:r w:rsidR="006F3D9C">
        <w:t>G2</w:t>
      </w:r>
      <w:r w:rsidR="00C26FF1" w:rsidRPr="00005E6E">
        <w:t xml:space="preserve"> </w:t>
      </w:r>
      <w:r w:rsidR="00B4190C" w:rsidRPr="00005E6E">
        <w:t xml:space="preserve">(96 LTLAs) </w:t>
      </w:r>
      <w:r w:rsidR="00EE77C4">
        <w:rPr>
          <w:rFonts w:hint="eastAsia"/>
        </w:rPr>
        <w:t>and</w:t>
      </w:r>
      <w:r w:rsidR="00EE77C4">
        <w:t xml:space="preserve"> G3</w:t>
      </w:r>
      <w:r w:rsidR="00EE77C4" w:rsidRPr="00005E6E">
        <w:t xml:space="preserve"> (105 LTLAs) </w:t>
      </w:r>
      <w:r w:rsidR="00C26FF1" w:rsidRPr="00005E6E">
        <w:t>represent</w:t>
      </w:r>
      <w:del w:id="649" w:author="Won Do Lee" w:date="2023-01-17T22:35:00Z">
        <w:r w:rsidR="00C26FF1" w:rsidRPr="00005E6E" w:rsidDel="00B97F5A">
          <w:delText>s</w:delText>
        </w:r>
      </w:del>
      <w:r w:rsidR="00C26FF1" w:rsidRPr="00005E6E">
        <w:t xml:space="preserve"> </w:t>
      </w:r>
      <w:proofErr w:type="gramStart"/>
      <w:r w:rsidR="00A11B34" w:rsidRPr="00005E6E">
        <w:t xml:space="preserve">the </w:t>
      </w:r>
      <w:r w:rsidR="00C26FF1" w:rsidRPr="00005E6E">
        <w:t>majority of</w:t>
      </w:r>
      <w:proofErr w:type="gramEnd"/>
      <w:r w:rsidR="00C26FF1" w:rsidRPr="00005E6E">
        <w:t xml:space="preserve"> the clusters</w:t>
      </w:r>
      <w:r w:rsidR="00B4190C" w:rsidRPr="00005E6E">
        <w:t xml:space="preserve">. </w:t>
      </w:r>
      <w:r w:rsidR="006F3D9C">
        <w:t>G3</w:t>
      </w:r>
      <w:r w:rsidR="00B4190C" w:rsidRPr="00005E6E">
        <w:t xml:space="preserve"> </w:t>
      </w:r>
      <w:r w:rsidR="00A11B34" w:rsidRPr="00005E6E">
        <w:t>resembles</w:t>
      </w:r>
      <w:r w:rsidR="006E6B27" w:rsidRPr="00005E6E">
        <w:t xml:space="preserve"> </w:t>
      </w:r>
      <w:r w:rsidR="006F3D9C">
        <w:t>G4</w:t>
      </w:r>
      <w:r w:rsidR="00D93E73" w:rsidRPr="00005E6E">
        <w:t>, with</w:t>
      </w:r>
      <w:r w:rsidR="006E6B27" w:rsidRPr="00005E6E">
        <w:t xml:space="preserve"> </w:t>
      </w:r>
      <w:del w:id="650" w:author="Won Do Lee" w:date="2023-01-17T22:35:00Z">
        <w:r w:rsidR="00A11B34" w:rsidRPr="00005E6E" w:rsidDel="00B97F5A">
          <w:delText xml:space="preserve">the </w:delText>
        </w:r>
      </w:del>
      <w:r w:rsidR="006E6B27" w:rsidRPr="00005E6E">
        <w:t xml:space="preserve">abundant clinical capacity (hospitals) and allowed premises (parks) in </w:t>
      </w:r>
      <w:proofErr w:type="gramStart"/>
      <w:r w:rsidR="00F903EC" w:rsidRPr="00005E6E">
        <w:t>North West</w:t>
      </w:r>
      <w:proofErr w:type="gramEnd"/>
      <w:r w:rsidR="00BA276E" w:rsidRPr="00005E6E">
        <w:t xml:space="preserve"> </w:t>
      </w:r>
      <w:r w:rsidR="006E6B27" w:rsidRPr="00005E6E">
        <w:t xml:space="preserve">and </w:t>
      </w:r>
      <w:r w:rsidR="00BA276E" w:rsidRPr="00005E6E">
        <w:t xml:space="preserve">East </w:t>
      </w:r>
      <w:r w:rsidR="006E6B27" w:rsidRPr="00005E6E">
        <w:t>Midlands</w:t>
      </w:r>
      <w:r w:rsidR="00D93E73" w:rsidRPr="00005E6E">
        <w:t>.</w:t>
      </w:r>
      <w:r w:rsidR="009B472A" w:rsidRPr="00005E6E">
        <w:t xml:space="preserve"> </w:t>
      </w:r>
      <w:r w:rsidR="00D93E73" w:rsidRPr="00005E6E">
        <w:t>W</w:t>
      </w:r>
      <w:r w:rsidR="009B472A" w:rsidRPr="00005E6E">
        <w:t xml:space="preserve">hile </w:t>
      </w:r>
      <w:r w:rsidR="006F3D9C">
        <w:t>G2</w:t>
      </w:r>
      <w:r w:rsidR="00B4190C" w:rsidRPr="00005E6E">
        <w:t xml:space="preserve"> </w:t>
      </w:r>
      <w:r w:rsidR="00A733A9" w:rsidRPr="00005E6E">
        <w:t>is more h</w:t>
      </w:r>
      <w:r w:rsidR="0081114E" w:rsidRPr="00005E6E">
        <w:t xml:space="preserve">omogenous </w:t>
      </w:r>
      <w:r w:rsidR="00A733A9" w:rsidRPr="00005E6E">
        <w:t xml:space="preserve">to </w:t>
      </w:r>
      <w:r w:rsidR="006F3D9C">
        <w:t>G1</w:t>
      </w:r>
      <w:r w:rsidR="00A733A9" w:rsidRPr="00005E6E">
        <w:t xml:space="preserve">, </w:t>
      </w:r>
      <w:proofErr w:type="gramStart"/>
      <w:r w:rsidR="00D93E73" w:rsidRPr="00005E6E">
        <w:t xml:space="preserve">fairly </w:t>
      </w:r>
      <w:r w:rsidR="00A733A9" w:rsidRPr="00005E6E">
        <w:t>affluent</w:t>
      </w:r>
      <w:proofErr w:type="gramEnd"/>
      <w:r w:rsidR="0081114E" w:rsidRPr="00005E6E">
        <w:t xml:space="preserve"> local authorities in Outer London and Southern England</w:t>
      </w:r>
      <w:commentRangeStart w:id="651"/>
      <w:commentRangeEnd w:id="651"/>
      <w:r w:rsidR="0081114E" w:rsidRPr="00005E6E">
        <w:commentReference w:id="651"/>
      </w:r>
      <w:commentRangeStart w:id="652"/>
      <w:commentRangeEnd w:id="652"/>
      <w:r w:rsidR="0081114E" w:rsidRPr="00005E6E">
        <w:commentReference w:id="652"/>
      </w:r>
      <w:r w:rsidR="00A733A9" w:rsidRPr="00005E6E">
        <w:t xml:space="preserve">. Descriptive statistics </w:t>
      </w:r>
      <w:del w:id="653" w:author="Won Do Lee" w:date="2023-01-19T23:21:00Z">
        <w:r w:rsidR="00C217E5" w:rsidRPr="00005E6E" w:rsidDel="001E7E1F">
          <w:delText>are evidenced</w:delText>
        </w:r>
        <w:r w:rsidR="00E86B09" w:rsidRPr="00005E6E" w:rsidDel="001E7E1F">
          <w:delText xml:space="preserve"> </w:delText>
        </w:r>
        <w:r w:rsidR="00A733A9" w:rsidRPr="00005E6E" w:rsidDel="001E7E1F">
          <w:delText xml:space="preserve">to </w:delText>
        </w:r>
        <w:r w:rsidR="00C217E5" w:rsidRPr="00005E6E" w:rsidDel="001E7E1F">
          <w:delText xml:space="preserve">confirm </w:delText>
        </w:r>
      </w:del>
      <w:ins w:id="654" w:author="Won Do Lee" w:date="2023-01-19T23:21:00Z">
        <w:r w:rsidR="001E7E1F" w:rsidRPr="00005E6E">
          <w:t xml:space="preserve">showed </w:t>
        </w:r>
      </w:ins>
      <w:ins w:id="655" w:author="Won Do Lee" w:date="2023-01-19T23:22:00Z">
        <w:r w:rsidR="001E7E1F" w:rsidRPr="00005E6E">
          <w:t xml:space="preserve">that </w:t>
        </w:r>
      </w:ins>
      <w:del w:id="656" w:author="Won Do Lee" w:date="2023-01-17T22:36:00Z">
        <w:r w:rsidR="00A733A9" w:rsidRPr="00005E6E" w:rsidDel="00B97F5A">
          <w:delText xml:space="preserve">the </w:delText>
        </w:r>
        <w:r w:rsidR="00B22B82" w:rsidRPr="00005E6E" w:rsidDel="00B97F5A">
          <w:delText>differences</w:delText>
        </w:r>
        <w:r w:rsidR="00A733A9" w:rsidRPr="00005E6E" w:rsidDel="00B97F5A">
          <w:delText xml:space="preserve"> in local socioeconomic and demographic fact</w:delText>
        </w:r>
      </w:del>
      <w:ins w:id="657" w:author="Won Do Lee" w:date="2023-01-19T23:21:00Z">
        <w:r w:rsidR="001E7E1F" w:rsidRPr="00005E6E">
          <w:t>l</w:t>
        </w:r>
      </w:ins>
      <w:del w:id="658" w:author="Won Do Lee" w:date="2023-01-17T22:36:00Z">
        <w:r w:rsidR="00A733A9" w:rsidRPr="00005E6E" w:rsidDel="00B97F5A">
          <w:delText>or</w:delText>
        </w:r>
      </w:del>
      <w:ins w:id="659" w:author="Won Do Lee" w:date="2023-01-17T22:36:00Z">
        <w:r w:rsidR="00B97F5A" w:rsidRPr="00005E6E">
          <w:t xml:space="preserve">ocal socioeconomic </w:t>
        </w:r>
      </w:ins>
      <w:ins w:id="660" w:author="Won Do Lee" w:date="2023-01-19T23:21:00Z">
        <w:r w:rsidR="001E7E1F" w:rsidRPr="00005E6E">
          <w:t>characteristics</w:t>
        </w:r>
      </w:ins>
      <w:ins w:id="661" w:author="Won Do Lee" w:date="2023-01-19T23:20:00Z">
        <w:r w:rsidR="001E7E1F" w:rsidRPr="00005E6E">
          <w:t xml:space="preserve"> </w:t>
        </w:r>
      </w:ins>
      <w:ins w:id="662" w:author="Won Do Lee" w:date="2023-01-19T23:21:00Z">
        <w:r w:rsidR="001E7E1F" w:rsidRPr="00005E6E">
          <w:t>differed</w:t>
        </w:r>
      </w:ins>
      <w:ins w:id="663" w:author="Won Do Lee" w:date="2023-01-19T23:20:00Z">
        <w:r w:rsidR="001E7E1F" w:rsidRPr="00005E6E">
          <w:t xml:space="preserve"> </w:t>
        </w:r>
      </w:ins>
      <w:del w:id="664" w:author="Won Do Lee" w:date="2023-01-19T23:20:00Z">
        <w:r w:rsidR="00A733A9" w:rsidRPr="00005E6E" w:rsidDel="001E7E1F">
          <w:delText xml:space="preserve">s </w:delText>
        </w:r>
      </w:del>
      <w:r w:rsidR="00A733A9" w:rsidRPr="00005E6E">
        <w:t xml:space="preserve">between clusters (see </w:t>
      </w:r>
      <w:r w:rsidR="006336B2" w:rsidRPr="00005E6E">
        <w:fldChar w:fldCharType="begin"/>
      </w:r>
      <w:r w:rsidR="006336B2" w:rsidRPr="00005E6E">
        <w:instrText xml:space="preserve"> REF _Ref65028141 \h </w:instrText>
      </w:r>
      <w:r w:rsidR="00B82758" w:rsidRPr="00005E6E">
        <w:instrText xml:space="preserve"> \* MERGEFORMAT </w:instrText>
      </w:r>
      <w:r w:rsidR="006336B2" w:rsidRPr="00005E6E">
        <w:fldChar w:fldCharType="separate"/>
      </w:r>
      <w:r w:rsidR="00EE77C4" w:rsidRPr="00005E6E">
        <w:t xml:space="preserve">Table </w:t>
      </w:r>
      <w:r w:rsidR="00EE77C4">
        <w:t>3</w:t>
      </w:r>
      <w:r w:rsidR="006336B2" w:rsidRPr="00005E6E">
        <w:fldChar w:fldCharType="end"/>
      </w:r>
      <w:r w:rsidR="00A733A9" w:rsidRPr="00005E6E">
        <w:t>).</w:t>
      </w:r>
    </w:p>
    <w:p w14:paraId="38320C75" w14:textId="2DC17CFD" w:rsidR="00AE40C9" w:rsidRPr="00005E6E" w:rsidRDefault="008E56CE" w:rsidP="000F3486">
      <w:r w:rsidRPr="00005E6E">
        <w:rPr>
          <w:iCs/>
          <w:color w:val="000000"/>
        </w:rPr>
        <w:t>The second observation</w:t>
      </w:r>
      <w:r w:rsidR="00A733A9" w:rsidRPr="00005E6E">
        <w:rPr>
          <w:iCs/>
          <w:color w:val="000000"/>
        </w:rPr>
        <w:t xml:space="preserve"> </w:t>
      </w:r>
      <w:r w:rsidR="00FF2CC9" w:rsidRPr="00005E6E">
        <w:rPr>
          <w:iCs/>
          <w:color w:val="000000"/>
        </w:rPr>
        <w:t>also reveal</w:t>
      </w:r>
      <w:r w:rsidR="00BB482F" w:rsidRPr="00005E6E">
        <w:rPr>
          <w:iCs/>
          <w:color w:val="000000"/>
        </w:rPr>
        <w:t xml:space="preserve">ed </w:t>
      </w:r>
      <w:r w:rsidR="00FF2CC9" w:rsidRPr="00005E6E">
        <w:rPr>
          <w:iCs/>
          <w:color w:val="000000"/>
        </w:rPr>
        <w:t>differences</w:t>
      </w:r>
      <w:r w:rsidR="00081B91" w:rsidRPr="00005E6E">
        <w:rPr>
          <w:iCs/>
          <w:color w:val="000000"/>
        </w:rPr>
        <w:t xml:space="preserve"> in</w:t>
      </w:r>
      <w:r w:rsidR="00D720F3" w:rsidRPr="00005E6E">
        <w:rPr>
          <w:iCs/>
          <w:color w:val="000000"/>
        </w:rPr>
        <w:t xml:space="preserve"> </w:t>
      </w:r>
      <w:r w:rsidR="00C4253F" w:rsidRPr="00005E6E">
        <w:rPr>
          <w:iCs/>
          <w:color w:val="000000"/>
        </w:rPr>
        <w:t xml:space="preserve">the </w:t>
      </w:r>
      <w:r w:rsidR="00D720F3" w:rsidRPr="00005E6E">
        <w:rPr>
          <w:iCs/>
          <w:color w:val="000000"/>
        </w:rPr>
        <w:t>recovery</w:t>
      </w:r>
      <w:r w:rsidR="00C4253F" w:rsidRPr="00005E6E">
        <w:rPr>
          <w:iCs/>
          <w:color w:val="000000"/>
        </w:rPr>
        <w:t xml:space="preserve"> of mobility levels</w:t>
      </w:r>
      <w:r w:rsidR="00D720F3" w:rsidRPr="00005E6E">
        <w:rPr>
          <w:iCs/>
          <w:color w:val="000000"/>
        </w:rPr>
        <w:t xml:space="preserve"> during </w:t>
      </w:r>
      <w:r w:rsidR="00A11B34" w:rsidRPr="00005E6E">
        <w:rPr>
          <w:iCs/>
          <w:color w:val="000000"/>
        </w:rPr>
        <w:t xml:space="preserve">the </w:t>
      </w:r>
      <w:r w:rsidR="00D720F3" w:rsidRPr="00005E6E">
        <w:rPr>
          <w:iCs/>
          <w:color w:val="000000"/>
        </w:rPr>
        <w:t>lockdown</w:t>
      </w:r>
      <w:r w:rsidR="000E15F7" w:rsidRPr="00005E6E">
        <w:rPr>
          <w:iCs/>
          <w:color w:val="000000"/>
        </w:rPr>
        <w:t xml:space="preserve"> </w:t>
      </w:r>
      <w:r w:rsidR="00FC4544" w:rsidRPr="00005E6E">
        <w:rPr>
          <w:iCs/>
          <w:color w:val="000000"/>
        </w:rPr>
        <w:t>between</w:t>
      </w:r>
      <w:r w:rsidR="000E15F7" w:rsidRPr="00005E6E">
        <w:rPr>
          <w:iCs/>
          <w:color w:val="000000"/>
        </w:rPr>
        <w:t xml:space="preserve"> clusters</w:t>
      </w:r>
      <w:r w:rsidR="00D720F3" w:rsidRPr="00005E6E">
        <w:rPr>
          <w:iCs/>
          <w:color w:val="000000"/>
        </w:rPr>
        <w:t xml:space="preserve">. </w:t>
      </w:r>
      <w:r w:rsidR="005515F2" w:rsidRPr="00005E6E">
        <w:t xml:space="preserve">Lockdown measures had worked effectively </w:t>
      </w:r>
      <w:r w:rsidR="00A11B34" w:rsidRPr="00005E6E">
        <w:t xml:space="preserve">for </w:t>
      </w:r>
      <w:r w:rsidR="002112DA" w:rsidRPr="00005E6E">
        <w:t xml:space="preserve">at least </w:t>
      </w:r>
      <w:r w:rsidR="00A11B34" w:rsidRPr="00005E6E">
        <w:t>a week</w:t>
      </w:r>
      <w:r w:rsidR="002112DA" w:rsidRPr="00005E6E">
        <w:t xml:space="preserve"> according to the </w:t>
      </w:r>
      <w:r w:rsidR="00553DF3" w:rsidRPr="00005E6E">
        <w:t xml:space="preserve">minimum level of mobility indicated on </w:t>
      </w:r>
      <w:r w:rsidR="003048DC" w:rsidRPr="00005E6E">
        <w:t>seven-</w:t>
      </w:r>
      <w:r w:rsidR="001A164E" w:rsidRPr="00005E6E">
        <w:t xml:space="preserve">day of </w:t>
      </w:r>
      <w:ins w:id="665" w:author="Won Do Lee" w:date="2023-01-17T22:36:00Z">
        <w:r w:rsidR="00B97F5A" w:rsidRPr="00005E6E">
          <w:t xml:space="preserve">the </w:t>
        </w:r>
      </w:ins>
      <w:r w:rsidR="001A164E" w:rsidRPr="00005E6E">
        <w:t>lockdown (i.e., 29 March)</w:t>
      </w:r>
      <w:r w:rsidR="00F05586" w:rsidRPr="00005E6E">
        <w:t xml:space="preserve">. </w:t>
      </w:r>
      <w:r w:rsidR="005E2615" w:rsidRPr="00005E6E">
        <w:t>However, its</w:t>
      </w:r>
      <w:r w:rsidR="002112DA" w:rsidRPr="00005E6E">
        <w:t xml:space="preserve"> effectiveness </w:t>
      </w:r>
      <w:r w:rsidR="00035C9E" w:rsidRPr="00005E6E">
        <w:t xml:space="preserve">had </w:t>
      </w:r>
      <w:r w:rsidR="00553DF3" w:rsidRPr="00005E6E">
        <w:t xml:space="preserve">declined </w:t>
      </w:r>
      <w:r w:rsidR="001A164E" w:rsidRPr="00005E6E">
        <w:t>over time</w:t>
      </w:r>
      <w:r w:rsidR="00A327F9" w:rsidRPr="00005E6E">
        <w:t>,</w:t>
      </w:r>
      <w:r w:rsidR="001A164E" w:rsidRPr="00005E6E">
        <w:t xml:space="preserve"> </w:t>
      </w:r>
      <w:r w:rsidR="00E342D8" w:rsidRPr="00005E6E">
        <w:t xml:space="preserve">and </w:t>
      </w:r>
      <w:r w:rsidR="00FE72EA" w:rsidRPr="00005E6E">
        <w:t xml:space="preserve">was </w:t>
      </w:r>
      <w:r w:rsidR="00E81DCF" w:rsidRPr="00005E6E">
        <w:t>observed</w:t>
      </w:r>
      <w:r w:rsidR="001A164E" w:rsidRPr="00005E6E">
        <w:t xml:space="preserve"> </w:t>
      </w:r>
      <w:r w:rsidR="00E342D8" w:rsidRPr="00005E6E">
        <w:t xml:space="preserve">to lessen </w:t>
      </w:r>
      <w:ins w:id="666" w:author="Won Do Lee" w:date="2023-01-17T22:36:00Z">
        <w:r w:rsidR="00B97F5A" w:rsidRPr="00005E6E">
          <w:t xml:space="preserve">the </w:t>
        </w:r>
      </w:ins>
      <w:r w:rsidR="00E342D8" w:rsidRPr="00005E6E">
        <w:t>reduction</w:t>
      </w:r>
      <w:r w:rsidR="00583E35" w:rsidRPr="00005E6E">
        <w:t xml:space="preserve"> in mobility</w:t>
      </w:r>
      <w:r w:rsidR="00E342D8" w:rsidRPr="00005E6E">
        <w:t xml:space="preserve"> </w:t>
      </w:r>
      <w:r w:rsidR="00877F4C" w:rsidRPr="00005E6E">
        <w:t>over the course of the lockdown</w:t>
      </w:r>
      <w:r w:rsidR="00583E35" w:rsidRPr="00005E6E">
        <w:t xml:space="preserve"> in </w:t>
      </w:r>
      <w:r w:rsidR="00583E35" w:rsidRPr="00005E6E">
        <w:fldChar w:fldCharType="begin"/>
      </w:r>
      <w:r w:rsidR="00583E35" w:rsidRPr="00005E6E">
        <w:instrText xml:space="preserve"> REF _Ref81133981 \h </w:instrText>
      </w:r>
      <w:r w:rsidR="00B82758" w:rsidRPr="00005E6E">
        <w:instrText xml:space="preserve"> \* MERGEFORMAT </w:instrText>
      </w:r>
      <w:r w:rsidR="00583E35" w:rsidRPr="00005E6E">
        <w:fldChar w:fldCharType="separate"/>
      </w:r>
      <w:r w:rsidR="00583E35" w:rsidRPr="00005E6E">
        <w:t>Figure 3</w:t>
      </w:r>
      <w:r w:rsidR="00583E35" w:rsidRPr="00005E6E">
        <w:fldChar w:fldCharType="end"/>
      </w:r>
      <w:r w:rsidR="00583E35" w:rsidRPr="00005E6E">
        <w:t xml:space="preserve"> and </w:t>
      </w:r>
      <w:r w:rsidR="00583E35" w:rsidRPr="00005E6E">
        <w:fldChar w:fldCharType="begin"/>
      </w:r>
      <w:r w:rsidR="00583E35" w:rsidRPr="00005E6E">
        <w:instrText xml:space="preserve"> REF _Ref81127049 \h </w:instrText>
      </w:r>
      <w:r w:rsidR="00B82758" w:rsidRPr="00005E6E">
        <w:instrText xml:space="preserve"> \* MERGEFORMAT </w:instrText>
      </w:r>
      <w:r w:rsidR="00583E35" w:rsidRPr="00005E6E">
        <w:fldChar w:fldCharType="separate"/>
      </w:r>
      <w:r w:rsidR="00583E35" w:rsidRPr="00005E6E">
        <w:t>Figure 4</w:t>
      </w:r>
      <w:r w:rsidR="00583E35" w:rsidRPr="00005E6E">
        <w:fldChar w:fldCharType="end"/>
      </w:r>
      <w:r w:rsidR="00877F4C" w:rsidRPr="00005E6E">
        <w:t xml:space="preserve">. </w:t>
      </w:r>
      <w:r w:rsidR="005A2158" w:rsidRPr="00005E6E">
        <w:t>Also, w</w:t>
      </w:r>
      <w:r w:rsidR="009B3839" w:rsidRPr="00005E6E">
        <w:t xml:space="preserve">e revealed </w:t>
      </w:r>
      <w:ins w:id="667" w:author="Won Do Lee" w:date="2023-01-17T22:36:00Z">
        <w:r w:rsidR="00B97F5A" w:rsidRPr="00005E6E">
          <w:t xml:space="preserve">that </w:t>
        </w:r>
      </w:ins>
      <w:r w:rsidR="009B3839" w:rsidRPr="00005E6E">
        <w:t>the lowest mobility reduction before the lockdown</w:t>
      </w:r>
      <w:del w:id="668" w:author="Won Do Lee" w:date="2023-01-17T22:36:00Z">
        <w:r w:rsidR="00A11B34" w:rsidRPr="00005E6E" w:rsidDel="00B97F5A">
          <w:delText>,</w:delText>
        </w:r>
      </w:del>
      <w:r w:rsidR="00A11B34" w:rsidRPr="00005E6E">
        <w:t xml:space="preserve"> </w:t>
      </w:r>
      <w:r w:rsidR="009B3839" w:rsidRPr="00005E6E">
        <w:t xml:space="preserve">and </w:t>
      </w:r>
      <w:r w:rsidR="00A11B34" w:rsidRPr="00005E6E">
        <w:t xml:space="preserve">the </w:t>
      </w:r>
      <w:r w:rsidR="009B3839" w:rsidRPr="00005E6E">
        <w:t>continuation of high levels of mobility recovery throughout the lockdown occurred in low-income areas in disadvantaged local authorities in Northern England.</w:t>
      </w:r>
      <w:r w:rsidR="00A733A9" w:rsidRPr="00005E6E">
        <w:t xml:space="preserve"> </w:t>
      </w:r>
      <w:r w:rsidR="00E81DCF" w:rsidRPr="00005E6E">
        <w:t>In contrast</w:t>
      </w:r>
      <w:r w:rsidR="0081114E" w:rsidRPr="00005E6E">
        <w:t xml:space="preserve">, a greater mobility reduction and marginal bounce back over time </w:t>
      </w:r>
      <w:ins w:id="669" w:author="Won Do Lee" w:date="2023-01-17T22:36:00Z">
        <w:r w:rsidR="00B97F5A" w:rsidRPr="00005E6E">
          <w:t xml:space="preserve">were </w:t>
        </w:r>
      </w:ins>
      <w:r w:rsidR="0081114E" w:rsidRPr="00005E6E">
        <w:t xml:space="preserve">indicated in high-income areas with excellent health-related accessibility and a relatively high proportion of self-employed, particularly in </w:t>
      </w:r>
      <w:r w:rsidR="00124504" w:rsidRPr="00005E6E">
        <w:t>I</w:t>
      </w:r>
      <w:r w:rsidR="0081114E" w:rsidRPr="00005E6E">
        <w:t>nner London.</w:t>
      </w:r>
    </w:p>
    <w:p w14:paraId="36739B36" w14:textId="77777777" w:rsidR="005D4164" w:rsidRPr="00005E6E" w:rsidRDefault="005D4164" w:rsidP="000F3486">
      <w:pPr>
        <w:rPr>
          <w:iCs/>
          <w:color w:val="000000"/>
        </w:rPr>
      </w:pPr>
    </w:p>
    <w:p w14:paraId="66FFE0A2" w14:textId="05910915" w:rsidR="00AE40C9" w:rsidRPr="00005E6E" w:rsidRDefault="00AE40C9" w:rsidP="000F3486">
      <w:pPr>
        <w:pStyle w:val="Caption"/>
        <w:keepNext/>
      </w:pPr>
      <w:bookmarkStart w:id="670" w:name="_Ref81157865"/>
      <w:bookmarkStart w:id="671" w:name="_Ref81167577"/>
      <w:bookmarkStart w:id="672" w:name="_Hlk71705036"/>
      <w:r w:rsidRPr="00005E6E">
        <w:t xml:space="preserve">Table </w:t>
      </w:r>
      <w:fldSimple w:instr=" SEQ Table \* ARABIC ">
        <w:r w:rsidR="00EE77C4">
          <w:rPr>
            <w:noProof/>
          </w:rPr>
          <w:t>1</w:t>
        </w:r>
      </w:fldSimple>
      <w:bookmarkEnd w:id="670"/>
      <w:r w:rsidRPr="00005E6E">
        <w:t xml:space="preserve">. </w:t>
      </w:r>
      <w:bookmarkStart w:id="673" w:name="_Hlk125059417"/>
      <w:r w:rsidR="00730525" w:rsidRPr="00005E6E">
        <w:t xml:space="preserve">Characteristics </w:t>
      </w:r>
      <w:r w:rsidRPr="00005E6E">
        <w:t xml:space="preserve">of </w:t>
      </w:r>
      <w:r w:rsidR="00730525" w:rsidRPr="00005E6E">
        <w:t>change in mobility</w:t>
      </w:r>
      <w:del w:id="674" w:author="Won Do Lee" w:date="2023-01-19T22:22:00Z">
        <w:r w:rsidR="00730525" w:rsidRPr="00005E6E" w:rsidDel="002C7497">
          <w:delText xml:space="preserve"> levels</w:delText>
        </w:r>
      </w:del>
      <w:r w:rsidRPr="00005E6E">
        <w:t xml:space="preserve"> during lockdown by clusters</w:t>
      </w:r>
      <w:r w:rsidR="00B97F5A" w:rsidRPr="00005E6E">
        <w:t>.</w:t>
      </w:r>
      <w:bookmarkEnd w:id="671"/>
      <w:bookmarkEnd w:id="673"/>
    </w:p>
    <w:tbl>
      <w:tblPr>
        <w:tblStyle w:val="GridTable1Light"/>
        <w:tblW w:w="0" w:type="auto"/>
        <w:tblLook w:val="04A0" w:firstRow="1" w:lastRow="0" w:firstColumn="1" w:lastColumn="0" w:noHBand="0" w:noVBand="1"/>
      </w:tblPr>
      <w:tblGrid>
        <w:gridCol w:w="3750"/>
        <w:gridCol w:w="974"/>
        <w:gridCol w:w="974"/>
        <w:gridCol w:w="1065"/>
        <w:gridCol w:w="974"/>
        <w:gridCol w:w="1252"/>
      </w:tblGrid>
      <w:tr w:rsidR="00CA60E3" w:rsidRPr="00005E6E" w14:paraId="53812418" w14:textId="77777777" w:rsidTr="00CA60E3">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left w:val="nil"/>
              <w:bottom w:val="single" w:sz="12" w:space="0" w:color="auto"/>
            </w:tcBorders>
            <w:shd w:val="clear" w:color="auto" w:fill="A5A5A5" w:themeFill="accent3"/>
            <w:noWrap/>
            <w:hideMark/>
          </w:tcPr>
          <w:p w14:paraId="01599BBE" w14:textId="77777777" w:rsidR="00CA60E3" w:rsidRPr="00005E6E" w:rsidRDefault="00CA60E3" w:rsidP="00CA60E3">
            <w:pPr>
              <w:widowControl/>
              <w:wordWrap/>
              <w:autoSpaceDE/>
              <w:autoSpaceDN/>
              <w:rPr>
                <w:rFonts w:eastAsia="Times New Roman"/>
                <w:color w:val="000000"/>
                <w:sz w:val="20"/>
                <w:szCs w:val="20"/>
              </w:rPr>
            </w:pPr>
            <w:r w:rsidRPr="00005E6E">
              <w:rPr>
                <w:rFonts w:eastAsia="Times New Roman" w:cs="Times New Roman"/>
                <w:color w:val="000000"/>
                <w:sz w:val="20"/>
                <w:szCs w:val="20"/>
              </w:rPr>
              <w:t>Characteristics</w:t>
            </w:r>
          </w:p>
        </w:tc>
        <w:tc>
          <w:tcPr>
            <w:tcW w:w="0" w:type="auto"/>
            <w:tcBorders>
              <w:top w:val="single" w:sz="12" w:space="0" w:color="auto"/>
              <w:bottom w:val="single" w:sz="12" w:space="0" w:color="auto"/>
            </w:tcBorders>
            <w:shd w:val="clear" w:color="auto" w:fill="A5A5A5" w:themeFill="accent3"/>
          </w:tcPr>
          <w:p w14:paraId="46EFE744" w14:textId="70D92D0F"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1</w:t>
            </w:r>
          </w:p>
          <w:p w14:paraId="6373CE7C" w14:textId="7C8806B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45 LTLAs)</w:t>
            </w:r>
          </w:p>
        </w:tc>
        <w:tc>
          <w:tcPr>
            <w:tcW w:w="0" w:type="auto"/>
            <w:tcBorders>
              <w:top w:val="single" w:sz="12" w:space="0" w:color="auto"/>
              <w:bottom w:val="single" w:sz="12" w:space="0" w:color="auto"/>
            </w:tcBorders>
            <w:shd w:val="clear" w:color="auto" w:fill="A5A5A5" w:themeFill="accent3"/>
          </w:tcPr>
          <w:p w14:paraId="0975E98E" w14:textId="2E4432D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2</w:t>
            </w:r>
          </w:p>
          <w:p w14:paraId="6CC55AC3" w14:textId="0B8DAF0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96 LTLAs)</w:t>
            </w:r>
          </w:p>
        </w:tc>
        <w:tc>
          <w:tcPr>
            <w:tcW w:w="0" w:type="auto"/>
            <w:tcBorders>
              <w:top w:val="single" w:sz="12" w:space="0" w:color="auto"/>
              <w:bottom w:val="single" w:sz="12" w:space="0" w:color="auto"/>
            </w:tcBorders>
            <w:shd w:val="clear" w:color="auto" w:fill="A5A5A5" w:themeFill="accent3"/>
            <w:noWrap/>
            <w:hideMark/>
          </w:tcPr>
          <w:p w14:paraId="256FDDA2" w14:textId="1FB669B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3</w:t>
            </w:r>
          </w:p>
          <w:p w14:paraId="73779760" w14:textId="5011ADF5"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sz w:val="18"/>
                <w:szCs w:val="18"/>
              </w:rPr>
              <w:t>(105 LTLAs)</w:t>
            </w:r>
          </w:p>
        </w:tc>
        <w:tc>
          <w:tcPr>
            <w:tcW w:w="0" w:type="auto"/>
            <w:tcBorders>
              <w:top w:val="single" w:sz="12" w:space="0" w:color="auto"/>
              <w:bottom w:val="single" w:sz="12" w:space="0" w:color="auto"/>
            </w:tcBorders>
            <w:shd w:val="clear" w:color="auto" w:fill="A5A5A5" w:themeFill="accent3"/>
          </w:tcPr>
          <w:p w14:paraId="356DF925" w14:textId="3AF80E2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005E6E">
              <w:rPr>
                <w:sz w:val="18"/>
                <w:szCs w:val="18"/>
              </w:rPr>
              <w:t>G</w:t>
            </w:r>
            <w:r>
              <w:rPr>
                <w:rFonts w:hint="eastAsia"/>
                <w:sz w:val="18"/>
                <w:szCs w:val="18"/>
              </w:rPr>
              <w:t>4</w:t>
            </w:r>
          </w:p>
          <w:p w14:paraId="24B24CE9" w14:textId="56FBDCA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rFonts w:eastAsia="Times New Roman"/>
                <w:sz w:val="18"/>
                <w:szCs w:val="18"/>
              </w:rPr>
              <w:t>(69 LTLAs)</w:t>
            </w:r>
          </w:p>
        </w:tc>
        <w:tc>
          <w:tcPr>
            <w:tcW w:w="0" w:type="auto"/>
            <w:tcBorders>
              <w:top w:val="single" w:sz="12" w:space="0" w:color="auto"/>
              <w:left w:val="double" w:sz="4" w:space="0" w:color="auto"/>
              <w:bottom w:val="single" w:sz="12" w:space="0" w:color="auto"/>
              <w:right w:val="nil"/>
            </w:tcBorders>
            <w:shd w:val="clear" w:color="auto" w:fill="A5A5A5" w:themeFill="accent3"/>
            <w:noWrap/>
            <w:hideMark/>
          </w:tcPr>
          <w:p w14:paraId="70A6E8AB" w14:textId="302B2CE4"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National level</w:t>
            </w:r>
          </w:p>
          <w:p w14:paraId="4157771B" w14:textId="107FDD50"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315 LTLAs)</w:t>
            </w:r>
          </w:p>
        </w:tc>
      </w:tr>
      <w:tr w:rsidR="00CA60E3" w:rsidRPr="00005E6E" w14:paraId="31628A3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tcBorders>
            <w:noWrap/>
            <w:hideMark/>
          </w:tcPr>
          <w:p w14:paraId="3A33A786" w14:textId="464241BB"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first day of lockdown</w:t>
            </w:r>
          </w:p>
          <w:p w14:paraId="6AAE93AC" w14:textId="77A7BE2E" w:rsidR="00CA60E3" w:rsidRPr="00005E6E" w:rsidRDefault="00CA60E3" w:rsidP="00CA60E3">
            <w:pPr>
              <w:widowControl/>
              <w:wordWrap/>
              <w:autoSpaceDE/>
              <w:autoSpaceDN/>
              <w:rPr>
                <w:rFonts w:eastAsia="Times New Roman"/>
                <w:b w:val="0"/>
                <w:bCs w:val="0"/>
                <w:i/>
                <w:iCs/>
                <w:color w:val="000000"/>
                <w:sz w:val="20"/>
                <w:szCs w:val="20"/>
              </w:rPr>
            </w:pPr>
            <w:r w:rsidRPr="00005E6E">
              <w:rPr>
                <w:rFonts w:eastAsia="Times New Roman"/>
                <w:b w:val="0"/>
                <w:bCs w:val="0"/>
                <w:color w:val="000000"/>
                <w:sz w:val="20"/>
                <w:szCs w:val="20"/>
              </w:rPr>
              <w:t xml:space="preserve"> </w:t>
            </w: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p>
        </w:tc>
        <w:tc>
          <w:tcPr>
            <w:tcW w:w="0" w:type="auto"/>
            <w:tcBorders>
              <w:top w:val="single" w:sz="4" w:space="0" w:color="auto"/>
            </w:tcBorders>
          </w:tcPr>
          <w:p w14:paraId="7D410253" w14:textId="55813D9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1%</w:t>
            </w:r>
          </w:p>
        </w:tc>
        <w:tc>
          <w:tcPr>
            <w:tcW w:w="0" w:type="auto"/>
            <w:tcBorders>
              <w:top w:val="single" w:sz="4" w:space="0" w:color="auto"/>
            </w:tcBorders>
          </w:tcPr>
          <w:p w14:paraId="420326FC" w14:textId="5A25C3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57.7%</w:t>
            </w:r>
          </w:p>
        </w:tc>
        <w:tc>
          <w:tcPr>
            <w:tcW w:w="0" w:type="auto"/>
            <w:tcBorders>
              <w:top w:val="single" w:sz="4" w:space="0" w:color="auto"/>
            </w:tcBorders>
            <w:noWrap/>
            <w:hideMark/>
          </w:tcPr>
          <w:p w14:paraId="0A0903D5"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4.2%</w:t>
            </w:r>
          </w:p>
        </w:tc>
        <w:tc>
          <w:tcPr>
            <w:tcW w:w="0" w:type="auto"/>
            <w:tcBorders>
              <w:top w:val="single" w:sz="4" w:space="0" w:color="auto"/>
            </w:tcBorders>
          </w:tcPr>
          <w:p w14:paraId="334A64AB" w14:textId="174DC9B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6.2%</w:t>
            </w:r>
          </w:p>
        </w:tc>
        <w:tc>
          <w:tcPr>
            <w:tcW w:w="0" w:type="auto"/>
            <w:tcBorders>
              <w:top w:val="single" w:sz="4" w:space="0" w:color="auto"/>
              <w:left w:val="double" w:sz="4" w:space="0" w:color="auto"/>
              <w:right w:val="nil"/>
            </w:tcBorders>
            <w:noWrap/>
            <w:hideMark/>
          </w:tcPr>
          <w:p w14:paraId="67FB5E6E" w14:textId="77E477F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7.7%</w:t>
            </w:r>
          </w:p>
        </w:tc>
      </w:tr>
      <w:tr w:rsidR="00CA60E3" w:rsidRPr="00005E6E" w14:paraId="7A1EE8B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2C5C2051"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inimum level of mobility</w:t>
            </w:r>
          </w:p>
          <w:p w14:paraId="655084D6" w14:textId="3CA84CE1"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p w14:paraId="5D04F589" w14:textId="77777777" w:rsidR="00CA60E3" w:rsidRPr="00005E6E" w:rsidRDefault="00CA60E3" w:rsidP="00CA60E3">
            <w:pPr>
              <w:widowControl/>
              <w:wordWrap/>
              <w:autoSpaceDE/>
              <w:autoSpaceDN/>
              <w:rPr>
                <w:rFonts w:eastAsia="Times New Roman"/>
                <w:b w:val="0"/>
                <w:bCs w:val="0"/>
                <w:color w:val="000000"/>
                <w:sz w:val="20"/>
                <w:szCs w:val="20"/>
              </w:rPr>
            </w:pPr>
          </w:p>
        </w:tc>
        <w:tc>
          <w:tcPr>
            <w:tcW w:w="0" w:type="auto"/>
          </w:tcPr>
          <w:p w14:paraId="7F201FFB" w14:textId="75CC84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8.5%</w:t>
            </w:r>
          </w:p>
        </w:tc>
        <w:tc>
          <w:tcPr>
            <w:tcW w:w="0" w:type="auto"/>
          </w:tcPr>
          <w:p w14:paraId="0E77E20A" w14:textId="4202AD8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2.6%</w:t>
            </w:r>
          </w:p>
        </w:tc>
        <w:tc>
          <w:tcPr>
            <w:tcW w:w="0" w:type="auto"/>
            <w:noWrap/>
            <w:hideMark/>
          </w:tcPr>
          <w:p w14:paraId="677B4BD3"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5.4%</w:t>
            </w:r>
          </w:p>
        </w:tc>
        <w:tc>
          <w:tcPr>
            <w:tcW w:w="0" w:type="auto"/>
          </w:tcPr>
          <w:p w14:paraId="782AECE5" w14:textId="1E3F53E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3%</w:t>
            </w:r>
          </w:p>
        </w:tc>
        <w:tc>
          <w:tcPr>
            <w:tcW w:w="0" w:type="auto"/>
            <w:tcBorders>
              <w:left w:val="double" w:sz="4" w:space="0" w:color="auto"/>
              <w:right w:val="nil"/>
            </w:tcBorders>
            <w:noWrap/>
            <w:hideMark/>
          </w:tcPr>
          <w:p w14:paraId="3860F189" w14:textId="5BB16B46"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8.4%</w:t>
            </w:r>
          </w:p>
        </w:tc>
      </w:tr>
      <w:tr w:rsidR="00CA60E3" w:rsidRPr="00005E6E" w14:paraId="23784AA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0ED19290"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aximum reduction</w:t>
            </w:r>
          </w:p>
          <w:p w14:paraId="18F06413" w14:textId="61DFAF1F"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max</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0589CB13" w14:textId="7BC9292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4%</w:t>
            </w:r>
          </w:p>
        </w:tc>
        <w:tc>
          <w:tcPr>
            <w:tcW w:w="0" w:type="auto"/>
          </w:tcPr>
          <w:p w14:paraId="124043E3" w14:textId="6F3DA8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4.9%</w:t>
            </w:r>
          </w:p>
        </w:tc>
        <w:tc>
          <w:tcPr>
            <w:tcW w:w="0" w:type="auto"/>
            <w:noWrap/>
            <w:hideMark/>
          </w:tcPr>
          <w:p w14:paraId="69B9D3CC"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2%</w:t>
            </w:r>
          </w:p>
        </w:tc>
        <w:tc>
          <w:tcPr>
            <w:tcW w:w="0" w:type="auto"/>
          </w:tcPr>
          <w:p w14:paraId="1CFA279E" w14:textId="7E82C57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1.1%</w:t>
            </w:r>
          </w:p>
        </w:tc>
        <w:tc>
          <w:tcPr>
            <w:tcW w:w="0" w:type="auto"/>
            <w:tcBorders>
              <w:left w:val="double" w:sz="4" w:space="0" w:color="auto"/>
              <w:right w:val="nil"/>
            </w:tcBorders>
            <w:noWrap/>
            <w:hideMark/>
          </w:tcPr>
          <w:p w14:paraId="52ABCA2F" w14:textId="3937E1B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0.7%</w:t>
            </w:r>
          </w:p>
        </w:tc>
      </w:tr>
      <w:tr w:rsidR="00CA60E3" w:rsidRPr="00005E6E" w14:paraId="05455E3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58D50A36" w14:textId="6839BD0F"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last day of lockdown</w:t>
            </w:r>
          </w:p>
          <w:p w14:paraId="7FF5AB21" w14:textId="74B45D17"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30D3FBF8" w14:textId="2B78C16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75.0%</w:t>
            </w:r>
          </w:p>
        </w:tc>
        <w:tc>
          <w:tcPr>
            <w:tcW w:w="0" w:type="auto"/>
          </w:tcPr>
          <w:p w14:paraId="4F762838" w14:textId="529F861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4.7%</w:t>
            </w:r>
          </w:p>
        </w:tc>
        <w:tc>
          <w:tcPr>
            <w:tcW w:w="0" w:type="auto"/>
            <w:noWrap/>
            <w:hideMark/>
          </w:tcPr>
          <w:p w14:paraId="07B86A57"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1.8%</w:t>
            </w:r>
          </w:p>
        </w:tc>
        <w:tc>
          <w:tcPr>
            <w:tcW w:w="0" w:type="auto"/>
          </w:tcPr>
          <w:p w14:paraId="6A6ACD69" w14:textId="79DF674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0%</w:t>
            </w:r>
          </w:p>
        </w:tc>
        <w:tc>
          <w:tcPr>
            <w:tcW w:w="0" w:type="auto"/>
            <w:tcBorders>
              <w:left w:val="double" w:sz="4" w:space="0" w:color="auto"/>
              <w:right w:val="nil"/>
            </w:tcBorders>
            <w:noWrap/>
            <w:hideMark/>
          </w:tcPr>
          <w:p w14:paraId="7F589B29" w14:textId="62346ADB"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7.1%</w:t>
            </w:r>
          </w:p>
        </w:tc>
      </w:tr>
      <w:tr w:rsidR="00CA60E3" w:rsidRPr="00005E6E" w14:paraId="3D7E2FD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4" w:space="0" w:color="999999" w:themeColor="text1" w:themeTint="66"/>
            </w:tcBorders>
            <w:noWrap/>
            <w:hideMark/>
          </w:tcPr>
          <w:p w14:paraId="513C5A97"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recovery</w:t>
            </w:r>
          </w:p>
          <w:p w14:paraId="136C414E" w14:textId="11D2AA15"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B</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4" w:space="0" w:color="999999" w:themeColor="text1" w:themeTint="66"/>
            </w:tcBorders>
          </w:tcPr>
          <w:p w14:paraId="0F38D72A" w14:textId="4CE7469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5.3%</w:t>
            </w:r>
          </w:p>
        </w:tc>
        <w:tc>
          <w:tcPr>
            <w:tcW w:w="0" w:type="auto"/>
            <w:tcBorders>
              <w:bottom w:val="single" w:sz="4" w:space="0" w:color="999999" w:themeColor="text1" w:themeTint="66"/>
            </w:tcBorders>
          </w:tcPr>
          <w:p w14:paraId="12A32547" w14:textId="5F8BF7D4"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7%</w:t>
            </w:r>
          </w:p>
        </w:tc>
        <w:tc>
          <w:tcPr>
            <w:tcW w:w="0" w:type="auto"/>
            <w:tcBorders>
              <w:bottom w:val="single" w:sz="4" w:space="0" w:color="999999" w:themeColor="text1" w:themeTint="66"/>
            </w:tcBorders>
            <w:noWrap/>
            <w:hideMark/>
          </w:tcPr>
          <w:p w14:paraId="3B34CE91"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3%</w:t>
            </w:r>
          </w:p>
        </w:tc>
        <w:tc>
          <w:tcPr>
            <w:tcW w:w="0" w:type="auto"/>
            <w:tcBorders>
              <w:bottom w:val="single" w:sz="4" w:space="0" w:color="999999" w:themeColor="text1" w:themeTint="66"/>
            </w:tcBorders>
          </w:tcPr>
          <w:p w14:paraId="0E707981" w14:textId="0A8A46B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6%</w:t>
            </w:r>
          </w:p>
        </w:tc>
        <w:tc>
          <w:tcPr>
            <w:tcW w:w="0" w:type="auto"/>
            <w:tcBorders>
              <w:left w:val="double" w:sz="4" w:space="0" w:color="auto"/>
              <w:bottom w:val="single" w:sz="4" w:space="0" w:color="999999" w:themeColor="text1" w:themeTint="66"/>
              <w:right w:val="nil"/>
            </w:tcBorders>
            <w:noWrap/>
            <w:hideMark/>
          </w:tcPr>
          <w:p w14:paraId="2229ED38" w14:textId="25CC103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27.2%</w:t>
            </w:r>
          </w:p>
        </w:tc>
      </w:tr>
      <w:tr w:rsidR="00CA60E3" w:rsidRPr="00005E6E" w14:paraId="2C296704"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12" w:space="0" w:color="auto"/>
            </w:tcBorders>
            <w:noWrap/>
            <w:hideMark/>
          </w:tcPr>
          <w:p w14:paraId="2CFE5BA5"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Net reduction in mobility</w:t>
            </w:r>
          </w:p>
          <w:p w14:paraId="350E8B2E" w14:textId="3CCE2FEE"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ne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12" w:space="0" w:color="auto"/>
            </w:tcBorders>
          </w:tcPr>
          <w:p w14:paraId="1AF5B8F2" w14:textId="17AF6C3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1.8%</w:t>
            </w:r>
          </w:p>
        </w:tc>
        <w:tc>
          <w:tcPr>
            <w:tcW w:w="0" w:type="auto"/>
            <w:tcBorders>
              <w:bottom w:val="single" w:sz="12" w:space="0" w:color="auto"/>
            </w:tcBorders>
          </w:tcPr>
          <w:p w14:paraId="5FC4D7EE" w14:textId="3FD7388C"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2.2%</w:t>
            </w:r>
          </w:p>
        </w:tc>
        <w:tc>
          <w:tcPr>
            <w:tcW w:w="0" w:type="auto"/>
            <w:tcBorders>
              <w:bottom w:val="single" w:sz="12" w:space="0" w:color="auto"/>
            </w:tcBorders>
            <w:noWrap/>
            <w:hideMark/>
          </w:tcPr>
          <w:p w14:paraId="7713B858"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7.2%</w:t>
            </w:r>
          </w:p>
        </w:tc>
        <w:tc>
          <w:tcPr>
            <w:tcW w:w="0" w:type="auto"/>
            <w:tcBorders>
              <w:bottom w:val="single" w:sz="12" w:space="0" w:color="auto"/>
            </w:tcBorders>
          </w:tcPr>
          <w:p w14:paraId="5F20524D" w14:textId="75C8BE2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0.4%</w:t>
            </w:r>
          </w:p>
        </w:tc>
        <w:tc>
          <w:tcPr>
            <w:tcW w:w="0" w:type="auto"/>
            <w:tcBorders>
              <w:left w:val="double" w:sz="4" w:space="0" w:color="auto"/>
              <w:bottom w:val="single" w:sz="12" w:space="0" w:color="auto"/>
              <w:right w:val="nil"/>
            </w:tcBorders>
            <w:noWrap/>
            <w:hideMark/>
          </w:tcPr>
          <w:p w14:paraId="11921482" w14:textId="75884410"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9.6%</w:t>
            </w:r>
          </w:p>
        </w:tc>
      </w:tr>
      <w:bookmarkEnd w:id="672"/>
    </w:tbl>
    <w:p w14:paraId="2428A799" w14:textId="77777777" w:rsidR="00AA6C6F" w:rsidRPr="00005E6E" w:rsidRDefault="00AA6C6F" w:rsidP="000F3486"/>
    <w:p w14:paraId="2262F961" w14:textId="171A7628" w:rsidR="008B7BF7" w:rsidRPr="00005E6E" w:rsidRDefault="00A60868" w:rsidP="000F3486">
      <w:r>
        <w:rPr>
          <w:noProof/>
          <w:lang w:eastAsia="en-GB"/>
        </w:rPr>
        <w:lastRenderedPageBreak/>
        <w:drawing>
          <wp:inline distT="0" distB="0" distL="0" distR="0" wp14:anchorId="2C59ACD3" wp14:editId="32F5B481">
            <wp:extent cx="5724525" cy="381762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817620"/>
                    </a:xfrm>
                    <a:prstGeom prst="rect">
                      <a:avLst/>
                    </a:prstGeom>
                    <a:noFill/>
                    <a:ln>
                      <a:noFill/>
                    </a:ln>
                  </pic:spPr>
                </pic:pic>
              </a:graphicData>
            </a:graphic>
          </wp:inline>
        </w:drawing>
      </w:r>
    </w:p>
    <w:p w14:paraId="4A05C4F8" w14:textId="6E5CBC06" w:rsidR="008B7BF7" w:rsidRPr="00005E6E" w:rsidRDefault="008B7BF7" w:rsidP="000F3486">
      <w:pPr>
        <w:pStyle w:val="Caption"/>
      </w:pPr>
      <w:bookmarkStart w:id="675" w:name="_Ref81133981"/>
      <w:r w:rsidRPr="00005E6E">
        <w:t xml:space="preserve">Figure </w:t>
      </w:r>
      <w:fldSimple w:instr=" SEQ Figure \* ARABIC ">
        <w:r w:rsidR="00DB30E5" w:rsidRPr="00005E6E">
          <w:t>3</w:t>
        </w:r>
      </w:fldSimple>
      <w:bookmarkEnd w:id="675"/>
      <w:r w:rsidRPr="00005E6E">
        <w:t xml:space="preserve">. </w:t>
      </w:r>
      <w:r w:rsidR="0050027F" w:rsidRPr="00005E6E">
        <w:t xml:space="preserve">Trajectories </w:t>
      </w:r>
      <w:r w:rsidR="004C4671" w:rsidRPr="00005E6E">
        <w:t xml:space="preserve">of mobility </w:t>
      </w:r>
      <w:r w:rsidR="00E7765B" w:rsidRPr="00005E6E">
        <w:t xml:space="preserve">between </w:t>
      </w:r>
      <w:r w:rsidRPr="00005E6E">
        <w:t>cluster</w:t>
      </w:r>
      <w:r w:rsidR="00C911B0" w:rsidRPr="00005E6E">
        <w:t>s</w:t>
      </w:r>
      <w:r w:rsidR="00024124" w:rsidRPr="00005E6E">
        <w:t>.</w:t>
      </w:r>
    </w:p>
    <w:p w14:paraId="6407E0F4" w14:textId="6FD5B892" w:rsidR="00C915CC" w:rsidRDefault="00C915CC" w:rsidP="000F3486">
      <w:pPr>
        <w:rPr>
          <w:sz w:val="20"/>
          <w:szCs w:val="20"/>
        </w:rPr>
      </w:pPr>
      <w:r w:rsidRPr="00005E6E">
        <w:rPr>
          <w:sz w:val="20"/>
          <w:szCs w:val="20"/>
        </w:rPr>
        <w:t xml:space="preserve">Note: Using </w:t>
      </w:r>
      <w:r w:rsidR="00CA60E3">
        <w:rPr>
          <w:rFonts w:hint="eastAsia"/>
          <w:sz w:val="20"/>
          <w:szCs w:val="20"/>
        </w:rPr>
        <w:t>7</w:t>
      </w:r>
      <w:r w:rsidRPr="00005E6E">
        <w:rPr>
          <w:sz w:val="20"/>
          <w:szCs w:val="20"/>
        </w:rPr>
        <w:t xml:space="preserve">-day rolling average mobility levels, temporal trend estimated by using local polynomial regression function (with span </w:t>
      </w:r>
      <w:r w:rsidRPr="00005E6E">
        <w:rPr>
          <w:i/>
          <w:iCs/>
          <w:sz w:val="20"/>
          <w:szCs w:val="20"/>
        </w:rPr>
        <w:t>s</w:t>
      </w:r>
      <w:r w:rsidRPr="00005E6E">
        <w:rPr>
          <w:sz w:val="20"/>
          <w:szCs w:val="20"/>
        </w:rPr>
        <w:t xml:space="preserve">=0.2), and dotted lines highlighted the important days; black – baseline (3 March 2020), and red – 2020 Spring lockdown period in England. </w:t>
      </w:r>
    </w:p>
    <w:p w14:paraId="75169D5D" w14:textId="77777777" w:rsidR="00D16F7E" w:rsidRPr="00005E6E" w:rsidRDefault="00D16F7E" w:rsidP="000F3486">
      <w:pPr>
        <w:rPr>
          <w:sz w:val="20"/>
          <w:szCs w:val="20"/>
        </w:rPr>
      </w:pPr>
    </w:p>
    <w:p w14:paraId="76F52612" w14:textId="77777777" w:rsidR="003E14FC" w:rsidRPr="00005E6E" w:rsidRDefault="003E14FC" w:rsidP="000F3486">
      <w:pPr>
        <w:rPr>
          <w:sz w:val="20"/>
          <w:szCs w:val="20"/>
        </w:rPr>
      </w:pPr>
    </w:p>
    <w:p w14:paraId="07BA7E76" w14:textId="17531F22" w:rsidR="008B7BF7" w:rsidRPr="00005E6E" w:rsidRDefault="00A60868" w:rsidP="000F3486">
      <w:pPr>
        <w:pStyle w:val="Caption"/>
      </w:pPr>
      <w:r>
        <w:rPr>
          <w:noProof/>
        </w:rPr>
        <w:drawing>
          <wp:inline distT="0" distB="0" distL="0" distR="0" wp14:anchorId="2038ADD8" wp14:editId="746D11DC">
            <wp:extent cx="5724525" cy="286258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2862580"/>
                    </a:xfrm>
                    <a:prstGeom prst="rect">
                      <a:avLst/>
                    </a:prstGeom>
                    <a:noFill/>
                    <a:ln>
                      <a:noFill/>
                    </a:ln>
                  </pic:spPr>
                </pic:pic>
              </a:graphicData>
            </a:graphic>
          </wp:inline>
        </w:drawing>
      </w:r>
    </w:p>
    <w:p w14:paraId="1892304A" w14:textId="7256648A" w:rsidR="008B7BF7" w:rsidRPr="00005E6E" w:rsidRDefault="008B7BF7" w:rsidP="000F3486">
      <w:pPr>
        <w:pStyle w:val="Caption"/>
      </w:pPr>
      <w:bookmarkStart w:id="676" w:name="_Ref81127049"/>
      <w:r w:rsidRPr="00005E6E">
        <w:t xml:space="preserve">Figure </w:t>
      </w:r>
      <w:fldSimple w:instr=" SEQ Figure \* ARABIC ">
        <w:r w:rsidR="00DB30E5" w:rsidRPr="00005E6E">
          <w:t>4</w:t>
        </w:r>
      </w:fldSimple>
      <w:bookmarkEnd w:id="676"/>
      <w:r w:rsidRPr="00005E6E">
        <w:t xml:space="preserve">. Trajectories of mobility reduction in England; national level (left), and </w:t>
      </w:r>
      <w:r w:rsidR="00C558A1" w:rsidRPr="00005E6E">
        <w:t>differences</w:t>
      </w:r>
      <w:r w:rsidR="009F2605" w:rsidRPr="00005E6E">
        <w:t xml:space="preserve"> </w:t>
      </w:r>
      <w:r w:rsidR="007A1016" w:rsidRPr="00005E6E">
        <w:t>in</w:t>
      </w:r>
      <w:r w:rsidR="009F2605" w:rsidRPr="00005E6E">
        <w:t xml:space="preserve"> </w:t>
      </w:r>
      <w:r w:rsidR="007E6EE8" w:rsidRPr="00005E6E">
        <w:t>temporal trend</w:t>
      </w:r>
      <w:r w:rsidR="007A1016" w:rsidRPr="00005E6E">
        <w:t xml:space="preserve"> between</w:t>
      </w:r>
      <w:r w:rsidR="000B37EA" w:rsidRPr="00005E6E">
        <w:t xml:space="preserve"> </w:t>
      </w:r>
      <w:r w:rsidRPr="00005E6E">
        <w:t>cluster</w:t>
      </w:r>
      <w:r w:rsidR="00C558A1" w:rsidRPr="00005E6E">
        <w:t>s</w:t>
      </w:r>
      <w:r w:rsidRPr="00005E6E">
        <w:t xml:space="preserve"> (right)</w:t>
      </w:r>
      <w:r w:rsidR="00C85238" w:rsidRPr="00005E6E">
        <w:t>.</w:t>
      </w:r>
    </w:p>
    <w:p w14:paraId="67028C12" w14:textId="77777777" w:rsidR="00091020" w:rsidRPr="00005E6E" w:rsidRDefault="00091020" w:rsidP="000F3486"/>
    <w:p w14:paraId="0F8D9594" w14:textId="70BACF45" w:rsidR="00661E3D" w:rsidRPr="00005E6E" w:rsidRDefault="00A60868" w:rsidP="000F3486">
      <w:pPr>
        <w:pStyle w:val="Caption"/>
      </w:pPr>
      <w:bookmarkStart w:id="677" w:name="_Ref62944237"/>
      <w:r>
        <w:rPr>
          <w:noProof/>
          <w:lang w:eastAsia="en-GB"/>
        </w:rPr>
        <w:lastRenderedPageBreak/>
        <w:drawing>
          <wp:inline distT="0" distB="0" distL="0" distR="0" wp14:anchorId="49A9BC7D" wp14:editId="04B6B7EE">
            <wp:extent cx="5730875" cy="5730875"/>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45B012BA" w14:textId="7EBBE0E8" w:rsidR="00661E3D" w:rsidRPr="00005E6E" w:rsidRDefault="00661E3D" w:rsidP="000F3486">
      <w:pPr>
        <w:pStyle w:val="Caption"/>
      </w:pPr>
      <w:bookmarkStart w:id="678" w:name="_Ref63168568"/>
      <w:r w:rsidRPr="00005E6E">
        <w:t xml:space="preserve">Figure </w:t>
      </w:r>
      <w:fldSimple w:instr=" SEQ Figure \* ARABIC ">
        <w:r w:rsidR="005C656C" w:rsidRPr="00005E6E">
          <w:t>5</w:t>
        </w:r>
      </w:fldSimple>
      <w:bookmarkEnd w:id="677"/>
      <w:bookmarkEnd w:id="678"/>
      <w:r w:rsidRPr="00005E6E">
        <w:t>. Spatial distribution of cluster</w:t>
      </w:r>
      <w:r w:rsidR="003174C3" w:rsidRPr="00005E6E">
        <w:t>s</w:t>
      </w:r>
      <w:r w:rsidRPr="00005E6E">
        <w:t xml:space="preserve"> </w:t>
      </w:r>
      <w:r w:rsidR="003174C3" w:rsidRPr="00005E6E">
        <w:t>(</w:t>
      </w:r>
      <w:r w:rsidR="003174C3" w:rsidRPr="00005E6E">
        <w:rPr>
          <w:i/>
          <w:iCs/>
        </w:rPr>
        <w:t>k</w:t>
      </w:r>
      <w:r w:rsidR="003174C3" w:rsidRPr="00005E6E">
        <w:t>=4).</w:t>
      </w:r>
      <w:bookmarkStart w:id="679" w:name="_Ref62956146"/>
    </w:p>
    <w:p w14:paraId="4DD42D33" w14:textId="64101D43" w:rsidR="00D63C57" w:rsidRDefault="00D63C57" w:rsidP="000F3486"/>
    <w:p w14:paraId="1694EEEB" w14:textId="5678300A" w:rsidR="00EE77C4" w:rsidRPr="00EE77C4" w:rsidRDefault="00EE77C4" w:rsidP="00EE77C4">
      <w:pPr>
        <w:pStyle w:val="Caption"/>
        <w:keepNext/>
      </w:pPr>
      <w:bookmarkStart w:id="680" w:name="_Ref131109280"/>
      <w:r>
        <w:t xml:space="preserve">Table </w:t>
      </w:r>
      <w:fldSimple w:instr=" SEQ Table \* ARABIC ">
        <w:r>
          <w:t>2</w:t>
        </w:r>
      </w:fldSimple>
      <w:bookmarkEnd w:id="680"/>
      <w:r>
        <w:rPr>
          <w:rFonts w:hint="eastAsia"/>
        </w:rPr>
        <w:t>.</w:t>
      </w:r>
      <w:r>
        <w:t xml:space="preserve"> </w:t>
      </w:r>
      <w:r>
        <w:rPr>
          <w:rFonts w:hint="eastAsia"/>
        </w:rPr>
        <w:t>Share</w:t>
      </w:r>
      <w:r>
        <w:t xml:space="preserve"> </w:t>
      </w:r>
      <w:r>
        <w:rPr>
          <w:rFonts w:hint="eastAsia"/>
        </w:rPr>
        <w:t>of</w:t>
      </w:r>
      <w:r>
        <w:t xml:space="preserve"> </w:t>
      </w:r>
      <w:r w:rsidRPr="0047596D">
        <w:rPr>
          <w:rFonts w:hint="eastAsia"/>
        </w:rPr>
        <w:t>clusters</w:t>
      </w:r>
      <w:r w:rsidRPr="0047596D">
        <w:t xml:space="preserve"> </w:t>
      </w:r>
      <w:r>
        <w:rPr>
          <w:rFonts w:hint="eastAsia"/>
        </w:rPr>
        <w:t>across</w:t>
      </w:r>
      <w:r w:rsidRPr="0047596D">
        <w:t xml:space="preserve"> </w:t>
      </w:r>
      <w:r w:rsidRPr="0047596D">
        <w:rPr>
          <w:rFonts w:hint="eastAsia"/>
        </w:rPr>
        <w:t>regions</w:t>
      </w:r>
      <w:r w:rsidRPr="0047596D">
        <w:t xml:space="preserve"> </w:t>
      </w:r>
      <w:r w:rsidRPr="0047596D">
        <w:rPr>
          <w:rFonts w:hint="eastAsia"/>
        </w:rPr>
        <w:t>in</w:t>
      </w:r>
      <w:r w:rsidRPr="0047596D">
        <w:t xml:space="preserve"> </w:t>
      </w:r>
      <w:r w:rsidRPr="0047596D">
        <w:rPr>
          <w:rFonts w:hint="eastAsia"/>
        </w:rPr>
        <w:t>England</w:t>
      </w:r>
      <w:r>
        <w:rPr>
          <w:rFonts w:hint="eastAsia"/>
        </w:rPr>
        <w:t>.</w:t>
      </w:r>
    </w:p>
    <w:tbl>
      <w:tblPr>
        <w:tblStyle w:val="TableGridLight"/>
        <w:tblW w:w="5000" w:type="pct"/>
        <w:tblLook w:val="04A0" w:firstRow="1" w:lastRow="0" w:firstColumn="1" w:lastColumn="0" w:noHBand="0" w:noVBand="1"/>
      </w:tblPr>
      <w:tblGrid>
        <w:gridCol w:w="3554"/>
        <w:gridCol w:w="1368"/>
        <w:gridCol w:w="1368"/>
        <w:gridCol w:w="1368"/>
        <w:gridCol w:w="1368"/>
      </w:tblGrid>
      <w:tr w:rsidR="0058519B" w:rsidRPr="0058519B" w14:paraId="3D3BC5F5" w14:textId="77777777" w:rsidTr="00EE77C4">
        <w:trPr>
          <w:trHeight w:val="285"/>
        </w:trPr>
        <w:tc>
          <w:tcPr>
            <w:tcW w:w="1968" w:type="pct"/>
            <w:tcBorders>
              <w:top w:val="single" w:sz="12" w:space="0" w:color="auto"/>
              <w:left w:val="nil"/>
              <w:bottom w:val="single" w:sz="12" w:space="0" w:color="auto"/>
            </w:tcBorders>
            <w:shd w:val="clear" w:color="auto" w:fill="A5A5A5" w:themeFill="accent3"/>
            <w:noWrap/>
          </w:tcPr>
          <w:p w14:paraId="20FCEB42" w14:textId="68F5EF7C" w:rsidR="0058519B" w:rsidRPr="0058519B" w:rsidRDefault="0058519B" w:rsidP="0058519B">
            <w:pPr>
              <w:widowControl/>
              <w:wordWrap/>
              <w:autoSpaceDE/>
              <w:autoSpaceDN/>
              <w:rPr>
                <w:rFonts w:eastAsia="Times New Roman"/>
                <w:b/>
                <w:bCs/>
                <w:color w:val="000000"/>
              </w:rPr>
            </w:pPr>
            <w:r w:rsidRPr="0058519B">
              <w:rPr>
                <w:b/>
                <w:bCs/>
                <w:color w:val="000000"/>
              </w:rPr>
              <w:t>Regions</w:t>
            </w:r>
            <w:r w:rsidRPr="0058519B">
              <w:rPr>
                <w:rFonts w:eastAsia="Times New Roman"/>
                <w:b/>
                <w:bCs/>
                <w:color w:val="000000"/>
              </w:rPr>
              <w:t xml:space="preserve"> </w:t>
            </w:r>
            <w:r w:rsidRPr="0058519B">
              <w:rPr>
                <w:b/>
                <w:bCs/>
                <w:color w:val="000000"/>
              </w:rPr>
              <w:t>in</w:t>
            </w:r>
            <w:r w:rsidRPr="0058519B">
              <w:rPr>
                <w:rFonts w:eastAsia="Times New Roman"/>
                <w:b/>
                <w:bCs/>
                <w:color w:val="000000"/>
              </w:rPr>
              <w:t xml:space="preserve"> </w:t>
            </w:r>
            <w:r w:rsidRPr="0058519B">
              <w:rPr>
                <w:b/>
                <w:bCs/>
                <w:color w:val="000000"/>
              </w:rPr>
              <w:t>England</w:t>
            </w:r>
          </w:p>
        </w:tc>
        <w:tc>
          <w:tcPr>
            <w:tcW w:w="758" w:type="pct"/>
            <w:tcBorders>
              <w:top w:val="single" w:sz="12" w:space="0" w:color="auto"/>
              <w:bottom w:val="single" w:sz="12" w:space="0" w:color="auto"/>
            </w:tcBorders>
            <w:shd w:val="clear" w:color="auto" w:fill="A5A5A5" w:themeFill="accent3"/>
            <w:noWrap/>
          </w:tcPr>
          <w:p w14:paraId="21D9FA6D" w14:textId="43349A3F" w:rsidR="0058519B" w:rsidRPr="0058519B" w:rsidRDefault="0058519B" w:rsidP="0058519B">
            <w:pPr>
              <w:widowControl/>
              <w:wordWrap/>
              <w:autoSpaceDE/>
              <w:autoSpaceDN/>
              <w:jc w:val="center"/>
              <w:rPr>
                <w:rFonts w:eastAsia="Times New Roman"/>
                <w:b/>
                <w:bCs/>
                <w:color w:val="000000"/>
              </w:rPr>
            </w:pPr>
            <w:r w:rsidRPr="0058519B">
              <w:rPr>
                <w:b/>
                <w:bCs/>
                <w:color w:val="000000"/>
              </w:rPr>
              <w:t>G1</w:t>
            </w:r>
          </w:p>
        </w:tc>
        <w:tc>
          <w:tcPr>
            <w:tcW w:w="758" w:type="pct"/>
            <w:tcBorders>
              <w:top w:val="single" w:sz="12" w:space="0" w:color="auto"/>
              <w:bottom w:val="single" w:sz="12" w:space="0" w:color="auto"/>
            </w:tcBorders>
            <w:shd w:val="clear" w:color="auto" w:fill="A5A5A5" w:themeFill="accent3"/>
            <w:noWrap/>
          </w:tcPr>
          <w:p w14:paraId="4268EAF5" w14:textId="54C733A9" w:rsidR="0058519B" w:rsidRPr="0058519B" w:rsidRDefault="0058519B" w:rsidP="0058519B">
            <w:pPr>
              <w:widowControl/>
              <w:wordWrap/>
              <w:autoSpaceDE/>
              <w:autoSpaceDN/>
              <w:jc w:val="center"/>
              <w:rPr>
                <w:rFonts w:eastAsia="Times New Roman"/>
                <w:b/>
                <w:bCs/>
              </w:rPr>
            </w:pPr>
            <w:r w:rsidRPr="0058519B">
              <w:rPr>
                <w:b/>
                <w:bCs/>
              </w:rPr>
              <w:t>G2</w:t>
            </w:r>
          </w:p>
        </w:tc>
        <w:tc>
          <w:tcPr>
            <w:tcW w:w="758" w:type="pct"/>
            <w:tcBorders>
              <w:top w:val="single" w:sz="12" w:space="0" w:color="auto"/>
              <w:bottom w:val="single" w:sz="12" w:space="0" w:color="auto"/>
            </w:tcBorders>
            <w:shd w:val="clear" w:color="auto" w:fill="A5A5A5" w:themeFill="accent3"/>
            <w:noWrap/>
          </w:tcPr>
          <w:p w14:paraId="4E0A9E28" w14:textId="09F30AB4" w:rsidR="0058519B" w:rsidRPr="0058519B" w:rsidRDefault="0058519B" w:rsidP="0058519B">
            <w:pPr>
              <w:widowControl/>
              <w:wordWrap/>
              <w:autoSpaceDE/>
              <w:autoSpaceDN/>
              <w:jc w:val="center"/>
              <w:rPr>
                <w:rFonts w:eastAsia="Times New Roman"/>
                <w:b/>
                <w:bCs/>
                <w:color w:val="000000"/>
              </w:rPr>
            </w:pPr>
            <w:r w:rsidRPr="0058519B">
              <w:rPr>
                <w:b/>
                <w:bCs/>
                <w:color w:val="000000"/>
              </w:rPr>
              <w:t>G3</w:t>
            </w:r>
          </w:p>
        </w:tc>
        <w:tc>
          <w:tcPr>
            <w:tcW w:w="758" w:type="pct"/>
            <w:tcBorders>
              <w:top w:val="single" w:sz="12" w:space="0" w:color="auto"/>
              <w:bottom w:val="single" w:sz="12" w:space="0" w:color="auto"/>
              <w:right w:val="nil"/>
            </w:tcBorders>
            <w:shd w:val="clear" w:color="auto" w:fill="A5A5A5" w:themeFill="accent3"/>
            <w:noWrap/>
          </w:tcPr>
          <w:p w14:paraId="0862469E" w14:textId="13E5BB3E" w:rsidR="0058519B" w:rsidRPr="0058519B" w:rsidRDefault="0058519B" w:rsidP="0058519B">
            <w:pPr>
              <w:widowControl/>
              <w:wordWrap/>
              <w:autoSpaceDE/>
              <w:autoSpaceDN/>
              <w:ind w:right="110"/>
              <w:jc w:val="center"/>
              <w:rPr>
                <w:rFonts w:eastAsia="Times New Roman"/>
                <w:b/>
                <w:bCs/>
                <w:color w:val="000000"/>
              </w:rPr>
            </w:pPr>
            <w:r w:rsidRPr="0058519B">
              <w:rPr>
                <w:b/>
                <w:bCs/>
                <w:color w:val="000000"/>
              </w:rPr>
              <w:t>G4</w:t>
            </w:r>
          </w:p>
        </w:tc>
      </w:tr>
      <w:tr w:rsidR="0058519B" w:rsidRPr="0058519B" w14:paraId="5C6C0173" w14:textId="77777777" w:rsidTr="00EE77C4">
        <w:trPr>
          <w:trHeight w:val="285"/>
        </w:trPr>
        <w:tc>
          <w:tcPr>
            <w:tcW w:w="1968" w:type="pct"/>
            <w:tcBorders>
              <w:top w:val="single" w:sz="12" w:space="0" w:color="auto"/>
              <w:left w:val="nil"/>
            </w:tcBorders>
            <w:noWrap/>
            <w:hideMark/>
          </w:tcPr>
          <w:p w14:paraId="783F834C"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t>North East</w:t>
            </w:r>
            <w:proofErr w:type="gramEnd"/>
          </w:p>
        </w:tc>
        <w:tc>
          <w:tcPr>
            <w:tcW w:w="758" w:type="pct"/>
            <w:tcBorders>
              <w:top w:val="single" w:sz="12" w:space="0" w:color="auto"/>
            </w:tcBorders>
            <w:noWrap/>
            <w:hideMark/>
          </w:tcPr>
          <w:p w14:paraId="379CFBF0" w14:textId="77777777" w:rsidR="0058519B" w:rsidRPr="0058519B" w:rsidRDefault="0058519B" w:rsidP="0058519B">
            <w:pPr>
              <w:widowControl/>
              <w:wordWrap/>
              <w:autoSpaceDE/>
              <w:autoSpaceDN/>
              <w:rPr>
                <w:rFonts w:eastAsia="Times New Roman"/>
                <w:color w:val="000000"/>
              </w:rPr>
            </w:pPr>
          </w:p>
        </w:tc>
        <w:tc>
          <w:tcPr>
            <w:tcW w:w="758" w:type="pct"/>
            <w:tcBorders>
              <w:top w:val="single" w:sz="12" w:space="0" w:color="auto"/>
            </w:tcBorders>
            <w:noWrap/>
            <w:hideMark/>
          </w:tcPr>
          <w:p w14:paraId="1C79ED72" w14:textId="77777777" w:rsidR="0058519B" w:rsidRPr="0058519B" w:rsidRDefault="0058519B" w:rsidP="0058519B">
            <w:pPr>
              <w:widowControl/>
              <w:wordWrap/>
              <w:autoSpaceDE/>
              <w:autoSpaceDN/>
              <w:jc w:val="right"/>
              <w:rPr>
                <w:rFonts w:eastAsia="Times New Roman"/>
              </w:rPr>
            </w:pPr>
          </w:p>
        </w:tc>
        <w:tc>
          <w:tcPr>
            <w:tcW w:w="758" w:type="pct"/>
            <w:tcBorders>
              <w:top w:val="single" w:sz="12" w:space="0" w:color="auto"/>
            </w:tcBorders>
            <w:noWrap/>
            <w:hideMark/>
          </w:tcPr>
          <w:p w14:paraId="0C96FE4B"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c>
          <w:tcPr>
            <w:tcW w:w="758" w:type="pct"/>
            <w:tcBorders>
              <w:top w:val="single" w:sz="12" w:space="0" w:color="auto"/>
              <w:right w:val="nil"/>
            </w:tcBorders>
            <w:noWrap/>
            <w:hideMark/>
          </w:tcPr>
          <w:p w14:paraId="17A6287D"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r>
      <w:tr w:rsidR="0058519B" w:rsidRPr="0058519B" w14:paraId="4B9CB3F4" w14:textId="77777777" w:rsidTr="00EE77C4">
        <w:trPr>
          <w:trHeight w:val="285"/>
        </w:trPr>
        <w:tc>
          <w:tcPr>
            <w:tcW w:w="1968" w:type="pct"/>
            <w:tcBorders>
              <w:left w:val="nil"/>
            </w:tcBorders>
            <w:noWrap/>
            <w:hideMark/>
          </w:tcPr>
          <w:p w14:paraId="368081E7"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t>North West</w:t>
            </w:r>
            <w:proofErr w:type="gramEnd"/>
          </w:p>
        </w:tc>
        <w:tc>
          <w:tcPr>
            <w:tcW w:w="758" w:type="pct"/>
            <w:noWrap/>
            <w:hideMark/>
          </w:tcPr>
          <w:p w14:paraId="7B044EA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6F4B929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4144D220"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44%)</w:t>
            </w:r>
          </w:p>
        </w:tc>
        <w:tc>
          <w:tcPr>
            <w:tcW w:w="758" w:type="pct"/>
            <w:tcBorders>
              <w:right w:val="nil"/>
            </w:tcBorders>
            <w:noWrap/>
            <w:hideMark/>
          </w:tcPr>
          <w:p w14:paraId="083DF2E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33%)</w:t>
            </w:r>
          </w:p>
        </w:tc>
      </w:tr>
      <w:tr w:rsidR="0058519B" w:rsidRPr="0058519B" w14:paraId="59820785" w14:textId="77777777" w:rsidTr="00EE77C4">
        <w:trPr>
          <w:trHeight w:val="285"/>
        </w:trPr>
        <w:tc>
          <w:tcPr>
            <w:tcW w:w="1968" w:type="pct"/>
            <w:tcBorders>
              <w:left w:val="nil"/>
            </w:tcBorders>
            <w:noWrap/>
            <w:hideMark/>
          </w:tcPr>
          <w:p w14:paraId="55B073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Yorkshire and The Humber</w:t>
            </w:r>
          </w:p>
        </w:tc>
        <w:tc>
          <w:tcPr>
            <w:tcW w:w="758" w:type="pct"/>
            <w:noWrap/>
            <w:hideMark/>
          </w:tcPr>
          <w:p w14:paraId="6D434A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10%)</w:t>
            </w:r>
          </w:p>
        </w:tc>
        <w:tc>
          <w:tcPr>
            <w:tcW w:w="758" w:type="pct"/>
            <w:noWrap/>
            <w:hideMark/>
          </w:tcPr>
          <w:p w14:paraId="498462D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5%)</w:t>
            </w:r>
          </w:p>
        </w:tc>
        <w:tc>
          <w:tcPr>
            <w:tcW w:w="758" w:type="pct"/>
            <w:noWrap/>
            <w:hideMark/>
          </w:tcPr>
          <w:p w14:paraId="76D00F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9%)</w:t>
            </w:r>
          </w:p>
        </w:tc>
        <w:tc>
          <w:tcPr>
            <w:tcW w:w="758" w:type="pct"/>
            <w:tcBorders>
              <w:right w:val="nil"/>
            </w:tcBorders>
            <w:noWrap/>
            <w:hideMark/>
          </w:tcPr>
          <w:p w14:paraId="270081D8"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4 (67%)</w:t>
            </w:r>
          </w:p>
        </w:tc>
      </w:tr>
      <w:tr w:rsidR="0058519B" w:rsidRPr="0058519B" w14:paraId="2D4480D2" w14:textId="77777777" w:rsidTr="00EE77C4">
        <w:trPr>
          <w:trHeight w:val="285"/>
        </w:trPr>
        <w:tc>
          <w:tcPr>
            <w:tcW w:w="1968" w:type="pct"/>
            <w:tcBorders>
              <w:left w:val="nil"/>
            </w:tcBorders>
            <w:noWrap/>
            <w:hideMark/>
          </w:tcPr>
          <w:p w14:paraId="6C67612A"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Midlands</w:t>
            </w:r>
          </w:p>
        </w:tc>
        <w:tc>
          <w:tcPr>
            <w:tcW w:w="758" w:type="pct"/>
            <w:noWrap/>
            <w:hideMark/>
          </w:tcPr>
          <w:p w14:paraId="55077F05"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1BA0B8E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7FE2912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9 (48%)</w:t>
            </w:r>
          </w:p>
        </w:tc>
        <w:tc>
          <w:tcPr>
            <w:tcW w:w="758" w:type="pct"/>
            <w:tcBorders>
              <w:right w:val="nil"/>
            </w:tcBorders>
            <w:noWrap/>
            <w:hideMark/>
          </w:tcPr>
          <w:p w14:paraId="31E806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30%)</w:t>
            </w:r>
          </w:p>
        </w:tc>
      </w:tr>
      <w:tr w:rsidR="0058519B" w:rsidRPr="0058519B" w14:paraId="16FD0318" w14:textId="77777777" w:rsidTr="00EE77C4">
        <w:trPr>
          <w:trHeight w:val="285"/>
        </w:trPr>
        <w:tc>
          <w:tcPr>
            <w:tcW w:w="1968" w:type="pct"/>
            <w:tcBorders>
              <w:left w:val="nil"/>
            </w:tcBorders>
            <w:noWrap/>
            <w:hideMark/>
          </w:tcPr>
          <w:p w14:paraId="380EBB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West Midlands</w:t>
            </w:r>
          </w:p>
        </w:tc>
        <w:tc>
          <w:tcPr>
            <w:tcW w:w="758" w:type="pct"/>
            <w:noWrap/>
            <w:hideMark/>
          </w:tcPr>
          <w:p w14:paraId="2833551B"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noWrap/>
            <w:hideMark/>
          </w:tcPr>
          <w:p w14:paraId="5454BD2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7%)</w:t>
            </w:r>
          </w:p>
        </w:tc>
        <w:tc>
          <w:tcPr>
            <w:tcW w:w="758" w:type="pct"/>
            <w:noWrap/>
            <w:hideMark/>
          </w:tcPr>
          <w:p w14:paraId="51E8906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57%)</w:t>
            </w:r>
          </w:p>
        </w:tc>
        <w:tc>
          <w:tcPr>
            <w:tcW w:w="758" w:type="pct"/>
            <w:tcBorders>
              <w:right w:val="nil"/>
            </w:tcBorders>
            <w:noWrap/>
            <w:hideMark/>
          </w:tcPr>
          <w:p w14:paraId="61F88B18"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3%)</w:t>
            </w:r>
          </w:p>
        </w:tc>
      </w:tr>
      <w:tr w:rsidR="0058519B" w:rsidRPr="0058519B" w14:paraId="3F9A4723" w14:textId="77777777" w:rsidTr="00EE77C4">
        <w:trPr>
          <w:trHeight w:val="285"/>
        </w:trPr>
        <w:tc>
          <w:tcPr>
            <w:tcW w:w="1968" w:type="pct"/>
            <w:tcBorders>
              <w:left w:val="nil"/>
            </w:tcBorders>
            <w:noWrap/>
            <w:hideMark/>
          </w:tcPr>
          <w:p w14:paraId="036C6E5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of England</w:t>
            </w:r>
          </w:p>
        </w:tc>
        <w:tc>
          <w:tcPr>
            <w:tcW w:w="758" w:type="pct"/>
            <w:noWrap/>
            <w:hideMark/>
          </w:tcPr>
          <w:p w14:paraId="71D2939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3%)</w:t>
            </w:r>
          </w:p>
        </w:tc>
        <w:tc>
          <w:tcPr>
            <w:tcW w:w="758" w:type="pct"/>
            <w:noWrap/>
            <w:hideMark/>
          </w:tcPr>
          <w:p w14:paraId="3673FAD7"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22 (49%)</w:t>
            </w:r>
          </w:p>
        </w:tc>
        <w:tc>
          <w:tcPr>
            <w:tcW w:w="758" w:type="pct"/>
            <w:noWrap/>
            <w:hideMark/>
          </w:tcPr>
          <w:p w14:paraId="1A6AE9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27%)</w:t>
            </w:r>
          </w:p>
        </w:tc>
        <w:tc>
          <w:tcPr>
            <w:tcW w:w="758" w:type="pct"/>
            <w:tcBorders>
              <w:right w:val="nil"/>
            </w:tcBorders>
            <w:noWrap/>
            <w:hideMark/>
          </w:tcPr>
          <w:p w14:paraId="129D823E"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5 (11%)</w:t>
            </w:r>
          </w:p>
        </w:tc>
      </w:tr>
      <w:tr w:rsidR="0058519B" w:rsidRPr="0058519B" w14:paraId="424EF33A" w14:textId="77777777" w:rsidTr="00EE77C4">
        <w:trPr>
          <w:trHeight w:val="285"/>
        </w:trPr>
        <w:tc>
          <w:tcPr>
            <w:tcW w:w="1968" w:type="pct"/>
            <w:tcBorders>
              <w:left w:val="nil"/>
            </w:tcBorders>
            <w:noWrap/>
            <w:hideMark/>
          </w:tcPr>
          <w:p w14:paraId="1CA7CF8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London</w:t>
            </w:r>
          </w:p>
        </w:tc>
        <w:tc>
          <w:tcPr>
            <w:tcW w:w="758" w:type="pct"/>
            <w:noWrap/>
            <w:hideMark/>
          </w:tcPr>
          <w:p w14:paraId="6CD212C9"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6 (50%)</w:t>
            </w:r>
          </w:p>
        </w:tc>
        <w:tc>
          <w:tcPr>
            <w:tcW w:w="758" w:type="pct"/>
            <w:noWrap/>
            <w:hideMark/>
          </w:tcPr>
          <w:p w14:paraId="52279C8F"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5 (47%)</w:t>
            </w:r>
          </w:p>
        </w:tc>
        <w:tc>
          <w:tcPr>
            <w:tcW w:w="758" w:type="pct"/>
            <w:noWrap/>
            <w:hideMark/>
          </w:tcPr>
          <w:p w14:paraId="54ADF7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tcBorders>
              <w:right w:val="nil"/>
            </w:tcBorders>
            <w:noWrap/>
            <w:hideMark/>
          </w:tcPr>
          <w:p w14:paraId="30F857D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 xml:space="preserve"> (0%)</w:t>
            </w:r>
          </w:p>
        </w:tc>
      </w:tr>
      <w:tr w:rsidR="0058519B" w:rsidRPr="0058519B" w14:paraId="3DC89CC2" w14:textId="77777777" w:rsidTr="00EE77C4">
        <w:trPr>
          <w:trHeight w:val="285"/>
        </w:trPr>
        <w:tc>
          <w:tcPr>
            <w:tcW w:w="1968" w:type="pct"/>
            <w:tcBorders>
              <w:left w:val="nil"/>
              <w:bottom w:val="single" w:sz="4" w:space="0" w:color="BFBFBF" w:themeColor="background1" w:themeShade="BF"/>
            </w:tcBorders>
            <w:noWrap/>
            <w:hideMark/>
          </w:tcPr>
          <w:p w14:paraId="69D5D847"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t>South East</w:t>
            </w:r>
            <w:proofErr w:type="gramEnd"/>
          </w:p>
        </w:tc>
        <w:tc>
          <w:tcPr>
            <w:tcW w:w="758" w:type="pct"/>
            <w:tcBorders>
              <w:bottom w:val="single" w:sz="4" w:space="0" w:color="BFBFBF" w:themeColor="background1" w:themeShade="BF"/>
            </w:tcBorders>
            <w:noWrap/>
            <w:hideMark/>
          </w:tcPr>
          <w:p w14:paraId="4BD6FE5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1 (16%)</w:t>
            </w:r>
          </w:p>
        </w:tc>
        <w:tc>
          <w:tcPr>
            <w:tcW w:w="758" w:type="pct"/>
            <w:tcBorders>
              <w:bottom w:val="single" w:sz="4" w:space="0" w:color="BFBFBF" w:themeColor="background1" w:themeShade="BF"/>
            </w:tcBorders>
            <w:noWrap/>
            <w:hideMark/>
          </w:tcPr>
          <w:p w14:paraId="11E78A8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32 (48%)</w:t>
            </w:r>
          </w:p>
        </w:tc>
        <w:tc>
          <w:tcPr>
            <w:tcW w:w="758" w:type="pct"/>
            <w:tcBorders>
              <w:bottom w:val="single" w:sz="4" w:space="0" w:color="BFBFBF" w:themeColor="background1" w:themeShade="BF"/>
            </w:tcBorders>
            <w:noWrap/>
            <w:hideMark/>
          </w:tcPr>
          <w:p w14:paraId="7AB9FE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7 (25%)</w:t>
            </w:r>
          </w:p>
        </w:tc>
        <w:tc>
          <w:tcPr>
            <w:tcW w:w="758" w:type="pct"/>
            <w:tcBorders>
              <w:bottom w:val="single" w:sz="4" w:space="0" w:color="BFBFBF" w:themeColor="background1" w:themeShade="BF"/>
              <w:right w:val="nil"/>
            </w:tcBorders>
            <w:noWrap/>
            <w:hideMark/>
          </w:tcPr>
          <w:p w14:paraId="4C60EF4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7 (10%)</w:t>
            </w:r>
          </w:p>
        </w:tc>
      </w:tr>
      <w:tr w:rsidR="0058519B" w:rsidRPr="0058519B" w14:paraId="6C6B24FE" w14:textId="77777777" w:rsidTr="00EE77C4">
        <w:trPr>
          <w:trHeight w:val="285"/>
        </w:trPr>
        <w:tc>
          <w:tcPr>
            <w:tcW w:w="1968" w:type="pct"/>
            <w:tcBorders>
              <w:left w:val="nil"/>
              <w:bottom w:val="single" w:sz="12" w:space="0" w:color="auto"/>
            </w:tcBorders>
            <w:noWrap/>
            <w:hideMark/>
          </w:tcPr>
          <w:p w14:paraId="5432A521" w14:textId="77777777" w:rsidR="0058519B" w:rsidRPr="0058519B" w:rsidRDefault="0058519B" w:rsidP="0058519B">
            <w:pPr>
              <w:widowControl/>
              <w:wordWrap/>
              <w:autoSpaceDE/>
              <w:autoSpaceDN/>
              <w:rPr>
                <w:rFonts w:eastAsia="Times New Roman"/>
                <w:color w:val="000000"/>
              </w:rPr>
            </w:pPr>
            <w:proofErr w:type="gramStart"/>
            <w:r w:rsidRPr="0058519B">
              <w:rPr>
                <w:rFonts w:eastAsia="Times New Roman"/>
                <w:color w:val="000000"/>
              </w:rPr>
              <w:t>South West</w:t>
            </w:r>
            <w:proofErr w:type="gramEnd"/>
          </w:p>
        </w:tc>
        <w:tc>
          <w:tcPr>
            <w:tcW w:w="758" w:type="pct"/>
            <w:tcBorders>
              <w:bottom w:val="single" w:sz="12" w:space="0" w:color="auto"/>
            </w:tcBorders>
            <w:noWrap/>
            <w:hideMark/>
          </w:tcPr>
          <w:p w14:paraId="35F5B6F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7%)</w:t>
            </w:r>
          </w:p>
        </w:tc>
        <w:tc>
          <w:tcPr>
            <w:tcW w:w="758" w:type="pct"/>
            <w:tcBorders>
              <w:bottom w:val="single" w:sz="12" w:space="0" w:color="auto"/>
            </w:tcBorders>
            <w:noWrap/>
            <w:hideMark/>
          </w:tcPr>
          <w:p w14:paraId="2E79ACC7"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21%)</w:t>
            </w:r>
          </w:p>
        </w:tc>
        <w:tc>
          <w:tcPr>
            <w:tcW w:w="758" w:type="pct"/>
            <w:tcBorders>
              <w:bottom w:val="single" w:sz="12" w:space="0" w:color="auto"/>
            </w:tcBorders>
            <w:noWrap/>
            <w:hideMark/>
          </w:tcPr>
          <w:p w14:paraId="0CE60FDC"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45%)</w:t>
            </w:r>
          </w:p>
        </w:tc>
        <w:tc>
          <w:tcPr>
            <w:tcW w:w="758" w:type="pct"/>
            <w:tcBorders>
              <w:bottom w:val="single" w:sz="12" w:space="0" w:color="auto"/>
              <w:right w:val="nil"/>
            </w:tcBorders>
            <w:noWrap/>
            <w:hideMark/>
          </w:tcPr>
          <w:p w14:paraId="70FB1BE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8%)</w:t>
            </w:r>
          </w:p>
        </w:tc>
      </w:tr>
    </w:tbl>
    <w:p w14:paraId="3D3A9618" w14:textId="77777777" w:rsidR="0058519B" w:rsidRPr="00005E6E" w:rsidRDefault="0058519B" w:rsidP="000F3486"/>
    <w:p w14:paraId="25731580" w14:textId="71C16FE6" w:rsidR="00661E3D" w:rsidRPr="00005E6E" w:rsidRDefault="00E23DA1" w:rsidP="000F3486">
      <w:pPr>
        <w:pStyle w:val="Heading2"/>
      </w:pPr>
      <w:del w:id="681" w:author="Won Do Lee" w:date="2023-01-19T23:18:00Z">
        <w:r w:rsidRPr="00005E6E" w:rsidDel="001E7E1F">
          <w:lastRenderedPageBreak/>
          <w:delText>D</w:delText>
        </w:r>
        <w:r w:rsidR="00DE6674" w:rsidRPr="00005E6E" w:rsidDel="001E7E1F">
          <w:delText xml:space="preserve">isparities </w:delText>
        </w:r>
      </w:del>
      <w:ins w:id="682" w:author="Won Do Lee" w:date="2023-01-19T23:18:00Z">
        <w:r w:rsidR="001E7E1F" w:rsidRPr="00005E6E">
          <w:t xml:space="preserve">Differences </w:t>
        </w:r>
      </w:ins>
      <w:r w:rsidR="00982E86" w:rsidRPr="00005E6E">
        <w:t xml:space="preserve">in </w:t>
      </w:r>
      <w:del w:id="683" w:author="Won Do Lee" w:date="2023-01-19T23:18:00Z">
        <w:r w:rsidR="00982E86" w:rsidRPr="00005E6E" w:rsidDel="001E7E1F">
          <w:delText>the</w:delText>
        </w:r>
        <w:r w:rsidR="001B3FDD" w:rsidRPr="00005E6E" w:rsidDel="001E7E1F">
          <w:delText xml:space="preserve"> effects of</w:delText>
        </w:r>
      </w:del>
      <w:ins w:id="684" w:author="Won Do Lee" w:date="2023-01-19T23:18:00Z">
        <w:r w:rsidR="001E7E1F" w:rsidRPr="00005E6E">
          <w:t>the association with</w:t>
        </w:r>
      </w:ins>
      <w:r w:rsidR="001B3FDD" w:rsidRPr="00005E6E">
        <w:t xml:space="preserve"> socioeconomic </w:t>
      </w:r>
      <w:ins w:id="685" w:author="Won Do Lee" w:date="2023-01-19T23:21:00Z">
        <w:r w:rsidR="001E7E1F" w:rsidRPr="00005E6E">
          <w:t>ch</w:t>
        </w:r>
      </w:ins>
      <w:ins w:id="686" w:author="Won Do Lee" w:date="2023-01-19T23:22:00Z">
        <w:r w:rsidR="001E7E1F" w:rsidRPr="00005E6E">
          <w:t>a</w:t>
        </w:r>
      </w:ins>
      <w:ins w:id="687" w:author="Won Do Lee" w:date="2023-01-19T23:21:00Z">
        <w:r w:rsidR="001E7E1F" w:rsidRPr="00005E6E">
          <w:t>racteristics</w:t>
        </w:r>
      </w:ins>
      <w:del w:id="688" w:author="Won Do Lee" w:date="2023-01-19T23:18:00Z">
        <w:r w:rsidR="001B3FDD" w:rsidRPr="00005E6E" w:rsidDel="001E7E1F">
          <w:delText>and demographic factors</w:delText>
        </w:r>
        <w:r w:rsidR="00982E86" w:rsidRPr="00005E6E" w:rsidDel="001E7E1F">
          <w:delText xml:space="preserve"> </w:delText>
        </w:r>
      </w:del>
    </w:p>
    <w:p w14:paraId="65DCCEC5" w14:textId="39C090B1" w:rsidR="000E24B0" w:rsidRPr="00005E6E" w:rsidRDefault="00661E3D" w:rsidP="000F3486">
      <w:pPr>
        <w:spacing w:after="240"/>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689" w:author="Won Do Lee" w:date="2023-01-19T23:22:00Z">
        <w:r w:rsidR="00CA6D6B" w:rsidRPr="00005E6E" w:rsidDel="001E7E1F">
          <w:delText>and demographic factors</w:delText>
        </w:r>
      </w:del>
      <w:ins w:id="690"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691" w:author="Won Do Lee" w:date="2023-01-19T23:22:00Z">
        <w:r w:rsidR="00C622D5" w:rsidRPr="00005E6E" w:rsidDel="001E7E1F">
          <w:delText xml:space="preserve"> and demographic factors</w:delText>
        </w:r>
      </w:del>
      <w:ins w:id="692" w:author="Won Do Lee" w:date="2023-01-19T23:22:00Z">
        <w:r w:rsidR="001E7E1F" w:rsidRPr="00005E6E">
          <w:t xml:space="preserve"> ch</w:t>
        </w:r>
      </w:ins>
      <w:ins w:id="693" w:author="Won Do Lee" w:date="2023-01-19T23:23:00Z">
        <w:r w:rsidR="001E7E1F" w:rsidRPr="00005E6E">
          <w:t>a</w:t>
        </w:r>
      </w:ins>
      <w:ins w:id="694" w:author="Won Do Lee" w:date="2023-01-19T23:22:00Z">
        <w:r w:rsidR="001E7E1F" w:rsidRPr="00005E6E">
          <w:t>racteristics</w:t>
        </w:r>
      </w:ins>
      <w:r w:rsidR="00C622D5" w:rsidRPr="00005E6E">
        <w:t xml:space="preserve"> </w:t>
      </w:r>
      <w:r w:rsidR="00B03CE9" w:rsidRPr="00005E6E">
        <w:t xml:space="preserve">might be irrelevant to explain </w:t>
      </w:r>
      <w:del w:id="695" w:author="Won Do Lee" w:date="2023-01-19T23:23:00Z">
        <w:r w:rsidR="00B03CE9" w:rsidRPr="00005E6E" w:rsidDel="001E7E1F">
          <w:delText xml:space="preserve">and </w:delText>
        </w:r>
        <w:r w:rsidR="00E64906" w:rsidRPr="00005E6E" w:rsidDel="001E7E1F">
          <w:delText xml:space="preserve">interpret </w:delText>
        </w:r>
      </w:del>
      <w:ins w:id="696" w:author="Won Do Lee" w:date="2023-01-19T23:23:00Z">
        <w:r w:rsidR="001E7E1F" w:rsidRPr="00005E6E">
          <w:t xml:space="preserve">that interpreting </w:t>
        </w:r>
      </w:ins>
      <w:del w:id="697" w:author="Won Do Lee" w:date="2023-01-19T23:23:00Z">
        <w:r w:rsidR="00B03CE9" w:rsidRPr="00005E6E" w:rsidDel="001E7E1F">
          <w:delText xml:space="preserve">the patterns </w:delText>
        </w:r>
        <w:r w:rsidR="00EB04A4" w:rsidRPr="00005E6E" w:rsidDel="001E7E1F">
          <w:delText xml:space="preserve">of </w:delText>
        </w:r>
      </w:del>
      <w:del w:id="698"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699" w:author="Won Do Lee" w:date="2023-01-13T00:12:00Z">
        <w:r w:rsidR="006A48DE" w:rsidRPr="00005E6E">
          <w:t xml:space="preserve">trajectories of mobility </w:t>
        </w:r>
      </w:ins>
      <w:ins w:id="700" w:author="Won Do Lee" w:date="2023-01-17T22:39:00Z">
        <w:r w:rsidR="00142FBF" w:rsidRPr="00005E6E">
          <w:t>over time</w:t>
        </w:r>
      </w:ins>
      <w:r w:rsidR="00C622D5" w:rsidRPr="00005E6E">
        <w:t xml:space="preserve">. It </w:t>
      </w:r>
      <w:r w:rsidR="004E5EA0" w:rsidRPr="00005E6E">
        <w:t xml:space="preserve">also </w:t>
      </w:r>
      <w:r w:rsidR="004F6656" w:rsidRPr="00005E6E">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variables</w:t>
      </w:r>
      <w:del w:id="701" w:author="Won Do Lee" w:date="2023-01-19T23:23:00Z">
        <w:r w:rsidR="000E24B0" w:rsidRPr="00005E6E" w:rsidDel="001E7E1F">
          <w:delText xml:space="preserve">, </w:delText>
        </w:r>
        <w:r w:rsidR="00E154AB" w:rsidRPr="00005E6E" w:rsidDel="001E7E1F">
          <w:delText>a</w:delText>
        </w:r>
      </w:del>
      <w:ins w:id="702"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t>(Abdel Majeed et al., 2018)</w:t>
      </w:r>
      <w:r w:rsidR="004330F9" w:rsidRPr="00005E6E">
        <w:fldChar w:fldCharType="end"/>
      </w:r>
      <w:r w:rsidR="00DB1024" w:rsidRPr="00005E6E">
        <w:t>.</w:t>
      </w:r>
      <w:r w:rsidR="00E927A1" w:rsidRPr="00005E6E">
        <w:t xml:space="preserve"> Thus, </w:t>
      </w:r>
      <w:r w:rsidR="007A3AE2" w:rsidRPr="00005E6E">
        <w:t xml:space="preserve">the </w:t>
      </w:r>
      <w:r w:rsidR="000E24B0" w:rsidRPr="00005E6E">
        <w:t xml:space="preserve">relative </w:t>
      </w:r>
      <w:r w:rsidR="007E53A8" w:rsidRPr="00005E6E">
        <w:t>feature importance</w:t>
      </w:r>
      <w:r w:rsidR="000E24B0" w:rsidRPr="00005E6E">
        <w:t xml:space="preserve"> </w:t>
      </w:r>
      <w:r w:rsidR="005874DE" w:rsidRPr="00005E6E">
        <w:t xml:space="preserve">(RF) </w:t>
      </w:r>
      <w:r w:rsidR="00F809AE" w:rsidRPr="00005E6E">
        <w:t>can be used</w:t>
      </w:r>
      <w:r w:rsidR="00DB1024" w:rsidRPr="00005E6E">
        <w:t xml:space="preserve"> </w:t>
      </w:r>
      <w:r w:rsidR="000E24B0" w:rsidRPr="00005E6E">
        <w:t xml:space="preserve">to </w:t>
      </w:r>
      <w:r w:rsidR="00E927A1" w:rsidRPr="00005E6E">
        <w:t xml:space="preserve">rank the importance of </w:t>
      </w:r>
      <w:r w:rsidR="00E154AB" w:rsidRPr="00005E6E">
        <w:t xml:space="preserve">selected </w:t>
      </w:r>
      <w:r w:rsidR="00EF75DF" w:rsidRPr="00005E6E">
        <w:t xml:space="preserve">features </w:t>
      </w:r>
      <w:r w:rsidR="00D379ED" w:rsidRPr="00005E6E">
        <w:t>according to</w:t>
      </w:r>
      <w:r w:rsidR="00E927A1" w:rsidRPr="00005E6E">
        <w:t xml:space="preserve"> their magnitude of </w:t>
      </w:r>
      <w:r w:rsidR="00EF75DF" w:rsidRPr="00005E6E">
        <w:t xml:space="preserve">MLR LASSO </w:t>
      </w:r>
      <w:r w:rsidR="00E927A1" w:rsidRPr="00005E6E">
        <w:t>resulting coefficients</w:t>
      </w:r>
      <w:r w:rsidR="007A3AE2" w:rsidRPr="00005E6E">
        <w:t>, and it</w:t>
      </w:r>
      <w:r w:rsidR="000E24B0" w:rsidRPr="00005E6E">
        <w:t xml:space="preserve"> gave each feature a rank from 0 to 1</w:t>
      </w:r>
      <w:r w:rsidR="00EF75DF" w:rsidRPr="00005E6E">
        <w:t xml:space="preserve"> to estimate </w:t>
      </w:r>
      <w:r w:rsidR="00E866CD" w:rsidRPr="00005E6E">
        <w:t xml:space="preserve">using </w:t>
      </w:r>
      <w:r w:rsidR="00E866CD" w:rsidRPr="00005E6E">
        <w:rPr>
          <w:i/>
          <w:iCs/>
        </w:rPr>
        <w:t xml:space="preserve">caret </w:t>
      </w:r>
      <w:r w:rsidR="00E866CD" w:rsidRPr="00005E6E">
        <w:t xml:space="preserve">package for R </w:t>
      </w:r>
      <w:r w:rsidR="00E866CD" w:rsidRPr="00005E6E">
        <w:fldChar w:fldCharType="begin" w:fldLock="1"/>
      </w:r>
      <w:r w:rsidR="00E866CD" w:rsidRPr="00005E6E">
        <w: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instrText>
      </w:r>
      <w:r w:rsidR="00E866CD" w:rsidRPr="00005E6E">
        <w:fldChar w:fldCharType="separate"/>
      </w:r>
      <w:r w:rsidR="00E866CD" w:rsidRPr="00005E6E">
        <w:t>(Kuhn, 2008)</w:t>
      </w:r>
      <w:r w:rsidR="00E866CD" w:rsidRPr="00005E6E">
        <w:fldChar w:fldCharType="end"/>
      </w:r>
      <w:r w:rsidR="00E866CD" w:rsidRPr="00005E6E">
        <w:t>.</w:t>
      </w:r>
    </w:p>
    <w:p w14:paraId="2CE89090" w14:textId="0FA0DFC9" w:rsidR="0060470A" w:rsidRPr="00005E6E" w:rsidRDefault="000E24B0" w:rsidP="000F3486">
      <w:pPr>
        <w:spacing w:after="240"/>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703" w:author="Won Do Lee" w:date="2023-01-19T23:23:00Z">
        <w:r w:rsidR="005210A2" w:rsidRPr="00005E6E" w:rsidDel="001E7E1F">
          <w:delText>were</w:delText>
        </w:r>
        <w:r w:rsidR="001F752D" w:rsidRPr="00005E6E" w:rsidDel="001E7E1F">
          <w:delText xml:space="preserve"> remaining</w:delText>
        </w:r>
      </w:del>
      <w:ins w:id="704"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 T</w:t>
      </w:r>
      <w:r w:rsidR="00293AF4" w:rsidRPr="00005E6E">
        <w:t>he share of high-income households, self-employed workers, and households with one vehicle were the most effective variables for the classification, yet the estimated coefficients</w:t>
      </w:r>
      <w:r w:rsidR="00FB7E4D" w:rsidRPr="00005E6E">
        <w:t xml:space="preserve"> </w:t>
      </w:r>
      <w:r w:rsidR="001C3F4F" w:rsidRPr="00005E6E">
        <w:t xml:space="preserve">varied </w:t>
      </w:r>
      <w:r w:rsidR="00BE3DA9" w:rsidRPr="00005E6E">
        <w:t xml:space="preserve">between clusters </w:t>
      </w:r>
      <w:r w:rsidR="00DB1024" w:rsidRPr="00005E6E">
        <w:t>(see</w:t>
      </w:r>
      <w:r w:rsidR="005426E3" w:rsidRPr="00005E6E">
        <w:t xml:space="preserve"> </w:t>
      </w:r>
      <w:r w:rsidR="00DB1024" w:rsidRPr="00005E6E">
        <w:fldChar w:fldCharType="begin"/>
      </w:r>
      <w:r w:rsidR="00DB1024" w:rsidRPr="00005E6E">
        <w:instrText xml:space="preserve"> REF _Ref81242261 \h </w:instrText>
      </w:r>
      <w:r w:rsidR="00B82758" w:rsidRPr="00005E6E">
        <w:instrText xml:space="preserve"> \* MERGEFORMAT </w:instrText>
      </w:r>
      <w:r w:rsidR="00DB1024" w:rsidRPr="00005E6E">
        <w:fldChar w:fldCharType="separate"/>
      </w:r>
      <w:r w:rsidR="00DB1024" w:rsidRPr="00005E6E">
        <w:t>Figure 6</w:t>
      </w:r>
      <w:r w:rsidR="00DB1024" w:rsidRPr="00005E6E">
        <w:fldChar w:fldCharType="end"/>
      </w:r>
      <w:r w:rsidR="00DB1024" w:rsidRPr="00005E6E">
        <w:t>).</w:t>
      </w:r>
      <w:r w:rsidR="00963966" w:rsidRPr="00005E6E">
        <w:t xml:space="preserve"> </w:t>
      </w:r>
      <w:r w:rsidR="005A54E1" w:rsidRPr="00005E6E">
        <w:t xml:space="preserve">The positive coefficients for </w:t>
      </w:r>
      <w:r w:rsidR="00FA08E5" w:rsidRPr="00005E6E">
        <w:t xml:space="preserve">the </w:t>
      </w:r>
      <w:r w:rsidR="007C2454" w:rsidRPr="00005E6E">
        <w:t xml:space="preserve">share of </w:t>
      </w:r>
      <w:r w:rsidR="005A54E1" w:rsidRPr="00005E6E">
        <w:t>h</w:t>
      </w:r>
      <w:r w:rsidR="00EB5CCC" w:rsidRPr="00005E6E">
        <w:t>igh-income household</w:t>
      </w:r>
      <w:r w:rsidR="005426E3" w:rsidRPr="00005E6E">
        <w:t>s</w:t>
      </w:r>
      <w:r w:rsidR="00EB5CCC" w:rsidRPr="00005E6E">
        <w:t xml:space="preserve"> and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 xml:space="preserve">in </w:t>
      </w:r>
      <w:r w:rsidR="006F3D9C">
        <w:t>G1</w:t>
      </w:r>
      <w:r w:rsidR="009650BE" w:rsidRPr="00005E6E">
        <w:t xml:space="preserve"> and </w:t>
      </w:r>
      <w:r w:rsidR="006F3D9C">
        <w:t>G2</w:t>
      </w:r>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r w:rsidR="00E404FA" w:rsidRPr="00005E6E">
        <w:t xml:space="preserve"> </w:t>
      </w:r>
      <w:r w:rsidR="00B15ACD" w:rsidRPr="00005E6E">
        <w:t xml:space="preserve">and </w:t>
      </w:r>
      <w:r w:rsidR="00C82C98" w:rsidRPr="00005E6E">
        <w:t xml:space="preserve">self-employed workers </w:t>
      </w:r>
      <w:r w:rsidR="00953910" w:rsidRPr="00005E6E">
        <w:t>(are more likely to be low earners</w:t>
      </w:r>
      <w:r w:rsidR="00E2045A" w:rsidRPr="00005E6E">
        <w:t xml:space="preserve"> in London</w:t>
      </w:r>
      <w:r w:rsidR="00953910" w:rsidRPr="00005E6E">
        <w:t>)</w:t>
      </w:r>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w:t>
      </w:r>
      <w:r w:rsidR="006F3D9C">
        <w:t>G</w:t>
      </w:r>
      <w:r w:rsidR="00EE77C4">
        <w:rPr>
          <w:rFonts w:hint="eastAsia"/>
        </w:rPr>
        <w:t>3</w:t>
      </w:r>
      <w:r w:rsidR="00D84B30" w:rsidRPr="00005E6E">
        <w:t xml:space="preserve"> and </w:t>
      </w:r>
      <w:r w:rsidR="006F3D9C">
        <w:t>G</w:t>
      </w:r>
      <w:r w:rsidR="00EE77C4">
        <w:rPr>
          <w:rFonts w:hint="eastAsia"/>
        </w:rPr>
        <w:t>4</w:t>
      </w:r>
      <w:r w:rsidR="006E2161" w:rsidRPr="00005E6E">
        <w:t xml:space="preserve"> </w:t>
      </w:r>
      <w:r w:rsidR="00F52F39" w:rsidRPr="00005E6E">
        <w:t xml:space="preserve">that </w:t>
      </w:r>
      <w:r w:rsidR="00D84B30" w:rsidRPr="00005E6E">
        <w:t>high-income households and self-employed workers</w:t>
      </w:r>
      <w:r w:rsidR="00544473" w:rsidRPr="00005E6E">
        <w:t xml:space="preserve"> </w:t>
      </w:r>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r w:rsidR="006F3D9C">
        <w:t>G</w:t>
      </w:r>
      <w:r w:rsidR="00EE77C4">
        <w:rPr>
          <w:rFonts w:hint="eastAsia"/>
        </w:rPr>
        <w:t>2</w:t>
      </w:r>
      <w:r w:rsidR="00EE77C4">
        <w:t xml:space="preserve"> </w:t>
      </w:r>
      <w:r w:rsidR="00113AEF" w:rsidRPr="00005E6E">
        <w:t xml:space="preserve">and </w:t>
      </w:r>
      <w:r w:rsidR="006F3D9C">
        <w:t>G</w:t>
      </w:r>
      <w:r w:rsidR="00EE77C4">
        <w:rPr>
          <w:rFonts w:hint="eastAsia"/>
        </w:rPr>
        <w:t>4</w:t>
      </w:r>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 xml:space="preserve">in </w:t>
      </w:r>
      <w:r w:rsidR="006F3D9C">
        <w:t>G</w:t>
      </w:r>
      <w:r w:rsidR="00EE77C4">
        <w:rPr>
          <w:rFonts w:hint="eastAsia"/>
        </w:rPr>
        <w:t>1</w:t>
      </w:r>
      <w:r w:rsidR="00C7047E" w:rsidRPr="00005E6E">
        <w:t xml:space="preserve"> and </w:t>
      </w:r>
      <w:r w:rsidR="006F3D9C">
        <w:t>G</w:t>
      </w:r>
      <w:r w:rsidR="00EE77C4">
        <w:rPr>
          <w:rFonts w:hint="eastAsia"/>
        </w:rPr>
        <w:t>3</w:t>
      </w:r>
      <w:r w:rsidR="00C7047E" w:rsidRPr="00005E6E">
        <w:t>.</w:t>
      </w:r>
    </w:p>
    <w:p w14:paraId="6DAFD419" w14:textId="12A71404" w:rsidR="006235D2" w:rsidRPr="00005E6E" w:rsidRDefault="002E7F9B" w:rsidP="000F3486">
      <w:pPr>
        <w:spacing w:after="240"/>
      </w:pPr>
      <w:r w:rsidRPr="00005E6E">
        <w:fldChar w:fldCharType="begin"/>
      </w:r>
      <w:r w:rsidRPr="00005E6E">
        <w:instrText xml:space="preserve"> REF _Ref81242131 \h </w:instrText>
      </w:r>
      <w:r w:rsidR="00B82758" w:rsidRPr="00005E6E">
        <w:instrText xml:space="preserve"> \* MERGEFORMAT </w:instrText>
      </w:r>
      <w:r w:rsidRPr="00005E6E">
        <w:fldChar w:fldCharType="separate"/>
      </w:r>
      <w:r w:rsidR="00EE77C4" w:rsidRPr="00005E6E">
        <w:t xml:space="preserve">Table </w:t>
      </w:r>
      <w:r w:rsidR="00EE77C4">
        <w:t>4</w:t>
      </w:r>
      <w:r w:rsidRPr="00005E6E">
        <w:fldChar w:fldCharType="end"/>
      </w:r>
      <w:r w:rsidRPr="00005E6E">
        <w:t xml:space="preserve"> details the </w:t>
      </w:r>
      <w:r w:rsidR="00E41A5C" w:rsidRPr="00005E6E">
        <w:t xml:space="preserve">estimated coefficients </w:t>
      </w:r>
      <w:r w:rsidR="006235D2" w:rsidRPr="00005E6E">
        <w:t>for</w:t>
      </w:r>
      <w:r w:rsidR="00400CDB" w:rsidRPr="00005E6E">
        <w:t xml:space="preserve"> selected factors </w:t>
      </w:r>
      <w:del w:id="705"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 xml:space="preserve">. </w:t>
      </w:r>
      <w:r w:rsidR="00387354" w:rsidRPr="00005E6E">
        <w:t>I</w:t>
      </w:r>
      <w:r w:rsidR="006235D2" w:rsidRPr="00005E6E">
        <w:t xml:space="preserve">t </w:t>
      </w:r>
      <w:r w:rsidR="008C5621" w:rsidRPr="00005E6E">
        <w:t xml:space="preserve">was </w:t>
      </w:r>
      <w:r w:rsidR="006235D2" w:rsidRPr="00005E6E">
        <w:t xml:space="preserve">generally classified </w:t>
      </w:r>
      <w:r w:rsidR="001F1FB0" w:rsidRPr="00005E6E">
        <w:t>as</w:t>
      </w:r>
      <w:r w:rsidR="006235D2" w:rsidRPr="00005E6E">
        <w:t xml:space="preserve"> </w:t>
      </w:r>
      <w:r w:rsidR="006F3D9C">
        <w:t>G4</w:t>
      </w:r>
      <w:r w:rsidR="0076168B" w:rsidRPr="00005E6E">
        <w:t xml:space="preserve">, where </w:t>
      </w:r>
      <w:r w:rsidR="00145478" w:rsidRPr="00005E6E">
        <w:t>t</w:t>
      </w:r>
      <w:r w:rsidR="00C15921" w:rsidRPr="00005E6E">
        <w:t xml:space="preserve">he share of </w:t>
      </w:r>
      <w:r w:rsidR="00B91767" w:rsidRPr="00005E6E">
        <w:t>household</w:t>
      </w:r>
      <w:r w:rsidR="007C52F7" w:rsidRPr="00005E6E">
        <w:t>s</w:t>
      </w:r>
      <w:r w:rsidR="00B91767" w:rsidRPr="00005E6E">
        <w:t xml:space="preserve"> with more than </w:t>
      </w:r>
      <w:r w:rsidR="007A3AE2" w:rsidRPr="00005E6E">
        <w:t>three</w:t>
      </w:r>
      <w:r w:rsidR="00B91767" w:rsidRPr="00005E6E">
        <w:t xml:space="preserve"> vehicles, self-employed</w:t>
      </w:r>
      <w:r w:rsidR="007D29E6" w:rsidRPr="00005E6E">
        <w:t xml:space="preserve"> workers,</w:t>
      </w:r>
      <w:r w:rsidR="00387354" w:rsidRPr="00005E6E">
        <w:t xml:space="preserve"> and</w:t>
      </w:r>
      <w:r w:rsidR="007D29E6" w:rsidRPr="00005E6E">
        <w:t xml:space="preserve"> </w:t>
      </w:r>
      <w:r w:rsidR="00B569FA" w:rsidRPr="00005E6E">
        <w:t>people in the lower middle class</w:t>
      </w:r>
      <w:r w:rsidR="00557473" w:rsidRPr="00005E6E">
        <w:t xml:space="preserve"> </w:t>
      </w:r>
      <w:r w:rsidR="00E9788C" w:rsidRPr="00005E6E">
        <w:t xml:space="preserve">(i.e., social grade C1) </w:t>
      </w:r>
      <w:r w:rsidR="0076168B" w:rsidRPr="00005E6E">
        <w:t xml:space="preserve">were </w:t>
      </w:r>
      <w:r w:rsidR="00BB5D09" w:rsidRPr="00005E6E">
        <w:t>substantially low</w:t>
      </w:r>
      <w:r w:rsidR="00BD48E5" w:rsidRPr="00005E6E">
        <w:t>er</w:t>
      </w:r>
      <w:r w:rsidR="00557473" w:rsidRPr="00005E6E">
        <w:t xml:space="preserve">. </w:t>
      </w:r>
      <w:r w:rsidR="00BD48E5" w:rsidRPr="00005E6E">
        <w:t>In contrast</w:t>
      </w:r>
      <w:r w:rsidR="00B5206D" w:rsidRPr="00005E6E">
        <w:t xml:space="preserve">, </w:t>
      </w:r>
      <w:r w:rsidR="006F3D9C">
        <w:t>G1</w:t>
      </w:r>
      <w:r w:rsidR="00B5206D" w:rsidRPr="00005E6E">
        <w:t xml:space="preserve"> </w:t>
      </w:r>
      <w:r w:rsidR="00387354" w:rsidRPr="00005E6E">
        <w:t xml:space="preserve">was </w:t>
      </w:r>
      <w:r w:rsidR="007B45C7" w:rsidRPr="00005E6E">
        <w:t xml:space="preserve">more likely </w:t>
      </w:r>
      <w:r w:rsidR="00DC27C6" w:rsidRPr="00005E6E">
        <w:t>located in the local authoritie</w:t>
      </w:r>
      <w:ins w:id="706" w:author="Won Do Lee" w:date="2023-01-19T23:24:00Z">
        <w:r w:rsidR="001E7E1F" w:rsidRPr="00005E6E">
          <w:t xml:space="preserve">s; </w:t>
        </w:r>
      </w:ins>
      <w:del w:id="707" w:author="Won Do Lee" w:date="2023-01-19T23:24:00Z">
        <w:r w:rsidR="00DC27C6" w:rsidRPr="00005E6E" w:rsidDel="001E7E1F">
          <w:delText>s</w:delText>
        </w:r>
      </w:del>
      <w:r w:rsidR="00DC27C6" w:rsidRPr="00005E6E">
        <w:t xml:space="preserve"> </w:t>
      </w:r>
      <w:r w:rsidR="00C15921" w:rsidRPr="00005E6E">
        <w:t>the share</w:t>
      </w:r>
      <w:r w:rsidR="00DC27C6" w:rsidRPr="00005E6E">
        <w:t xml:space="preserve"> of high</w:t>
      </w:r>
      <w:r w:rsidR="005210A2" w:rsidRPr="00005E6E">
        <w:t>-</w:t>
      </w:r>
      <w:r w:rsidR="00DC27C6" w:rsidRPr="00005E6E">
        <w:t xml:space="preserve">income households, </w:t>
      </w:r>
      <w:r w:rsidR="00462AAB" w:rsidRPr="00005E6E">
        <w:t xml:space="preserve">cumulative COVID-19 infection rates before the lockdown, and </w:t>
      </w:r>
      <w:r w:rsidR="00D339E1" w:rsidRPr="00005E6E">
        <w:t>minority ethnic groups</w:t>
      </w:r>
      <w:r w:rsidR="00CB7E9A" w:rsidRPr="00005E6E">
        <w:t xml:space="preserve"> were </w:t>
      </w:r>
      <w:r w:rsidR="007A447C" w:rsidRPr="00005E6E">
        <w:t>comp</w:t>
      </w:r>
      <w:r w:rsidR="0009274A" w:rsidRPr="00005E6E">
        <w:t>a</w:t>
      </w:r>
      <w:r w:rsidR="007A447C" w:rsidRPr="00005E6E">
        <w:t>ratively</w:t>
      </w:r>
      <w:r w:rsidR="00364AA3" w:rsidRPr="00005E6E">
        <w:t xml:space="preserve"> high</w:t>
      </w:r>
      <w:r w:rsidR="00D26C6D" w:rsidRPr="00005E6E">
        <w:t xml:space="preserve">. </w:t>
      </w:r>
      <w:r w:rsidR="001F5FCD" w:rsidRPr="00005E6E">
        <w:t>Among the remain</w:t>
      </w:r>
      <w:r w:rsidR="00CD7182" w:rsidRPr="00005E6E">
        <w:t>ing</w:t>
      </w:r>
      <w:r w:rsidR="001F5FCD" w:rsidRPr="00005E6E">
        <w:t xml:space="preserve"> </w:t>
      </w:r>
      <w:r w:rsidR="00CD7182" w:rsidRPr="00005E6E">
        <w:t xml:space="preserve">clusters, </w:t>
      </w:r>
      <w:r w:rsidR="008830D0" w:rsidRPr="00005E6E">
        <w:t xml:space="preserve">high levels of the share of middle-income households, and more than three bedrooms in the house were more likely classified as </w:t>
      </w:r>
      <w:r w:rsidR="006F3D9C">
        <w:t>G3</w:t>
      </w:r>
      <w:r w:rsidR="008830D0" w:rsidRPr="00005E6E">
        <w:t>. At the same time,</w:t>
      </w:r>
      <w:r w:rsidR="007F0367" w:rsidRPr="00005E6E">
        <w:t xml:space="preserve"> </w:t>
      </w:r>
      <w:r w:rsidR="006F3D9C">
        <w:t>G2</w:t>
      </w:r>
      <w:r w:rsidR="00B22222" w:rsidRPr="00005E6E">
        <w:t xml:space="preserve"> </w:t>
      </w:r>
      <w:r w:rsidR="008C5621" w:rsidRPr="00005E6E">
        <w:t>was</w:t>
      </w:r>
      <w:r w:rsidR="00B22222" w:rsidRPr="00005E6E">
        <w:t xml:space="preserve"> </w:t>
      </w:r>
      <w:r w:rsidR="00237117" w:rsidRPr="00005E6E">
        <w:t>more likely located in local authorities</w:t>
      </w:r>
      <w:ins w:id="708" w:author="Won Do Lee" w:date="2023-01-19T23:24:00Z">
        <w:r w:rsidR="001E7E1F" w:rsidRPr="00005E6E">
          <w:t xml:space="preserve">; </w:t>
        </w:r>
      </w:ins>
      <w:del w:id="709" w:author="Won Do Lee" w:date="2023-01-19T23:24:00Z">
        <w:r w:rsidR="00237117" w:rsidRPr="00005E6E" w:rsidDel="001E7E1F">
          <w:delText xml:space="preserve"> </w:delText>
        </w:r>
        <w:r w:rsidR="002813E2" w:rsidRPr="00005E6E" w:rsidDel="001E7E1F">
          <w:delText xml:space="preserve">that </w:delText>
        </w:r>
      </w:del>
      <w:r w:rsidR="009A47F9" w:rsidRPr="00005E6E">
        <w:t>t</w:t>
      </w:r>
      <w:r w:rsidR="00237117" w:rsidRPr="00005E6E">
        <w:t xml:space="preserve">he share of </w:t>
      </w:r>
      <w:r w:rsidR="007F0367" w:rsidRPr="00005E6E">
        <w:t>high-income households, lower middle class, and Black African</w:t>
      </w:r>
      <w:r w:rsidR="008C5621" w:rsidRPr="00005E6E">
        <w:t xml:space="preserve"> were </w:t>
      </w:r>
      <w:r w:rsidR="00532775" w:rsidRPr="00005E6E">
        <w:t>relatively higher</w:t>
      </w:r>
      <w:r w:rsidR="0092552D" w:rsidRPr="00005E6E">
        <w:t>.</w:t>
      </w:r>
    </w:p>
    <w:p w14:paraId="6ED91670" w14:textId="7FDB2045" w:rsidR="00E866CD" w:rsidRPr="00005E6E" w:rsidRDefault="006235D2" w:rsidP="000F3486">
      <w:pPr>
        <w:spacing w:after="240"/>
      </w:pPr>
      <w:r w:rsidRPr="00005E6E">
        <w:t>Lastly</w:t>
      </w:r>
      <w:r w:rsidR="00DA1A6E" w:rsidRPr="00005E6E">
        <w:t xml:space="preserve">, </w:t>
      </w:r>
      <w:r w:rsidR="00CC4495" w:rsidRPr="00005E6E">
        <w:fldChar w:fldCharType="begin"/>
      </w:r>
      <w:r w:rsidR="00CC4495" w:rsidRPr="00005E6E">
        <w:instrText xml:space="preserve"> REF _Ref81245493 \h </w:instrText>
      </w:r>
      <w:r w:rsidR="00B82758" w:rsidRPr="00005E6E">
        <w:instrText xml:space="preserve"> \* MERGEFORMAT </w:instrText>
      </w:r>
      <w:r w:rsidR="00CC4495" w:rsidRPr="00005E6E">
        <w:fldChar w:fldCharType="separate"/>
      </w:r>
      <w:r w:rsidR="00CC4495" w:rsidRPr="00005E6E">
        <w:t>Figure 7</w:t>
      </w:r>
      <w:r w:rsidR="00CC4495" w:rsidRPr="00005E6E">
        <w:fldChar w:fldCharType="end"/>
      </w:r>
      <w:r w:rsidR="006C25D2" w:rsidRPr="00005E6E">
        <w:t xml:space="preserve"> </w:t>
      </w:r>
      <w:r w:rsidR="0036713A" w:rsidRPr="00005E6E">
        <w:t>illustrates</w:t>
      </w:r>
      <w:r w:rsidR="006C25D2" w:rsidRPr="00005E6E">
        <w:t xml:space="preserve"> </w:t>
      </w:r>
      <w:r w:rsidR="0036713A" w:rsidRPr="00005E6E">
        <w:t xml:space="preserve">how </w:t>
      </w:r>
      <w:r w:rsidR="007E53A8" w:rsidRPr="00005E6E">
        <w:t xml:space="preserve">RF </w:t>
      </w:r>
      <w:r w:rsidR="001E333C" w:rsidRPr="00005E6E">
        <w:t xml:space="preserve">emphasised </w:t>
      </w:r>
      <w:r w:rsidR="00916491" w:rsidRPr="00005E6E">
        <w:t xml:space="preserve">the </w:t>
      </w:r>
      <w:r w:rsidR="001B7B6F" w:rsidRPr="00005E6E">
        <w:t>relative contribution</w:t>
      </w:r>
      <w:r w:rsidR="00876AF7" w:rsidRPr="00005E6E">
        <w:t xml:space="preserve">s of each feature to </w:t>
      </w:r>
      <w:r w:rsidR="00443596" w:rsidRPr="00005E6E">
        <w:t xml:space="preserve">predict </w:t>
      </w:r>
      <w:r w:rsidR="00876AF7" w:rsidRPr="00005E6E">
        <w:t>the clusters</w:t>
      </w:r>
      <w:r w:rsidR="00443596" w:rsidRPr="00005E6E">
        <w:t xml:space="preserve"> </w:t>
      </w:r>
      <w:r w:rsidR="005501F5" w:rsidRPr="00005E6E">
        <w:t>and how</w:t>
      </w:r>
      <w:r w:rsidR="00876AF7" w:rsidRPr="00005E6E">
        <w:t xml:space="preserve"> much</w:t>
      </w:r>
      <w:r w:rsidR="005501F5" w:rsidRPr="00005E6E">
        <w:t xml:space="preserve"> each feature</w:t>
      </w:r>
      <w:r w:rsidR="008A25BE" w:rsidRPr="00005E6E">
        <w:t xml:space="preserve"> </w:t>
      </w:r>
      <w:r w:rsidR="00876AF7" w:rsidRPr="00005E6E">
        <w:t xml:space="preserve">explains </w:t>
      </w:r>
      <w:r w:rsidR="008A25BE" w:rsidRPr="00005E6E">
        <w:t>the output variance</w:t>
      </w:r>
      <w:r w:rsidR="00876AF7" w:rsidRPr="00005E6E">
        <w:t xml:space="preserve"> of MLR LASSO</w:t>
      </w:r>
      <w:r w:rsidR="00E866CD" w:rsidRPr="00005E6E">
        <w:t>. In this case</w:t>
      </w:r>
      <w:r w:rsidR="007E53A8" w:rsidRPr="00005E6E">
        <w:t>,</w:t>
      </w:r>
      <w:r w:rsidR="00E866CD" w:rsidRPr="00005E6E">
        <w:t xml:space="preserve"> </w:t>
      </w:r>
      <w:r w:rsidR="002440B7" w:rsidRPr="00005E6E">
        <w:t xml:space="preserve">the substantial </w:t>
      </w:r>
      <w:r w:rsidR="00443596" w:rsidRPr="00005E6E">
        <w:t>explanatory variable</w:t>
      </w:r>
      <w:r w:rsidR="00E866CD" w:rsidRPr="00005E6E">
        <w:t>s are plotted against their relative importance</w:t>
      </w:r>
      <w:r w:rsidRPr="00005E6E">
        <w:t xml:space="preserve"> from 0 to 1</w:t>
      </w:r>
      <w:r w:rsidR="007E53A8" w:rsidRPr="00005E6E">
        <w:t>.</w:t>
      </w:r>
      <w:r w:rsidR="002C639D" w:rsidRPr="00005E6E">
        <w:t xml:space="preserve"> T</w:t>
      </w:r>
      <w:r w:rsidR="00532775" w:rsidRPr="00005E6E">
        <w:t>he t</w:t>
      </w:r>
      <w:r w:rsidR="002C639D" w:rsidRPr="00005E6E">
        <w:t>op 5 features for each cluster are described as follows:</w:t>
      </w:r>
    </w:p>
    <w:p w14:paraId="3CDBABC1" w14:textId="1B4C707F" w:rsidR="00825DC4" w:rsidRPr="00005E6E" w:rsidRDefault="006F3D9C" w:rsidP="000F3486">
      <w:pPr>
        <w:pStyle w:val="ListParagraph"/>
        <w:numPr>
          <w:ilvl w:val="0"/>
          <w:numId w:val="43"/>
        </w:numPr>
      </w:pPr>
      <w:r>
        <w:lastRenderedPageBreak/>
        <w:t>G1</w:t>
      </w:r>
      <w:r w:rsidR="00825DC4" w:rsidRPr="00005E6E">
        <w:t xml:space="preserve">: </w:t>
      </w:r>
      <w:r w:rsidR="00FD1CCB" w:rsidRPr="00005E6E">
        <w:t>Share of self-employed workers</w:t>
      </w:r>
      <w:r w:rsidR="00A9545C" w:rsidRPr="00005E6E">
        <w:t xml:space="preserve"> (0.71)</w:t>
      </w:r>
      <w:r w:rsidR="00825DC4" w:rsidRPr="00005E6E">
        <w:t xml:space="preserve">, </w:t>
      </w:r>
      <w:r w:rsidR="00FD1CCB" w:rsidRPr="00005E6E">
        <w:t>households with one vehicle</w:t>
      </w:r>
      <w:r w:rsidR="00A9545C" w:rsidRPr="00005E6E">
        <w:t xml:space="preserve"> (0.35)</w:t>
      </w:r>
      <w:r w:rsidR="00825DC4" w:rsidRPr="00005E6E">
        <w:t xml:space="preserve">, </w:t>
      </w:r>
      <w:r w:rsidR="00FD1CCB" w:rsidRPr="00005E6E">
        <w:t>c</w:t>
      </w:r>
      <w:r w:rsidR="00825DC4" w:rsidRPr="00005E6E">
        <w:t>umulative COVID-19 infection rates before lockdown</w:t>
      </w:r>
      <w:r w:rsidR="00A9545C" w:rsidRPr="00005E6E">
        <w:t xml:space="preserve"> (0.24)</w:t>
      </w:r>
      <w:r w:rsidR="00825DC4" w:rsidRPr="00005E6E">
        <w:t xml:space="preserve">, </w:t>
      </w:r>
      <w:r w:rsidR="00FD1CCB" w:rsidRPr="00005E6E">
        <w:t>high-income households</w:t>
      </w:r>
      <w:r w:rsidR="00A9545C" w:rsidRPr="00005E6E">
        <w:t xml:space="preserve"> (0.19)</w:t>
      </w:r>
      <w:r w:rsidR="00825DC4" w:rsidRPr="00005E6E">
        <w:t xml:space="preserve">, and </w:t>
      </w:r>
      <w:r w:rsidR="00FD1CCB" w:rsidRPr="00005E6E">
        <w:t xml:space="preserve">percentage </w:t>
      </w:r>
      <w:r w:rsidR="00825DC4" w:rsidRPr="00005E6E">
        <w:t>Other Black</w:t>
      </w:r>
      <w:r w:rsidR="00A9545C" w:rsidRPr="00005E6E">
        <w:t xml:space="preserve"> (0.12)</w:t>
      </w:r>
      <w:r w:rsidR="00825DC4" w:rsidRPr="00005E6E">
        <w:t>.</w:t>
      </w:r>
    </w:p>
    <w:p w14:paraId="3C51D4BB" w14:textId="440767A5" w:rsidR="00A342F8" w:rsidRDefault="006F3D9C" w:rsidP="000F3486">
      <w:pPr>
        <w:pStyle w:val="ListParagraph"/>
        <w:numPr>
          <w:ilvl w:val="0"/>
          <w:numId w:val="43"/>
        </w:numPr>
      </w:pPr>
      <w:r>
        <w:t>G2</w:t>
      </w:r>
      <w:r w:rsidR="00825DC4" w:rsidRPr="00005E6E">
        <w:t xml:space="preserve">: </w:t>
      </w:r>
      <w:r w:rsidR="00FD1CCB" w:rsidRPr="00005E6E">
        <w:t>Share of hi</w:t>
      </w:r>
      <w:r w:rsidR="00825DC4" w:rsidRPr="00005E6E">
        <w:t>gh</w:t>
      </w:r>
      <w:r w:rsidR="00FD1CCB" w:rsidRPr="00005E6E">
        <w:t>-</w:t>
      </w:r>
      <w:r w:rsidR="00825DC4" w:rsidRPr="00005E6E">
        <w:t>income</w:t>
      </w:r>
      <w:r w:rsidR="00FD1CCB" w:rsidRPr="00005E6E">
        <w:t xml:space="preserve"> households</w:t>
      </w:r>
      <w:r w:rsidR="00A9545C" w:rsidRPr="00005E6E">
        <w:t xml:space="preserve"> (0.47)</w:t>
      </w:r>
      <w:r w:rsidR="00825DC4" w:rsidRPr="00005E6E">
        <w:t xml:space="preserve">, </w:t>
      </w:r>
      <w:r w:rsidR="00FD1CCB" w:rsidRPr="00005E6E">
        <w:t xml:space="preserve">percentage </w:t>
      </w:r>
      <w:r w:rsidR="00DA1328" w:rsidRPr="00005E6E">
        <w:t>Black African</w:t>
      </w:r>
      <w:r w:rsidR="00A9545C" w:rsidRPr="00005E6E">
        <w:t xml:space="preserve"> (0.43)</w:t>
      </w:r>
      <w:r w:rsidR="00825DC4" w:rsidRPr="00005E6E">
        <w:t xml:space="preserve">, </w:t>
      </w:r>
      <w:r w:rsidR="00DA1328" w:rsidRPr="00005E6E">
        <w:t xml:space="preserve">households with more than three vehicles </w:t>
      </w:r>
      <w:r w:rsidR="00A9545C" w:rsidRPr="00005E6E">
        <w:t>(0.39)</w:t>
      </w:r>
      <w:r w:rsidR="00825DC4" w:rsidRPr="00005E6E">
        <w:t xml:space="preserve">, </w:t>
      </w:r>
      <w:r w:rsidR="00405385" w:rsidRPr="00005E6E">
        <w:t>more than three bedrooms in the house</w:t>
      </w:r>
      <w:r w:rsidR="00A9545C" w:rsidRPr="00005E6E">
        <w:t xml:space="preserve"> (0.30)</w:t>
      </w:r>
      <w:r w:rsidR="00825DC4" w:rsidRPr="00005E6E">
        <w:t>, and Hospital density per 1</w:t>
      </w:r>
      <w:r w:rsidR="005624F3" w:rsidRPr="00005E6E">
        <w:t>,</w:t>
      </w:r>
      <w:r w:rsidR="00825DC4" w:rsidRPr="00005E6E">
        <w:t>000 population</w:t>
      </w:r>
      <w:r w:rsidR="005624F3" w:rsidRPr="00005E6E">
        <w:t xml:space="preserve"> </w:t>
      </w:r>
      <w:r w:rsidR="00A9545C" w:rsidRPr="00005E6E">
        <w:t>(0.15)</w:t>
      </w:r>
      <w:r w:rsidR="00825DC4" w:rsidRPr="00005E6E">
        <w:t>.</w:t>
      </w:r>
    </w:p>
    <w:p w14:paraId="4C40E9D3" w14:textId="77777777" w:rsidR="00EE77C4" w:rsidRPr="00005E6E" w:rsidRDefault="00EE77C4" w:rsidP="00EE77C4">
      <w:pPr>
        <w:pStyle w:val="ListParagraph"/>
        <w:numPr>
          <w:ilvl w:val="0"/>
          <w:numId w:val="43"/>
        </w:numPr>
        <w:spacing w:after="160"/>
      </w:pPr>
      <w:r>
        <w:t>G3</w:t>
      </w:r>
      <w:r w:rsidRPr="00005E6E">
        <w:t>: Share of medium-income households (0.38), social grade C1 (0.25), high-income households (0.23), more than three bedrooms in the house (0.25), households with one vehicle (0.04), and self-employed workers (0.02).</w:t>
      </w:r>
    </w:p>
    <w:p w14:paraId="6B1FF377" w14:textId="3D2B25DC" w:rsidR="00EE77C4" w:rsidRPr="00005E6E" w:rsidRDefault="00EE77C4" w:rsidP="00EE77C4">
      <w:pPr>
        <w:pStyle w:val="ListParagraph"/>
        <w:numPr>
          <w:ilvl w:val="0"/>
          <w:numId w:val="43"/>
        </w:numPr>
        <w:spacing w:after="160"/>
      </w:pPr>
      <w:r>
        <w:t>G4</w:t>
      </w:r>
      <w:r w:rsidRPr="00005E6E">
        <w:t>: Share of households with more than three vehicles (0.64), self-employed workers (0.26), more than three bedrooms in the house (0.23), cumulative COVID-19 mortality rates before lockdown (0.20), and percentage Black Caribbean (0.19).</w:t>
      </w:r>
    </w:p>
    <w:p w14:paraId="6662E6D7" w14:textId="77777777" w:rsidR="00BD6353" w:rsidRPr="00005E6E" w:rsidRDefault="00BD6353" w:rsidP="000F3486"/>
    <w:p w14:paraId="5F79D9ED" w14:textId="72279A41" w:rsidR="00DB30E5" w:rsidRPr="00005E6E" w:rsidRDefault="000953A1" w:rsidP="000F3486">
      <w:pPr>
        <w:keepNext/>
      </w:pPr>
      <w:r>
        <w:rPr>
          <w:noProof/>
        </w:rPr>
        <w:drawing>
          <wp:inline distT="0" distB="0" distL="0" distR="0" wp14:anchorId="7455B0DD" wp14:editId="166EF4DD">
            <wp:extent cx="5727700" cy="5727700"/>
            <wp:effectExtent l="0" t="0" r="6350" b="635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1F8A6D8A" w14:textId="2D8F5BF4" w:rsidR="00825DC4" w:rsidRPr="00005E6E" w:rsidRDefault="00DB30E5" w:rsidP="000F3486">
      <w:pPr>
        <w:pStyle w:val="Caption"/>
      </w:pPr>
      <w:bookmarkStart w:id="710" w:name="_Ref81242261"/>
      <w:r w:rsidRPr="00005E6E">
        <w:t xml:space="preserve">Figure </w:t>
      </w:r>
      <w:fldSimple w:instr=" SEQ Figure \* ARABIC ">
        <w:r w:rsidR="006E2E4C" w:rsidRPr="00005E6E">
          <w:t>6</w:t>
        </w:r>
      </w:fldSimple>
      <w:bookmarkEnd w:id="710"/>
      <w:r w:rsidRPr="00005E6E">
        <w:t xml:space="preserve">. </w:t>
      </w:r>
      <w:r w:rsidR="00CF3F96" w:rsidRPr="00005E6E">
        <w:t xml:space="preserve">Estimated coefficients of </w:t>
      </w:r>
      <w:r w:rsidR="00F42E93" w:rsidRPr="00005E6E">
        <w:t>explanatory variables</w:t>
      </w:r>
      <w:r w:rsidR="00CF3F96" w:rsidRPr="00005E6E">
        <w:t xml:space="preserve"> to </w:t>
      </w:r>
      <w:r w:rsidR="00FB5BE0" w:rsidRPr="00005E6E">
        <w:t>predict</w:t>
      </w:r>
      <w:r w:rsidR="004A39C7" w:rsidRPr="00005E6E">
        <w:t xml:space="preserve"> the </w:t>
      </w:r>
      <w:r w:rsidR="00F42E93" w:rsidRPr="00005E6E">
        <w:t>clusters</w:t>
      </w:r>
      <w:r w:rsidR="00CF3F96" w:rsidRPr="00005E6E">
        <w:t>.</w:t>
      </w:r>
    </w:p>
    <w:p w14:paraId="4878889B" w14:textId="77777777" w:rsidR="00E62FA2" w:rsidRPr="00005E6E" w:rsidRDefault="00E62FA2" w:rsidP="000F3486"/>
    <w:p w14:paraId="02B3E4F7" w14:textId="6B45D132" w:rsidR="00CC08A1" w:rsidRPr="00005E6E" w:rsidRDefault="000953A1" w:rsidP="000F3486">
      <w:pPr>
        <w:keepNext/>
      </w:pPr>
      <w:r>
        <w:rPr>
          <w:noProof/>
          <w:lang w:eastAsia="en-GB"/>
        </w:rPr>
        <w:drawing>
          <wp:inline distT="0" distB="0" distL="0" distR="0" wp14:anchorId="1B940048" wp14:editId="70774E24">
            <wp:extent cx="5727700" cy="57277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71D8DDDC" w14:textId="22960CB8" w:rsidR="006A4090" w:rsidRPr="00005E6E" w:rsidRDefault="00DB30E5" w:rsidP="000F3486">
      <w:pPr>
        <w:pStyle w:val="Caption"/>
      </w:pPr>
      <w:bookmarkStart w:id="711" w:name="_Ref81245493"/>
      <w:r w:rsidRPr="00005E6E">
        <w:t xml:space="preserve">Figure </w:t>
      </w:r>
      <w:fldSimple w:instr=" SEQ Figure \* ARABIC ">
        <w:r w:rsidRPr="00005E6E">
          <w:t>7</w:t>
        </w:r>
      </w:fldSimple>
      <w:bookmarkEnd w:id="711"/>
      <w:r w:rsidR="008A1345" w:rsidRPr="00005E6E">
        <w:t xml:space="preserve">. </w:t>
      </w:r>
      <w:r w:rsidR="00F42E93" w:rsidRPr="00005E6E">
        <w:t xml:space="preserve">Ranking the relative feature importance </w:t>
      </w:r>
      <w:r w:rsidR="001B61CF" w:rsidRPr="00005E6E">
        <w:t xml:space="preserve">to </w:t>
      </w:r>
      <w:r w:rsidR="00F42E93" w:rsidRPr="00005E6E">
        <w:t>predict</w:t>
      </w:r>
      <w:r w:rsidR="001B61CF" w:rsidRPr="00005E6E">
        <w:t xml:space="preserve"> the </w:t>
      </w:r>
      <w:r w:rsidR="00F032DD" w:rsidRPr="00005E6E">
        <w:t>clusters</w:t>
      </w:r>
      <w:r w:rsidR="00CC08A1" w:rsidRPr="00005E6E">
        <w:t>.</w:t>
      </w:r>
    </w:p>
    <w:p w14:paraId="677F2F06" w14:textId="77777777" w:rsidR="00384C87" w:rsidRPr="00005E6E" w:rsidRDefault="00384C87" w:rsidP="000F3486"/>
    <w:p w14:paraId="5BAC905E" w14:textId="5EC5DB69" w:rsidR="00384C87" w:rsidRPr="00005E6E" w:rsidRDefault="00384C87" w:rsidP="000F3486">
      <w:pPr>
        <w:sectPr w:rsidR="00384C87" w:rsidRPr="00005E6E" w:rsidSect="00F3058A">
          <w:headerReference w:type="default" r:id="rId23"/>
          <w:type w:val="continuous"/>
          <w:pgSz w:w="11906" w:h="16838"/>
          <w:pgMar w:top="1701" w:right="1440" w:bottom="1440" w:left="1440" w:header="851" w:footer="992" w:gutter="0"/>
          <w:lnNumType w:countBy="1"/>
          <w:cols w:space="425"/>
          <w:docGrid w:linePitch="360"/>
        </w:sectPr>
      </w:pPr>
    </w:p>
    <w:p w14:paraId="5DECF12B" w14:textId="156FE961" w:rsidR="00661E3D" w:rsidRPr="00005E6E" w:rsidRDefault="00661E3D" w:rsidP="000F3486">
      <w:pPr>
        <w:pStyle w:val="Caption"/>
      </w:pPr>
      <w:bookmarkStart w:id="712" w:name="_Ref65028141"/>
      <w:bookmarkStart w:id="713" w:name="_Ref63169718"/>
      <w:r w:rsidRPr="00005E6E">
        <w:lastRenderedPageBreak/>
        <w:t xml:space="preserve">Table </w:t>
      </w:r>
      <w:fldSimple w:instr=" SEQ Table \* ARABIC ">
        <w:r w:rsidR="00EE77C4">
          <w:rPr>
            <w:noProof/>
          </w:rPr>
          <w:t>3</w:t>
        </w:r>
      </w:fldSimple>
      <w:bookmarkEnd w:id="712"/>
      <w:r w:rsidRPr="00005E6E">
        <w:t xml:space="preserve">. Descriptive statistics of </w:t>
      </w:r>
      <w:r w:rsidR="006F4D48" w:rsidRPr="00005E6E">
        <w:t xml:space="preserve">socioeconomic </w:t>
      </w:r>
      <w:del w:id="714" w:author="Won Do Lee" w:date="2023-01-19T23:22:00Z">
        <w:r w:rsidR="006F4D48" w:rsidRPr="00005E6E" w:rsidDel="001E7E1F">
          <w:delText>and demographic factors</w:delText>
        </w:r>
      </w:del>
      <w:ins w:id="715" w:author="Won Do Lee" w:date="2023-01-19T23:22:00Z">
        <w:r w:rsidR="001E7E1F" w:rsidRPr="00005E6E">
          <w:t>status</w:t>
        </w:r>
      </w:ins>
      <w:r w:rsidR="006F4D48" w:rsidRPr="00005E6E">
        <w:t xml:space="preserve"> by</w:t>
      </w:r>
      <w:r w:rsidRPr="00005E6E">
        <w:t xml:space="preserve"> clusters</w:t>
      </w:r>
      <w:r w:rsidR="004D2776" w:rsidRPr="00005E6E">
        <w:t>.</w:t>
      </w:r>
    </w:p>
    <w:tbl>
      <w:tblPr>
        <w:tblStyle w:val="GridTable1Light"/>
        <w:tblW w:w="0" w:type="auto"/>
        <w:tblLayout w:type="fixed"/>
        <w:tblLook w:val="04A0" w:firstRow="1" w:lastRow="0" w:firstColumn="1" w:lastColumn="0" w:noHBand="0" w:noVBand="1"/>
      </w:tblPr>
      <w:tblGrid>
        <w:gridCol w:w="1975"/>
        <w:gridCol w:w="1986"/>
        <w:gridCol w:w="3548"/>
        <w:gridCol w:w="1289"/>
        <w:gridCol w:w="1290"/>
        <w:gridCol w:w="1290"/>
        <w:gridCol w:w="1290"/>
        <w:gridCol w:w="1290"/>
      </w:tblGrid>
      <w:tr w:rsidR="00E7451A" w:rsidRPr="00005E6E" w14:paraId="0AD2398B" w14:textId="77777777" w:rsidTr="00553B9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val="restart"/>
            <w:tcBorders>
              <w:top w:val="single" w:sz="12" w:space="0" w:color="auto"/>
              <w:left w:val="nil"/>
              <w:bottom w:val="single" w:sz="4" w:space="0" w:color="999999" w:themeColor="text1" w:themeTint="66"/>
            </w:tcBorders>
            <w:shd w:val="clear" w:color="auto" w:fill="A5A5A5" w:themeFill="accent3"/>
            <w:noWrap/>
            <w:hideMark/>
          </w:tcPr>
          <w:p w14:paraId="653A7B09"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Domains</w:t>
            </w:r>
          </w:p>
        </w:tc>
        <w:tc>
          <w:tcPr>
            <w:tcW w:w="3548" w:type="dxa"/>
            <w:vMerge w:val="restart"/>
            <w:tcBorders>
              <w:top w:val="single" w:sz="12" w:space="0" w:color="auto"/>
            </w:tcBorders>
            <w:shd w:val="clear" w:color="auto" w:fill="A5A5A5" w:themeFill="accent3"/>
            <w:noWrap/>
            <w:hideMark/>
          </w:tcPr>
          <w:p w14:paraId="0F8EE81B" w14:textId="5CF6241D" w:rsidR="00E7451A" w:rsidRPr="00005E6E" w:rsidRDefault="00E7451A" w:rsidP="00E7451A">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005E6E">
              <w:rPr>
                <w:rFonts w:eastAsia="Times New Roman"/>
                <w:color w:val="000000"/>
              </w:rPr>
              <w:t>Variable</w:t>
            </w:r>
          </w:p>
        </w:tc>
        <w:tc>
          <w:tcPr>
            <w:tcW w:w="1289" w:type="dxa"/>
            <w:tcBorders>
              <w:top w:val="single" w:sz="12" w:space="0" w:color="auto"/>
            </w:tcBorders>
            <w:shd w:val="clear" w:color="auto" w:fill="A5A5A5" w:themeFill="accent3"/>
            <w:noWrap/>
            <w:hideMark/>
          </w:tcPr>
          <w:p w14:paraId="786B137F" w14:textId="0F745B56"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1</w:t>
            </w:r>
          </w:p>
        </w:tc>
        <w:tc>
          <w:tcPr>
            <w:tcW w:w="1290" w:type="dxa"/>
            <w:tcBorders>
              <w:top w:val="single" w:sz="12" w:space="0" w:color="auto"/>
            </w:tcBorders>
            <w:shd w:val="clear" w:color="auto" w:fill="A5A5A5" w:themeFill="accent3"/>
            <w:noWrap/>
            <w:hideMark/>
          </w:tcPr>
          <w:p w14:paraId="3ED7D81D" w14:textId="2F33CAA7"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2</w:t>
            </w:r>
          </w:p>
        </w:tc>
        <w:tc>
          <w:tcPr>
            <w:tcW w:w="1290" w:type="dxa"/>
            <w:tcBorders>
              <w:top w:val="single" w:sz="12" w:space="0" w:color="auto"/>
            </w:tcBorders>
            <w:shd w:val="clear" w:color="auto" w:fill="A5A5A5" w:themeFill="accent3"/>
            <w:noWrap/>
            <w:hideMark/>
          </w:tcPr>
          <w:p w14:paraId="798A9671" w14:textId="18C048F8"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w:t>
            </w:r>
            <w:r w:rsidRPr="00E7451A">
              <w:rPr>
                <w:rFonts w:eastAsia="Times New Roman" w:hint="eastAsia"/>
                <w:color w:val="000000"/>
              </w:rPr>
              <w:t>3</w:t>
            </w:r>
          </w:p>
        </w:tc>
        <w:tc>
          <w:tcPr>
            <w:tcW w:w="1290" w:type="dxa"/>
            <w:tcBorders>
              <w:top w:val="single" w:sz="12" w:space="0" w:color="auto"/>
              <w:right w:val="double" w:sz="4" w:space="0" w:color="auto"/>
            </w:tcBorders>
            <w:shd w:val="clear" w:color="auto" w:fill="A5A5A5" w:themeFill="accent3"/>
            <w:noWrap/>
            <w:hideMark/>
          </w:tcPr>
          <w:p w14:paraId="54BA58F2" w14:textId="0344D4A4"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w:t>
            </w:r>
            <w:r w:rsidRPr="00E7451A">
              <w:rPr>
                <w:rFonts w:eastAsia="Times New Roman" w:hint="eastAsia"/>
                <w:color w:val="000000"/>
              </w:rPr>
              <w:t>4</w:t>
            </w:r>
          </w:p>
        </w:tc>
        <w:tc>
          <w:tcPr>
            <w:tcW w:w="1290" w:type="dxa"/>
            <w:tcBorders>
              <w:top w:val="single" w:sz="12" w:space="0" w:color="auto"/>
              <w:left w:val="double" w:sz="4" w:space="0" w:color="auto"/>
              <w:right w:val="nil"/>
            </w:tcBorders>
            <w:shd w:val="clear" w:color="auto" w:fill="A5A5A5" w:themeFill="accent3"/>
            <w:noWrap/>
            <w:hideMark/>
          </w:tcPr>
          <w:p w14:paraId="0BF32B56" w14:textId="2B9547D2"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National level</w:t>
            </w:r>
          </w:p>
        </w:tc>
      </w:tr>
      <w:tr w:rsidR="00E7451A" w:rsidRPr="00005E6E" w14:paraId="690B94D5"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tcBorders>
              <w:top w:val="single" w:sz="12" w:space="0" w:color="666666" w:themeColor="text1" w:themeTint="99"/>
              <w:left w:val="nil"/>
              <w:bottom w:val="single" w:sz="12" w:space="0" w:color="auto"/>
            </w:tcBorders>
            <w:shd w:val="clear" w:color="auto" w:fill="A5A5A5" w:themeFill="accent3"/>
            <w:hideMark/>
          </w:tcPr>
          <w:p w14:paraId="3DF63EEC" w14:textId="77777777" w:rsidR="00E7451A" w:rsidRPr="00005E6E" w:rsidRDefault="00E7451A" w:rsidP="00E7451A">
            <w:pPr>
              <w:widowControl/>
              <w:wordWrap/>
              <w:autoSpaceDE/>
              <w:autoSpaceDN/>
              <w:rPr>
                <w:rFonts w:eastAsia="Times New Roman"/>
                <w:color w:val="000000"/>
              </w:rPr>
            </w:pPr>
          </w:p>
        </w:tc>
        <w:tc>
          <w:tcPr>
            <w:tcW w:w="3548" w:type="dxa"/>
            <w:vMerge/>
            <w:tcBorders>
              <w:top w:val="single" w:sz="12" w:space="0" w:color="666666" w:themeColor="text1" w:themeTint="99"/>
              <w:bottom w:val="single" w:sz="12" w:space="0" w:color="auto"/>
            </w:tcBorders>
            <w:shd w:val="clear" w:color="auto" w:fill="A5A5A5" w:themeFill="accent3"/>
            <w:hideMark/>
          </w:tcPr>
          <w:p w14:paraId="2AD8AAC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c>
          <w:tcPr>
            <w:tcW w:w="1289" w:type="dxa"/>
            <w:tcBorders>
              <w:top w:val="single" w:sz="12" w:space="0" w:color="666666" w:themeColor="text1" w:themeTint="99"/>
              <w:bottom w:val="single" w:sz="12" w:space="0" w:color="auto"/>
            </w:tcBorders>
            <w:shd w:val="clear" w:color="auto" w:fill="A5A5A5" w:themeFill="accent3"/>
            <w:noWrap/>
            <w:hideMark/>
          </w:tcPr>
          <w:p w14:paraId="551C0289"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2E9A19BD"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68DA2493"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right w:val="double" w:sz="4" w:space="0" w:color="auto"/>
            </w:tcBorders>
            <w:shd w:val="clear" w:color="auto" w:fill="A5A5A5" w:themeFill="accent3"/>
            <w:noWrap/>
            <w:hideMark/>
          </w:tcPr>
          <w:p w14:paraId="13BA0F18" w14:textId="37365B4E"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left w:val="double" w:sz="4" w:space="0" w:color="auto"/>
              <w:bottom w:val="single" w:sz="12" w:space="0" w:color="auto"/>
              <w:right w:val="nil"/>
            </w:tcBorders>
            <w:shd w:val="clear" w:color="auto" w:fill="A5A5A5" w:themeFill="accent3"/>
            <w:noWrap/>
            <w:hideMark/>
          </w:tcPr>
          <w:p w14:paraId="63E1D093"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r>
      <w:tr w:rsidR="00E7451A" w:rsidRPr="00005E6E" w14:paraId="66EFD5C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12" w:space="0" w:color="auto"/>
              <w:left w:val="nil"/>
            </w:tcBorders>
            <w:noWrap/>
            <w:hideMark/>
          </w:tcPr>
          <w:p w14:paraId="7C598BC3"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 xml:space="preserve">Socioeconomic </w:t>
            </w:r>
          </w:p>
        </w:tc>
        <w:tc>
          <w:tcPr>
            <w:tcW w:w="1986" w:type="dxa"/>
            <w:vMerge w:val="restart"/>
            <w:tcBorders>
              <w:top w:val="single" w:sz="12" w:space="0" w:color="auto"/>
            </w:tcBorders>
            <w:noWrap/>
            <w:hideMark/>
          </w:tcPr>
          <w:p w14:paraId="1253B69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w:t>
            </w:r>
          </w:p>
        </w:tc>
        <w:tc>
          <w:tcPr>
            <w:tcW w:w="3548" w:type="dxa"/>
            <w:tcBorders>
              <w:top w:val="single" w:sz="12" w:space="0" w:color="auto"/>
            </w:tcBorders>
            <w:noWrap/>
            <w:hideMark/>
          </w:tcPr>
          <w:p w14:paraId="4FFDC03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lowest household </w:t>
            </w:r>
          </w:p>
          <w:p w14:paraId="3091B220" w14:textId="1A692D5B"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tcBorders>
              <w:top w:val="single" w:sz="12" w:space="0" w:color="auto"/>
            </w:tcBorders>
            <w:noWrap/>
            <w:vAlign w:val="center"/>
            <w:hideMark/>
          </w:tcPr>
          <w:p w14:paraId="606B5096" w14:textId="45F7B03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7 (0.02)</w:t>
            </w:r>
          </w:p>
        </w:tc>
        <w:tc>
          <w:tcPr>
            <w:tcW w:w="1290" w:type="dxa"/>
            <w:tcBorders>
              <w:top w:val="single" w:sz="12" w:space="0" w:color="auto"/>
            </w:tcBorders>
            <w:noWrap/>
            <w:vAlign w:val="center"/>
            <w:hideMark/>
          </w:tcPr>
          <w:p w14:paraId="0FFF77F7" w14:textId="5665D6C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6 (0.02)</w:t>
            </w:r>
          </w:p>
        </w:tc>
        <w:tc>
          <w:tcPr>
            <w:tcW w:w="1290" w:type="dxa"/>
            <w:tcBorders>
              <w:top w:val="single" w:sz="12" w:space="0" w:color="auto"/>
            </w:tcBorders>
            <w:noWrap/>
            <w:vAlign w:val="center"/>
            <w:hideMark/>
          </w:tcPr>
          <w:p w14:paraId="56AA00AB" w14:textId="0BC04E4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7 (0.02)</w:t>
            </w:r>
          </w:p>
        </w:tc>
        <w:tc>
          <w:tcPr>
            <w:tcW w:w="1290" w:type="dxa"/>
            <w:tcBorders>
              <w:top w:val="single" w:sz="12" w:space="0" w:color="auto"/>
              <w:right w:val="double" w:sz="4" w:space="0" w:color="auto"/>
            </w:tcBorders>
            <w:noWrap/>
            <w:vAlign w:val="center"/>
            <w:hideMark/>
          </w:tcPr>
          <w:p w14:paraId="52E873F7" w14:textId="266F15A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9 (0.03)</w:t>
            </w:r>
          </w:p>
        </w:tc>
        <w:tc>
          <w:tcPr>
            <w:tcW w:w="1290" w:type="dxa"/>
            <w:tcBorders>
              <w:top w:val="single" w:sz="12" w:space="0" w:color="auto"/>
              <w:left w:val="double" w:sz="4" w:space="0" w:color="auto"/>
              <w:right w:val="nil"/>
            </w:tcBorders>
            <w:noWrap/>
            <w:hideMark/>
          </w:tcPr>
          <w:p w14:paraId="3AB5AE63"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r>
      <w:tr w:rsidR="00E7451A" w:rsidRPr="00005E6E" w14:paraId="0050EC9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9E8BD30"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0AE8D0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A05946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in median household</w:t>
            </w:r>
          </w:p>
          <w:p w14:paraId="13649D3C" w14:textId="5152E25D"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vAlign w:val="center"/>
            <w:hideMark/>
          </w:tcPr>
          <w:p w14:paraId="15F0C4EA" w14:textId="5E8B085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1 (0.02)</w:t>
            </w:r>
          </w:p>
        </w:tc>
        <w:tc>
          <w:tcPr>
            <w:tcW w:w="1290" w:type="dxa"/>
            <w:noWrap/>
            <w:vAlign w:val="center"/>
            <w:hideMark/>
          </w:tcPr>
          <w:p w14:paraId="50BF0EBD" w14:textId="21DE766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2 (0.02)</w:t>
            </w:r>
          </w:p>
        </w:tc>
        <w:tc>
          <w:tcPr>
            <w:tcW w:w="1290" w:type="dxa"/>
            <w:noWrap/>
            <w:vAlign w:val="center"/>
            <w:hideMark/>
          </w:tcPr>
          <w:p w14:paraId="4CA5384F" w14:textId="667FCB4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3 (0.02)</w:t>
            </w:r>
          </w:p>
        </w:tc>
        <w:tc>
          <w:tcPr>
            <w:tcW w:w="1290" w:type="dxa"/>
            <w:tcBorders>
              <w:right w:val="double" w:sz="4" w:space="0" w:color="auto"/>
            </w:tcBorders>
            <w:noWrap/>
            <w:vAlign w:val="center"/>
            <w:hideMark/>
          </w:tcPr>
          <w:p w14:paraId="796E0BC2" w14:textId="389BD71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2 (0.02)</w:t>
            </w:r>
          </w:p>
        </w:tc>
        <w:tc>
          <w:tcPr>
            <w:tcW w:w="1290" w:type="dxa"/>
            <w:tcBorders>
              <w:left w:val="double" w:sz="4" w:space="0" w:color="auto"/>
              <w:right w:val="nil"/>
            </w:tcBorders>
            <w:noWrap/>
            <w:hideMark/>
          </w:tcPr>
          <w:p w14:paraId="0DC6023F"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r>
      <w:tr w:rsidR="00E7451A" w:rsidRPr="00005E6E" w14:paraId="4F13001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918EE3"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5A23641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944623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top household </w:t>
            </w:r>
          </w:p>
          <w:p w14:paraId="1AC4D055" w14:textId="4AF2A22C"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vAlign w:val="center"/>
            <w:hideMark/>
          </w:tcPr>
          <w:p w14:paraId="0B7902E8" w14:textId="2C518FD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4 (0.07)</w:t>
            </w:r>
          </w:p>
        </w:tc>
        <w:tc>
          <w:tcPr>
            <w:tcW w:w="1290" w:type="dxa"/>
            <w:noWrap/>
            <w:vAlign w:val="center"/>
            <w:hideMark/>
          </w:tcPr>
          <w:p w14:paraId="3C713055" w14:textId="70703D4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 xml:space="preserve">0.17 (0.05) </w:t>
            </w:r>
          </w:p>
        </w:tc>
        <w:tc>
          <w:tcPr>
            <w:tcW w:w="1290" w:type="dxa"/>
            <w:noWrap/>
            <w:vAlign w:val="center"/>
            <w:hideMark/>
          </w:tcPr>
          <w:p w14:paraId="5D58139B" w14:textId="70A764C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7 (0.05)</w:t>
            </w:r>
          </w:p>
        </w:tc>
        <w:tc>
          <w:tcPr>
            <w:tcW w:w="1290" w:type="dxa"/>
            <w:tcBorders>
              <w:right w:val="double" w:sz="4" w:space="0" w:color="auto"/>
            </w:tcBorders>
            <w:noWrap/>
            <w:vAlign w:val="center"/>
            <w:hideMark/>
          </w:tcPr>
          <w:p w14:paraId="16F4FC46" w14:textId="6C519B1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4 (0.04)</w:t>
            </w:r>
          </w:p>
        </w:tc>
        <w:tc>
          <w:tcPr>
            <w:tcW w:w="1290" w:type="dxa"/>
            <w:tcBorders>
              <w:left w:val="double" w:sz="4" w:space="0" w:color="auto"/>
              <w:right w:val="nil"/>
            </w:tcBorders>
            <w:noWrap/>
            <w:hideMark/>
          </w:tcPr>
          <w:p w14:paraId="4F7ED089"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7)</w:t>
            </w:r>
          </w:p>
        </w:tc>
      </w:tr>
      <w:tr w:rsidR="00E7451A" w:rsidRPr="00005E6E" w14:paraId="688865CD"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F68663"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5A8E414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Education and skills</w:t>
            </w:r>
          </w:p>
        </w:tc>
        <w:tc>
          <w:tcPr>
            <w:tcW w:w="3548" w:type="dxa"/>
            <w:noWrap/>
            <w:hideMark/>
          </w:tcPr>
          <w:p w14:paraId="1E6A4AC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with no qualifications</w:t>
            </w:r>
          </w:p>
        </w:tc>
        <w:tc>
          <w:tcPr>
            <w:tcW w:w="1289" w:type="dxa"/>
            <w:noWrap/>
            <w:vAlign w:val="center"/>
            <w:hideMark/>
          </w:tcPr>
          <w:p w14:paraId="6EC3B145" w14:textId="6A7F5D4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9 (0.05)</w:t>
            </w:r>
          </w:p>
        </w:tc>
        <w:tc>
          <w:tcPr>
            <w:tcW w:w="1290" w:type="dxa"/>
            <w:noWrap/>
            <w:vAlign w:val="center"/>
            <w:hideMark/>
          </w:tcPr>
          <w:p w14:paraId="6474A35E" w14:textId="7B1201E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1 (0.04)</w:t>
            </w:r>
          </w:p>
        </w:tc>
        <w:tc>
          <w:tcPr>
            <w:tcW w:w="1290" w:type="dxa"/>
            <w:noWrap/>
            <w:vAlign w:val="center"/>
            <w:hideMark/>
          </w:tcPr>
          <w:p w14:paraId="69AC3E5D" w14:textId="5211D62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4 (0.04)</w:t>
            </w:r>
          </w:p>
        </w:tc>
        <w:tc>
          <w:tcPr>
            <w:tcW w:w="1290" w:type="dxa"/>
            <w:tcBorders>
              <w:right w:val="double" w:sz="4" w:space="0" w:color="auto"/>
            </w:tcBorders>
            <w:noWrap/>
            <w:vAlign w:val="center"/>
            <w:hideMark/>
          </w:tcPr>
          <w:p w14:paraId="0FE1613C" w14:textId="7489275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5 (0.05)</w:t>
            </w:r>
          </w:p>
        </w:tc>
        <w:tc>
          <w:tcPr>
            <w:tcW w:w="1290" w:type="dxa"/>
            <w:tcBorders>
              <w:left w:val="double" w:sz="4" w:space="0" w:color="auto"/>
              <w:right w:val="nil"/>
            </w:tcBorders>
            <w:noWrap/>
            <w:hideMark/>
          </w:tcPr>
          <w:p w14:paraId="545C0068"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2 (0.05)</w:t>
            </w:r>
          </w:p>
        </w:tc>
      </w:tr>
      <w:tr w:rsidR="00E7451A" w:rsidRPr="00005E6E" w14:paraId="4BA17AE7"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3B66960"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7F5640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C0B972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non-English speakers</w:t>
            </w:r>
          </w:p>
        </w:tc>
        <w:tc>
          <w:tcPr>
            <w:tcW w:w="1289" w:type="dxa"/>
            <w:noWrap/>
            <w:vAlign w:val="center"/>
            <w:hideMark/>
          </w:tcPr>
          <w:p w14:paraId="23B2332C" w14:textId="58D4703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1 (0.12)</w:t>
            </w:r>
          </w:p>
        </w:tc>
        <w:tc>
          <w:tcPr>
            <w:tcW w:w="1290" w:type="dxa"/>
            <w:noWrap/>
            <w:vAlign w:val="center"/>
            <w:hideMark/>
          </w:tcPr>
          <w:p w14:paraId="0661D277" w14:textId="32D0B91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7 (0.07)</w:t>
            </w:r>
          </w:p>
        </w:tc>
        <w:tc>
          <w:tcPr>
            <w:tcW w:w="1290" w:type="dxa"/>
            <w:noWrap/>
            <w:vAlign w:val="center"/>
            <w:hideMark/>
          </w:tcPr>
          <w:p w14:paraId="71D3CA89" w14:textId="06AF17D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4 (0.04)</w:t>
            </w:r>
          </w:p>
        </w:tc>
        <w:tc>
          <w:tcPr>
            <w:tcW w:w="1290" w:type="dxa"/>
            <w:tcBorders>
              <w:right w:val="double" w:sz="4" w:space="0" w:color="auto"/>
            </w:tcBorders>
            <w:noWrap/>
            <w:vAlign w:val="center"/>
            <w:hideMark/>
          </w:tcPr>
          <w:p w14:paraId="650DE985" w14:textId="5D586EB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6 (0.05)</w:t>
            </w:r>
          </w:p>
        </w:tc>
        <w:tc>
          <w:tcPr>
            <w:tcW w:w="1290" w:type="dxa"/>
            <w:tcBorders>
              <w:left w:val="double" w:sz="4" w:space="0" w:color="auto"/>
              <w:right w:val="nil"/>
            </w:tcBorders>
            <w:noWrap/>
            <w:hideMark/>
          </w:tcPr>
          <w:p w14:paraId="61C487F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7)</w:t>
            </w:r>
          </w:p>
        </w:tc>
      </w:tr>
      <w:tr w:rsidR="00E7451A" w:rsidRPr="00005E6E" w14:paraId="23626050"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CF4DE24"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28FAC5F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ccupation</w:t>
            </w:r>
          </w:p>
        </w:tc>
        <w:tc>
          <w:tcPr>
            <w:tcW w:w="3548" w:type="dxa"/>
            <w:noWrap/>
            <w:hideMark/>
          </w:tcPr>
          <w:p w14:paraId="010F5EA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AB </w:t>
            </w:r>
          </w:p>
          <w:p w14:paraId="3789B275" w14:textId="11478D96"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w:t>
            </w:r>
            <w:proofErr w:type="gramStart"/>
            <w:r w:rsidRPr="00005E6E">
              <w:rPr>
                <w:rFonts w:eastAsia="Times New Roman"/>
                <w:color w:val="000000"/>
                <w:sz w:val="18"/>
                <w:szCs w:val="18"/>
              </w:rPr>
              <w:t>upper</w:t>
            </w:r>
            <w:proofErr w:type="gramEnd"/>
            <w:r w:rsidRPr="00005E6E">
              <w:rPr>
                <w:rFonts w:eastAsia="Times New Roman"/>
                <w:color w:val="000000"/>
                <w:sz w:val="18"/>
                <w:szCs w:val="18"/>
              </w:rPr>
              <w:t xml:space="preserve"> middle class)</w:t>
            </w:r>
          </w:p>
        </w:tc>
        <w:tc>
          <w:tcPr>
            <w:tcW w:w="1289" w:type="dxa"/>
            <w:noWrap/>
            <w:vAlign w:val="center"/>
            <w:hideMark/>
          </w:tcPr>
          <w:p w14:paraId="388FF38B" w14:textId="26DA652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7 (0.07)</w:t>
            </w:r>
          </w:p>
        </w:tc>
        <w:tc>
          <w:tcPr>
            <w:tcW w:w="1290" w:type="dxa"/>
            <w:noWrap/>
            <w:vAlign w:val="center"/>
            <w:hideMark/>
          </w:tcPr>
          <w:p w14:paraId="057EE874" w14:textId="570DA7A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5 (0.07)</w:t>
            </w:r>
          </w:p>
        </w:tc>
        <w:tc>
          <w:tcPr>
            <w:tcW w:w="1290" w:type="dxa"/>
            <w:noWrap/>
            <w:vAlign w:val="center"/>
            <w:hideMark/>
          </w:tcPr>
          <w:p w14:paraId="70A84C28" w14:textId="3D5A048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 (0.06)</w:t>
            </w:r>
          </w:p>
        </w:tc>
        <w:tc>
          <w:tcPr>
            <w:tcW w:w="1290" w:type="dxa"/>
            <w:tcBorders>
              <w:right w:val="double" w:sz="4" w:space="0" w:color="auto"/>
            </w:tcBorders>
            <w:noWrap/>
            <w:vAlign w:val="center"/>
            <w:hideMark/>
          </w:tcPr>
          <w:p w14:paraId="037E8635" w14:textId="563728A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7 (0.05)</w:t>
            </w:r>
          </w:p>
        </w:tc>
        <w:tc>
          <w:tcPr>
            <w:tcW w:w="1290" w:type="dxa"/>
            <w:tcBorders>
              <w:left w:val="double" w:sz="4" w:space="0" w:color="auto"/>
              <w:right w:val="nil"/>
            </w:tcBorders>
            <w:noWrap/>
            <w:hideMark/>
          </w:tcPr>
          <w:p w14:paraId="27EF537B"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2 (0.07)</w:t>
            </w:r>
          </w:p>
        </w:tc>
      </w:tr>
      <w:tr w:rsidR="00E7451A" w:rsidRPr="00005E6E" w14:paraId="3D5D3499"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015B39C"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2B98134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A4634D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Social Grade C1 </w:t>
            </w:r>
          </w:p>
          <w:p w14:paraId="0428800F" w14:textId="7E360AB8"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w:t>
            </w:r>
            <w:proofErr w:type="gramStart"/>
            <w:r w:rsidRPr="00005E6E">
              <w:rPr>
                <w:rFonts w:eastAsia="Times New Roman"/>
                <w:b/>
                <w:bCs/>
                <w:color w:val="000000"/>
                <w:sz w:val="18"/>
                <w:szCs w:val="18"/>
              </w:rPr>
              <w:t>lower</w:t>
            </w:r>
            <w:proofErr w:type="gramEnd"/>
            <w:r w:rsidRPr="00005E6E">
              <w:rPr>
                <w:rFonts w:eastAsia="Times New Roman"/>
                <w:b/>
                <w:bCs/>
                <w:color w:val="000000"/>
                <w:sz w:val="18"/>
                <w:szCs w:val="18"/>
              </w:rPr>
              <w:t xml:space="preserve"> middle class)</w:t>
            </w:r>
          </w:p>
        </w:tc>
        <w:tc>
          <w:tcPr>
            <w:tcW w:w="1289" w:type="dxa"/>
            <w:noWrap/>
            <w:vAlign w:val="center"/>
            <w:hideMark/>
          </w:tcPr>
          <w:p w14:paraId="20C57D31" w14:textId="33C5E15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3 (0.04)</w:t>
            </w:r>
          </w:p>
        </w:tc>
        <w:tc>
          <w:tcPr>
            <w:tcW w:w="1290" w:type="dxa"/>
            <w:noWrap/>
            <w:vAlign w:val="center"/>
            <w:hideMark/>
          </w:tcPr>
          <w:p w14:paraId="53608E0D" w14:textId="7DFBE65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4 (0.03)</w:t>
            </w:r>
          </w:p>
        </w:tc>
        <w:tc>
          <w:tcPr>
            <w:tcW w:w="1290" w:type="dxa"/>
            <w:noWrap/>
            <w:vAlign w:val="center"/>
            <w:hideMark/>
          </w:tcPr>
          <w:p w14:paraId="3A366CFA" w14:textId="7B2350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3 (0.03)</w:t>
            </w:r>
          </w:p>
        </w:tc>
        <w:tc>
          <w:tcPr>
            <w:tcW w:w="1290" w:type="dxa"/>
            <w:tcBorders>
              <w:right w:val="double" w:sz="4" w:space="0" w:color="auto"/>
            </w:tcBorders>
            <w:noWrap/>
            <w:vAlign w:val="center"/>
            <w:hideMark/>
          </w:tcPr>
          <w:p w14:paraId="54FF8E02" w14:textId="7873D3C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1 (0.03)</w:t>
            </w:r>
          </w:p>
        </w:tc>
        <w:tc>
          <w:tcPr>
            <w:tcW w:w="1290" w:type="dxa"/>
            <w:tcBorders>
              <w:left w:val="double" w:sz="4" w:space="0" w:color="auto"/>
              <w:right w:val="nil"/>
            </w:tcBorders>
            <w:noWrap/>
            <w:hideMark/>
          </w:tcPr>
          <w:p w14:paraId="6AF7BEBC"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r>
      <w:tr w:rsidR="00E7451A" w:rsidRPr="00005E6E" w14:paraId="0A83404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B7A6A0"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0F80283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CCD835B"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C2 </w:t>
            </w:r>
          </w:p>
          <w:p w14:paraId="429267AB" w14:textId="400E39D5"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w:t>
            </w:r>
            <w:proofErr w:type="gramStart"/>
            <w:r w:rsidRPr="00005E6E">
              <w:rPr>
                <w:rFonts w:eastAsia="Times New Roman"/>
                <w:color w:val="000000"/>
                <w:sz w:val="18"/>
                <w:szCs w:val="18"/>
              </w:rPr>
              <w:t>skilled</w:t>
            </w:r>
            <w:proofErr w:type="gramEnd"/>
            <w:r w:rsidRPr="00005E6E">
              <w:rPr>
                <w:rFonts w:eastAsia="Times New Roman"/>
                <w:color w:val="000000"/>
                <w:sz w:val="18"/>
                <w:szCs w:val="18"/>
              </w:rPr>
              <w:t xml:space="preserve"> working class)</w:t>
            </w:r>
          </w:p>
        </w:tc>
        <w:tc>
          <w:tcPr>
            <w:tcW w:w="1289" w:type="dxa"/>
            <w:noWrap/>
            <w:vAlign w:val="center"/>
            <w:hideMark/>
          </w:tcPr>
          <w:p w14:paraId="059FE7BD" w14:textId="37E4DBC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8 (0.05)</w:t>
            </w:r>
          </w:p>
        </w:tc>
        <w:tc>
          <w:tcPr>
            <w:tcW w:w="1290" w:type="dxa"/>
            <w:noWrap/>
            <w:vAlign w:val="center"/>
            <w:hideMark/>
          </w:tcPr>
          <w:p w14:paraId="6289DE41" w14:textId="1A34DAD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 (0.04)</w:t>
            </w:r>
          </w:p>
        </w:tc>
        <w:tc>
          <w:tcPr>
            <w:tcW w:w="1290" w:type="dxa"/>
            <w:noWrap/>
            <w:vAlign w:val="center"/>
            <w:hideMark/>
          </w:tcPr>
          <w:p w14:paraId="5E203DFA" w14:textId="040A1B4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3 (0.03)</w:t>
            </w:r>
          </w:p>
        </w:tc>
        <w:tc>
          <w:tcPr>
            <w:tcW w:w="1290" w:type="dxa"/>
            <w:tcBorders>
              <w:right w:val="double" w:sz="4" w:space="0" w:color="auto"/>
            </w:tcBorders>
            <w:noWrap/>
            <w:vAlign w:val="center"/>
            <w:hideMark/>
          </w:tcPr>
          <w:p w14:paraId="15F67BE9" w14:textId="0A382DE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3 (0.03)</w:t>
            </w:r>
          </w:p>
        </w:tc>
        <w:tc>
          <w:tcPr>
            <w:tcW w:w="1290" w:type="dxa"/>
            <w:tcBorders>
              <w:left w:val="double" w:sz="4" w:space="0" w:color="auto"/>
              <w:right w:val="nil"/>
            </w:tcBorders>
            <w:noWrap/>
            <w:hideMark/>
          </w:tcPr>
          <w:p w14:paraId="2BFC563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r>
      <w:tr w:rsidR="00E7451A" w:rsidRPr="00005E6E" w14:paraId="5F006B4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84609FB"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61F9DDB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6667B5F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DE </w:t>
            </w:r>
          </w:p>
          <w:p w14:paraId="49BC89A8" w14:textId="1936CD1E"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emi-skilled working class and non-working)</w:t>
            </w:r>
          </w:p>
        </w:tc>
        <w:tc>
          <w:tcPr>
            <w:tcW w:w="1289" w:type="dxa"/>
            <w:noWrap/>
            <w:vAlign w:val="center"/>
            <w:hideMark/>
          </w:tcPr>
          <w:p w14:paraId="60F9BE62" w14:textId="4073F25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4)</w:t>
            </w:r>
          </w:p>
        </w:tc>
        <w:tc>
          <w:tcPr>
            <w:tcW w:w="1290" w:type="dxa"/>
            <w:noWrap/>
            <w:vAlign w:val="center"/>
            <w:hideMark/>
          </w:tcPr>
          <w:p w14:paraId="680992F6" w14:textId="2151809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4)</w:t>
            </w:r>
          </w:p>
        </w:tc>
        <w:tc>
          <w:tcPr>
            <w:tcW w:w="1290" w:type="dxa"/>
            <w:noWrap/>
            <w:vAlign w:val="center"/>
            <w:hideMark/>
          </w:tcPr>
          <w:p w14:paraId="5257CDA5" w14:textId="2E79AD3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6 (0.04)</w:t>
            </w:r>
          </w:p>
        </w:tc>
        <w:tc>
          <w:tcPr>
            <w:tcW w:w="1290" w:type="dxa"/>
            <w:tcBorders>
              <w:right w:val="double" w:sz="4" w:space="0" w:color="auto"/>
            </w:tcBorders>
            <w:noWrap/>
            <w:vAlign w:val="center"/>
            <w:hideMark/>
          </w:tcPr>
          <w:p w14:paraId="0D790A76" w14:textId="6D0D7DD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9 (0.05)</w:t>
            </w:r>
          </w:p>
        </w:tc>
        <w:tc>
          <w:tcPr>
            <w:tcW w:w="1290" w:type="dxa"/>
            <w:tcBorders>
              <w:left w:val="double" w:sz="4" w:space="0" w:color="auto"/>
              <w:right w:val="nil"/>
            </w:tcBorders>
            <w:noWrap/>
            <w:hideMark/>
          </w:tcPr>
          <w:p w14:paraId="77930A56"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5)</w:t>
            </w:r>
          </w:p>
        </w:tc>
      </w:tr>
      <w:tr w:rsidR="00E7451A" w:rsidRPr="00005E6E" w14:paraId="6561874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E21055F"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43D7E14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using type</w:t>
            </w:r>
          </w:p>
        </w:tc>
        <w:tc>
          <w:tcPr>
            <w:tcW w:w="3548" w:type="dxa"/>
            <w:noWrap/>
            <w:hideMark/>
          </w:tcPr>
          <w:p w14:paraId="4BEA63D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social rented housing</w:t>
            </w:r>
          </w:p>
        </w:tc>
        <w:tc>
          <w:tcPr>
            <w:tcW w:w="1289" w:type="dxa"/>
            <w:noWrap/>
            <w:vAlign w:val="center"/>
            <w:hideMark/>
          </w:tcPr>
          <w:p w14:paraId="7A052364" w14:textId="342A70F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8 (0.09)</w:t>
            </w:r>
          </w:p>
        </w:tc>
        <w:tc>
          <w:tcPr>
            <w:tcW w:w="1290" w:type="dxa"/>
            <w:noWrap/>
            <w:vAlign w:val="center"/>
            <w:hideMark/>
          </w:tcPr>
          <w:p w14:paraId="322BAFEF" w14:textId="2E62F4B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5 (0.06)</w:t>
            </w:r>
          </w:p>
        </w:tc>
        <w:tc>
          <w:tcPr>
            <w:tcW w:w="1290" w:type="dxa"/>
            <w:noWrap/>
            <w:vAlign w:val="center"/>
            <w:hideMark/>
          </w:tcPr>
          <w:p w14:paraId="5109405C" w14:textId="1DAE967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5 (0.05)</w:t>
            </w:r>
          </w:p>
        </w:tc>
        <w:tc>
          <w:tcPr>
            <w:tcW w:w="1290" w:type="dxa"/>
            <w:tcBorders>
              <w:right w:val="double" w:sz="4" w:space="0" w:color="auto"/>
            </w:tcBorders>
            <w:noWrap/>
            <w:vAlign w:val="center"/>
            <w:hideMark/>
          </w:tcPr>
          <w:p w14:paraId="6AF6EFC6" w14:textId="7586A67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8 (0.06)</w:t>
            </w:r>
          </w:p>
        </w:tc>
        <w:tc>
          <w:tcPr>
            <w:tcW w:w="1290" w:type="dxa"/>
            <w:tcBorders>
              <w:left w:val="double" w:sz="4" w:space="0" w:color="auto"/>
              <w:right w:val="nil"/>
            </w:tcBorders>
            <w:noWrap/>
            <w:hideMark/>
          </w:tcPr>
          <w:p w14:paraId="1E595D6B"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6)</w:t>
            </w:r>
          </w:p>
        </w:tc>
      </w:tr>
      <w:tr w:rsidR="00E7451A" w:rsidRPr="00005E6E" w14:paraId="4102B5F6"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99035A4"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C66B5E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6B5D839C"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dwellings with ≥3 bedrooms</w:t>
            </w:r>
          </w:p>
        </w:tc>
        <w:tc>
          <w:tcPr>
            <w:tcW w:w="1289" w:type="dxa"/>
            <w:tcBorders>
              <w:bottom w:val="single" w:sz="4" w:space="0" w:color="auto"/>
            </w:tcBorders>
            <w:noWrap/>
            <w:vAlign w:val="center"/>
            <w:hideMark/>
          </w:tcPr>
          <w:p w14:paraId="7D8EDAF3" w14:textId="778FFE0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56 (0.15)</w:t>
            </w:r>
          </w:p>
        </w:tc>
        <w:tc>
          <w:tcPr>
            <w:tcW w:w="1290" w:type="dxa"/>
            <w:tcBorders>
              <w:bottom w:val="single" w:sz="4" w:space="0" w:color="auto"/>
            </w:tcBorders>
            <w:noWrap/>
            <w:vAlign w:val="center"/>
            <w:hideMark/>
          </w:tcPr>
          <w:p w14:paraId="6C72900A" w14:textId="3CE4078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3 (0.07)</w:t>
            </w:r>
          </w:p>
        </w:tc>
        <w:tc>
          <w:tcPr>
            <w:tcW w:w="1290" w:type="dxa"/>
            <w:tcBorders>
              <w:bottom w:val="single" w:sz="4" w:space="0" w:color="auto"/>
            </w:tcBorders>
            <w:noWrap/>
            <w:vAlign w:val="center"/>
            <w:hideMark/>
          </w:tcPr>
          <w:p w14:paraId="020CC1E7" w14:textId="4B01984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5 (0.06)</w:t>
            </w:r>
          </w:p>
        </w:tc>
        <w:tc>
          <w:tcPr>
            <w:tcW w:w="1290" w:type="dxa"/>
            <w:tcBorders>
              <w:bottom w:val="single" w:sz="4" w:space="0" w:color="auto"/>
              <w:right w:val="double" w:sz="4" w:space="0" w:color="auto"/>
            </w:tcBorders>
            <w:noWrap/>
            <w:vAlign w:val="center"/>
            <w:hideMark/>
          </w:tcPr>
          <w:p w14:paraId="3E776E8B" w14:textId="0CB09B0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 (0.06)</w:t>
            </w:r>
          </w:p>
        </w:tc>
        <w:tc>
          <w:tcPr>
            <w:tcW w:w="1290" w:type="dxa"/>
            <w:tcBorders>
              <w:left w:val="double" w:sz="4" w:space="0" w:color="auto"/>
              <w:bottom w:val="single" w:sz="4" w:space="0" w:color="auto"/>
              <w:right w:val="nil"/>
            </w:tcBorders>
            <w:noWrap/>
            <w:hideMark/>
          </w:tcPr>
          <w:p w14:paraId="06D8AA1C"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2 (0.09)</w:t>
            </w:r>
          </w:p>
        </w:tc>
      </w:tr>
      <w:tr w:rsidR="00E7451A" w:rsidRPr="00005E6E" w14:paraId="6FFA9283"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00B6447"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Accessibility</w:t>
            </w:r>
          </w:p>
        </w:tc>
        <w:tc>
          <w:tcPr>
            <w:tcW w:w="1986" w:type="dxa"/>
            <w:tcBorders>
              <w:top w:val="single" w:sz="4" w:space="0" w:color="auto"/>
            </w:tcBorders>
            <w:noWrap/>
            <w:hideMark/>
          </w:tcPr>
          <w:p w14:paraId="7012BD5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Residential density</w:t>
            </w:r>
          </w:p>
        </w:tc>
        <w:tc>
          <w:tcPr>
            <w:tcW w:w="3548" w:type="dxa"/>
            <w:tcBorders>
              <w:top w:val="single" w:sz="4" w:space="0" w:color="auto"/>
            </w:tcBorders>
            <w:noWrap/>
            <w:hideMark/>
          </w:tcPr>
          <w:p w14:paraId="1F43B5E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Resident population density </w:t>
            </w:r>
          </w:p>
          <w:p w14:paraId="19F60893" w14:textId="2A97DE9B"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00 inhabitants per km</w:t>
            </w:r>
            <w:r w:rsidRPr="00005E6E">
              <w:rPr>
                <w:rFonts w:eastAsia="Times New Roman"/>
                <w:b/>
                <w:bCs/>
                <w:color w:val="000000"/>
                <w:sz w:val="18"/>
                <w:szCs w:val="18"/>
                <w:vertAlign w:val="superscript"/>
              </w:rPr>
              <w:t>2</w:t>
            </w:r>
            <w:r w:rsidRPr="00005E6E">
              <w:rPr>
                <w:rFonts w:eastAsia="Times New Roman"/>
                <w:b/>
                <w:bCs/>
                <w:color w:val="000000"/>
                <w:sz w:val="18"/>
                <w:szCs w:val="18"/>
              </w:rPr>
              <w:t>)</w:t>
            </w:r>
          </w:p>
        </w:tc>
        <w:tc>
          <w:tcPr>
            <w:tcW w:w="1289" w:type="dxa"/>
            <w:tcBorders>
              <w:top w:val="single" w:sz="4" w:space="0" w:color="auto"/>
            </w:tcBorders>
            <w:noWrap/>
            <w:vAlign w:val="center"/>
            <w:hideMark/>
          </w:tcPr>
          <w:p w14:paraId="0EB3A6C7" w14:textId="072C71A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3 (0.04)</w:t>
            </w:r>
          </w:p>
        </w:tc>
        <w:tc>
          <w:tcPr>
            <w:tcW w:w="1290" w:type="dxa"/>
            <w:tcBorders>
              <w:top w:val="single" w:sz="4" w:space="0" w:color="auto"/>
            </w:tcBorders>
            <w:noWrap/>
            <w:vAlign w:val="center"/>
            <w:hideMark/>
          </w:tcPr>
          <w:p w14:paraId="1D11DCB0" w14:textId="376896F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top w:val="single" w:sz="4" w:space="0" w:color="auto"/>
            </w:tcBorders>
            <w:noWrap/>
            <w:vAlign w:val="center"/>
            <w:hideMark/>
          </w:tcPr>
          <w:p w14:paraId="514C0ED9" w14:textId="306F4C7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top w:val="single" w:sz="4" w:space="0" w:color="auto"/>
              <w:right w:val="double" w:sz="4" w:space="0" w:color="auto"/>
            </w:tcBorders>
            <w:noWrap/>
            <w:vAlign w:val="center"/>
            <w:hideMark/>
          </w:tcPr>
          <w:p w14:paraId="6DE27C89" w14:textId="4AC1676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top w:val="single" w:sz="4" w:space="0" w:color="auto"/>
              <w:left w:val="double" w:sz="4" w:space="0" w:color="auto"/>
              <w:right w:val="nil"/>
            </w:tcBorders>
            <w:noWrap/>
            <w:hideMark/>
          </w:tcPr>
          <w:p w14:paraId="24D08E94"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7F688533"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AD3A81E"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24E582E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 availability</w:t>
            </w:r>
          </w:p>
        </w:tc>
        <w:tc>
          <w:tcPr>
            <w:tcW w:w="3548" w:type="dxa"/>
            <w:noWrap/>
            <w:hideMark/>
          </w:tcPr>
          <w:p w14:paraId="13DBC97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0 vehicle</w:t>
            </w:r>
          </w:p>
        </w:tc>
        <w:tc>
          <w:tcPr>
            <w:tcW w:w="1289" w:type="dxa"/>
            <w:noWrap/>
            <w:vAlign w:val="center"/>
            <w:hideMark/>
          </w:tcPr>
          <w:p w14:paraId="71CB8847" w14:textId="51DCF48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8 (0.19)</w:t>
            </w:r>
          </w:p>
        </w:tc>
        <w:tc>
          <w:tcPr>
            <w:tcW w:w="1290" w:type="dxa"/>
            <w:noWrap/>
            <w:vAlign w:val="center"/>
            <w:hideMark/>
          </w:tcPr>
          <w:p w14:paraId="28380DA5" w14:textId="5A19A81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9 (0.08)</w:t>
            </w:r>
          </w:p>
        </w:tc>
        <w:tc>
          <w:tcPr>
            <w:tcW w:w="1290" w:type="dxa"/>
            <w:noWrap/>
            <w:vAlign w:val="center"/>
            <w:hideMark/>
          </w:tcPr>
          <w:p w14:paraId="0970448B" w14:textId="48903E1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1 (0.07)</w:t>
            </w:r>
          </w:p>
        </w:tc>
        <w:tc>
          <w:tcPr>
            <w:tcW w:w="1290" w:type="dxa"/>
            <w:tcBorders>
              <w:right w:val="double" w:sz="4" w:space="0" w:color="auto"/>
            </w:tcBorders>
            <w:noWrap/>
            <w:vAlign w:val="center"/>
            <w:hideMark/>
          </w:tcPr>
          <w:p w14:paraId="3302348E" w14:textId="6A5B7CF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7 (0.07)</w:t>
            </w:r>
          </w:p>
        </w:tc>
        <w:tc>
          <w:tcPr>
            <w:tcW w:w="1290" w:type="dxa"/>
            <w:tcBorders>
              <w:left w:val="double" w:sz="4" w:space="0" w:color="auto"/>
              <w:right w:val="nil"/>
            </w:tcBorders>
            <w:noWrap/>
            <w:hideMark/>
          </w:tcPr>
          <w:p w14:paraId="76A6FDEE"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11)</w:t>
            </w:r>
          </w:p>
        </w:tc>
      </w:tr>
      <w:tr w:rsidR="00E7451A" w:rsidRPr="00005E6E" w14:paraId="718A354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7CAEB8A"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6EBAEA4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3BA2A7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1 vehicle</w:t>
            </w:r>
          </w:p>
        </w:tc>
        <w:tc>
          <w:tcPr>
            <w:tcW w:w="1289" w:type="dxa"/>
            <w:noWrap/>
            <w:vAlign w:val="center"/>
            <w:hideMark/>
          </w:tcPr>
          <w:p w14:paraId="67FAEEB7" w14:textId="233DF10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 (0.04)</w:t>
            </w:r>
          </w:p>
        </w:tc>
        <w:tc>
          <w:tcPr>
            <w:tcW w:w="1290" w:type="dxa"/>
            <w:noWrap/>
            <w:vAlign w:val="center"/>
            <w:hideMark/>
          </w:tcPr>
          <w:p w14:paraId="20A4CF21" w14:textId="4978DAD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2 (0.03)</w:t>
            </w:r>
          </w:p>
        </w:tc>
        <w:tc>
          <w:tcPr>
            <w:tcW w:w="1290" w:type="dxa"/>
            <w:noWrap/>
            <w:vAlign w:val="center"/>
            <w:hideMark/>
          </w:tcPr>
          <w:p w14:paraId="6DAAE6FF" w14:textId="2D0D40C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2 (0.02)</w:t>
            </w:r>
          </w:p>
        </w:tc>
        <w:tc>
          <w:tcPr>
            <w:tcW w:w="1290" w:type="dxa"/>
            <w:tcBorders>
              <w:right w:val="double" w:sz="4" w:space="0" w:color="auto"/>
            </w:tcBorders>
            <w:noWrap/>
            <w:vAlign w:val="center"/>
            <w:hideMark/>
          </w:tcPr>
          <w:p w14:paraId="506CC5D0" w14:textId="4E4A96F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4 (0.02)</w:t>
            </w:r>
          </w:p>
        </w:tc>
        <w:tc>
          <w:tcPr>
            <w:tcW w:w="1290" w:type="dxa"/>
            <w:tcBorders>
              <w:left w:val="double" w:sz="4" w:space="0" w:color="auto"/>
              <w:right w:val="nil"/>
            </w:tcBorders>
            <w:noWrap/>
            <w:hideMark/>
          </w:tcPr>
          <w:p w14:paraId="77ED9C18"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r>
      <w:tr w:rsidR="00E7451A" w:rsidRPr="00005E6E" w14:paraId="2009A51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E2A1E95"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0E432D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D7F2D7C"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2 vehicles</w:t>
            </w:r>
          </w:p>
        </w:tc>
        <w:tc>
          <w:tcPr>
            <w:tcW w:w="1289" w:type="dxa"/>
            <w:noWrap/>
            <w:vAlign w:val="center"/>
            <w:hideMark/>
          </w:tcPr>
          <w:p w14:paraId="3300BD8C" w14:textId="49EAD10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4 (0.12)</w:t>
            </w:r>
          </w:p>
        </w:tc>
        <w:tc>
          <w:tcPr>
            <w:tcW w:w="1290" w:type="dxa"/>
            <w:noWrap/>
            <w:vAlign w:val="center"/>
            <w:hideMark/>
          </w:tcPr>
          <w:p w14:paraId="3E7472FC" w14:textId="3189F4C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9 (0.07)</w:t>
            </w:r>
          </w:p>
        </w:tc>
        <w:tc>
          <w:tcPr>
            <w:tcW w:w="1290" w:type="dxa"/>
            <w:noWrap/>
            <w:vAlign w:val="center"/>
            <w:hideMark/>
          </w:tcPr>
          <w:p w14:paraId="146C0032" w14:textId="27085ED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8 (0.05)</w:t>
            </w:r>
          </w:p>
        </w:tc>
        <w:tc>
          <w:tcPr>
            <w:tcW w:w="1290" w:type="dxa"/>
            <w:tcBorders>
              <w:right w:val="double" w:sz="4" w:space="0" w:color="auto"/>
            </w:tcBorders>
            <w:noWrap/>
            <w:vAlign w:val="center"/>
            <w:hideMark/>
          </w:tcPr>
          <w:p w14:paraId="0E503F0E" w14:textId="15074F9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3 (0.05)</w:t>
            </w:r>
          </w:p>
        </w:tc>
        <w:tc>
          <w:tcPr>
            <w:tcW w:w="1290" w:type="dxa"/>
            <w:tcBorders>
              <w:left w:val="double" w:sz="4" w:space="0" w:color="auto"/>
              <w:right w:val="nil"/>
            </w:tcBorders>
            <w:noWrap/>
            <w:hideMark/>
          </w:tcPr>
          <w:p w14:paraId="378FBB1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r>
      <w:tr w:rsidR="00E7451A" w:rsidRPr="00005E6E" w14:paraId="411FB618"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D0E681A"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CBC68A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0307221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3 vehicles</w:t>
            </w:r>
          </w:p>
        </w:tc>
        <w:tc>
          <w:tcPr>
            <w:tcW w:w="1289" w:type="dxa"/>
            <w:noWrap/>
            <w:vAlign w:val="center"/>
            <w:hideMark/>
          </w:tcPr>
          <w:p w14:paraId="43B37CE9" w14:textId="0B74BC3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2)</w:t>
            </w:r>
          </w:p>
        </w:tc>
        <w:tc>
          <w:tcPr>
            <w:tcW w:w="1290" w:type="dxa"/>
            <w:noWrap/>
            <w:vAlign w:val="center"/>
            <w:hideMark/>
          </w:tcPr>
          <w:p w14:paraId="57CBC518" w14:textId="7DABD1E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3 (0.01)</w:t>
            </w:r>
          </w:p>
        </w:tc>
        <w:tc>
          <w:tcPr>
            <w:tcW w:w="1290" w:type="dxa"/>
            <w:noWrap/>
            <w:vAlign w:val="center"/>
            <w:hideMark/>
          </w:tcPr>
          <w:p w14:paraId="3F552161" w14:textId="139E1FD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1)</w:t>
            </w:r>
          </w:p>
        </w:tc>
        <w:tc>
          <w:tcPr>
            <w:tcW w:w="1290" w:type="dxa"/>
            <w:tcBorders>
              <w:right w:val="double" w:sz="4" w:space="0" w:color="auto"/>
            </w:tcBorders>
            <w:noWrap/>
            <w:vAlign w:val="center"/>
            <w:hideMark/>
          </w:tcPr>
          <w:p w14:paraId="3FEE6326" w14:textId="777A64E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375E8BA3"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r>
      <w:tr w:rsidR="00E7451A" w:rsidRPr="00005E6E" w14:paraId="760C1331"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899944D"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hideMark/>
          </w:tcPr>
          <w:p w14:paraId="36DB492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linical capacity and Allowed premises</w:t>
            </w:r>
          </w:p>
        </w:tc>
        <w:tc>
          <w:tcPr>
            <w:tcW w:w="3548" w:type="dxa"/>
            <w:noWrap/>
            <w:hideMark/>
          </w:tcPr>
          <w:p w14:paraId="15924EB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spitals (per 1,000 inhabitants)</w:t>
            </w:r>
          </w:p>
        </w:tc>
        <w:tc>
          <w:tcPr>
            <w:tcW w:w="1289" w:type="dxa"/>
            <w:noWrap/>
            <w:vAlign w:val="center"/>
            <w:hideMark/>
          </w:tcPr>
          <w:p w14:paraId="28E17088" w14:textId="295B292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33 (0.2)</w:t>
            </w:r>
          </w:p>
        </w:tc>
        <w:tc>
          <w:tcPr>
            <w:tcW w:w="1290" w:type="dxa"/>
            <w:noWrap/>
            <w:vAlign w:val="center"/>
            <w:hideMark/>
          </w:tcPr>
          <w:p w14:paraId="6BA6ECE4" w14:textId="000580C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7 (0.11)</w:t>
            </w:r>
          </w:p>
        </w:tc>
        <w:tc>
          <w:tcPr>
            <w:tcW w:w="1290" w:type="dxa"/>
            <w:noWrap/>
            <w:vAlign w:val="center"/>
            <w:hideMark/>
          </w:tcPr>
          <w:p w14:paraId="7DDADEB6" w14:textId="4CE143E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9 (0.16)</w:t>
            </w:r>
          </w:p>
        </w:tc>
        <w:tc>
          <w:tcPr>
            <w:tcW w:w="1290" w:type="dxa"/>
            <w:tcBorders>
              <w:right w:val="double" w:sz="4" w:space="0" w:color="auto"/>
            </w:tcBorders>
            <w:noWrap/>
            <w:vAlign w:val="center"/>
            <w:hideMark/>
          </w:tcPr>
          <w:p w14:paraId="509EDDEF" w14:textId="1F69725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6 (0.15)</w:t>
            </w:r>
          </w:p>
        </w:tc>
        <w:tc>
          <w:tcPr>
            <w:tcW w:w="1290" w:type="dxa"/>
            <w:tcBorders>
              <w:left w:val="double" w:sz="4" w:space="0" w:color="auto"/>
              <w:right w:val="nil"/>
            </w:tcBorders>
            <w:noWrap/>
            <w:hideMark/>
          </w:tcPr>
          <w:p w14:paraId="79B4F05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8 (0.15)</w:t>
            </w:r>
          </w:p>
        </w:tc>
      </w:tr>
      <w:tr w:rsidR="00E7451A" w:rsidRPr="00005E6E" w14:paraId="31FC18E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26882C50"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118C4B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3E40720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rks (per 1,000 inhabitants)</w:t>
            </w:r>
          </w:p>
        </w:tc>
        <w:tc>
          <w:tcPr>
            <w:tcW w:w="1289" w:type="dxa"/>
            <w:tcBorders>
              <w:bottom w:val="single" w:sz="4" w:space="0" w:color="auto"/>
            </w:tcBorders>
            <w:noWrap/>
            <w:vAlign w:val="center"/>
            <w:hideMark/>
          </w:tcPr>
          <w:p w14:paraId="496381E9" w14:textId="2DF4746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25.5 (10.95)</w:t>
            </w:r>
          </w:p>
        </w:tc>
        <w:tc>
          <w:tcPr>
            <w:tcW w:w="1290" w:type="dxa"/>
            <w:tcBorders>
              <w:bottom w:val="single" w:sz="4" w:space="0" w:color="auto"/>
            </w:tcBorders>
            <w:noWrap/>
            <w:vAlign w:val="center"/>
            <w:hideMark/>
          </w:tcPr>
          <w:p w14:paraId="097B9BCB" w14:textId="31504C3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22.87 (10.32)</w:t>
            </w:r>
          </w:p>
        </w:tc>
        <w:tc>
          <w:tcPr>
            <w:tcW w:w="1290" w:type="dxa"/>
            <w:tcBorders>
              <w:bottom w:val="single" w:sz="4" w:space="0" w:color="auto"/>
            </w:tcBorders>
            <w:noWrap/>
            <w:vAlign w:val="center"/>
            <w:hideMark/>
          </w:tcPr>
          <w:p w14:paraId="66146D8C" w14:textId="6C97A4A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22.89 (11.82)</w:t>
            </w:r>
          </w:p>
        </w:tc>
        <w:tc>
          <w:tcPr>
            <w:tcW w:w="1290" w:type="dxa"/>
            <w:tcBorders>
              <w:bottom w:val="single" w:sz="4" w:space="0" w:color="auto"/>
              <w:right w:val="double" w:sz="4" w:space="0" w:color="auto"/>
            </w:tcBorders>
            <w:noWrap/>
            <w:vAlign w:val="center"/>
            <w:hideMark/>
          </w:tcPr>
          <w:p w14:paraId="38BB738B" w14:textId="0EBE2E1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21.61 (10.54)</w:t>
            </w:r>
          </w:p>
        </w:tc>
        <w:tc>
          <w:tcPr>
            <w:tcW w:w="1290" w:type="dxa"/>
            <w:tcBorders>
              <w:left w:val="double" w:sz="4" w:space="0" w:color="auto"/>
              <w:bottom w:val="single" w:sz="4" w:space="0" w:color="auto"/>
              <w:right w:val="nil"/>
            </w:tcBorders>
            <w:noWrap/>
            <w:hideMark/>
          </w:tcPr>
          <w:p w14:paraId="0A4C739E"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97 (10.98)</w:t>
            </w:r>
          </w:p>
        </w:tc>
      </w:tr>
      <w:tr w:rsidR="00E7451A" w:rsidRPr="00005E6E" w14:paraId="48D30E0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F53A7EA"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Activity commitment</w:t>
            </w:r>
          </w:p>
        </w:tc>
        <w:tc>
          <w:tcPr>
            <w:tcW w:w="1986" w:type="dxa"/>
            <w:vMerge w:val="restart"/>
            <w:tcBorders>
              <w:top w:val="single" w:sz="4" w:space="0" w:color="auto"/>
            </w:tcBorders>
            <w:noWrap/>
            <w:hideMark/>
          </w:tcPr>
          <w:p w14:paraId="375D819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Economic activity</w:t>
            </w:r>
          </w:p>
        </w:tc>
        <w:tc>
          <w:tcPr>
            <w:tcW w:w="3548" w:type="dxa"/>
            <w:tcBorders>
              <w:top w:val="single" w:sz="4" w:space="0" w:color="auto"/>
            </w:tcBorders>
            <w:noWrap/>
            <w:hideMark/>
          </w:tcPr>
          <w:p w14:paraId="666B5A82"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art-time workers</w:t>
            </w:r>
          </w:p>
          <w:p w14:paraId="19425A6D" w14:textId="56C45B7A"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tcBorders>
              <w:top w:val="single" w:sz="4" w:space="0" w:color="auto"/>
            </w:tcBorders>
            <w:noWrap/>
            <w:vAlign w:val="center"/>
            <w:hideMark/>
          </w:tcPr>
          <w:p w14:paraId="2193BAC7" w14:textId="1A954AD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3 (0.03)</w:t>
            </w:r>
          </w:p>
        </w:tc>
        <w:tc>
          <w:tcPr>
            <w:tcW w:w="1290" w:type="dxa"/>
            <w:tcBorders>
              <w:top w:val="single" w:sz="4" w:space="0" w:color="auto"/>
            </w:tcBorders>
            <w:noWrap/>
            <w:vAlign w:val="center"/>
            <w:hideMark/>
          </w:tcPr>
          <w:p w14:paraId="3B711A18" w14:textId="01DF4A2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1)</w:t>
            </w:r>
          </w:p>
        </w:tc>
        <w:tc>
          <w:tcPr>
            <w:tcW w:w="1290" w:type="dxa"/>
            <w:tcBorders>
              <w:top w:val="single" w:sz="4" w:space="0" w:color="auto"/>
            </w:tcBorders>
            <w:noWrap/>
            <w:vAlign w:val="center"/>
            <w:hideMark/>
          </w:tcPr>
          <w:p w14:paraId="7D02CE3A" w14:textId="220532A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5 (0.01)</w:t>
            </w:r>
          </w:p>
        </w:tc>
        <w:tc>
          <w:tcPr>
            <w:tcW w:w="1290" w:type="dxa"/>
            <w:tcBorders>
              <w:top w:val="single" w:sz="4" w:space="0" w:color="auto"/>
              <w:right w:val="double" w:sz="4" w:space="0" w:color="auto"/>
            </w:tcBorders>
            <w:noWrap/>
            <w:vAlign w:val="center"/>
            <w:hideMark/>
          </w:tcPr>
          <w:p w14:paraId="6FAE7A28" w14:textId="6ABA789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4 (0.01)</w:t>
            </w:r>
          </w:p>
        </w:tc>
        <w:tc>
          <w:tcPr>
            <w:tcW w:w="1290" w:type="dxa"/>
            <w:tcBorders>
              <w:top w:val="single" w:sz="4" w:space="0" w:color="auto"/>
              <w:left w:val="double" w:sz="4" w:space="0" w:color="auto"/>
              <w:right w:val="nil"/>
            </w:tcBorders>
            <w:noWrap/>
            <w:hideMark/>
          </w:tcPr>
          <w:p w14:paraId="139150B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r>
      <w:tr w:rsidR="00E7451A" w:rsidRPr="00005E6E" w14:paraId="136FCE9C"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95BEB7A"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6656AE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27D150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full-time worker </w:t>
            </w:r>
          </w:p>
          <w:p w14:paraId="4BC319FA" w14:textId="3E31AB15"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noWrap/>
            <w:vAlign w:val="center"/>
            <w:hideMark/>
          </w:tcPr>
          <w:p w14:paraId="16C8618B" w14:textId="5DE76C9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9 (0.04)</w:t>
            </w:r>
          </w:p>
        </w:tc>
        <w:tc>
          <w:tcPr>
            <w:tcW w:w="1290" w:type="dxa"/>
            <w:noWrap/>
            <w:vAlign w:val="center"/>
            <w:hideMark/>
          </w:tcPr>
          <w:p w14:paraId="2052BD2E" w14:textId="3C192EA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4 (0.04)</w:t>
            </w:r>
          </w:p>
        </w:tc>
        <w:tc>
          <w:tcPr>
            <w:tcW w:w="1290" w:type="dxa"/>
            <w:noWrap/>
            <w:vAlign w:val="center"/>
            <w:hideMark/>
          </w:tcPr>
          <w:p w14:paraId="21306395" w14:textId="5FE121E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9 (0.03)</w:t>
            </w:r>
          </w:p>
        </w:tc>
        <w:tc>
          <w:tcPr>
            <w:tcW w:w="1290" w:type="dxa"/>
            <w:tcBorders>
              <w:right w:val="double" w:sz="4" w:space="0" w:color="auto"/>
            </w:tcBorders>
            <w:noWrap/>
            <w:vAlign w:val="center"/>
            <w:hideMark/>
          </w:tcPr>
          <w:p w14:paraId="586904BF" w14:textId="21325F2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38 (0.04)</w:t>
            </w:r>
          </w:p>
        </w:tc>
        <w:tc>
          <w:tcPr>
            <w:tcW w:w="1290" w:type="dxa"/>
            <w:tcBorders>
              <w:left w:val="double" w:sz="4" w:space="0" w:color="auto"/>
              <w:right w:val="nil"/>
            </w:tcBorders>
            <w:noWrap/>
            <w:hideMark/>
          </w:tcPr>
          <w:p w14:paraId="4FE8076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r>
      <w:tr w:rsidR="00E7451A" w:rsidRPr="00005E6E" w14:paraId="52DD522C"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C2AE675"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44D80EF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507C0D8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self-employed workers</w:t>
            </w:r>
          </w:p>
          <w:p w14:paraId="2FC3DCBF" w14:textId="61F47E91"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 the resident population aged 16-74</w:t>
            </w:r>
          </w:p>
        </w:tc>
        <w:tc>
          <w:tcPr>
            <w:tcW w:w="1289" w:type="dxa"/>
            <w:tcBorders>
              <w:bottom w:val="single" w:sz="4" w:space="0" w:color="auto"/>
            </w:tcBorders>
            <w:noWrap/>
            <w:vAlign w:val="center"/>
            <w:hideMark/>
          </w:tcPr>
          <w:p w14:paraId="07F86741" w14:textId="70934F4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3 (0.02)</w:t>
            </w:r>
          </w:p>
        </w:tc>
        <w:tc>
          <w:tcPr>
            <w:tcW w:w="1290" w:type="dxa"/>
            <w:tcBorders>
              <w:bottom w:val="single" w:sz="4" w:space="0" w:color="auto"/>
            </w:tcBorders>
            <w:noWrap/>
            <w:vAlign w:val="center"/>
            <w:hideMark/>
          </w:tcPr>
          <w:p w14:paraId="5F9DD040" w14:textId="21CDFF5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1 (0.02)</w:t>
            </w:r>
          </w:p>
        </w:tc>
        <w:tc>
          <w:tcPr>
            <w:tcW w:w="1290" w:type="dxa"/>
            <w:tcBorders>
              <w:bottom w:val="single" w:sz="4" w:space="0" w:color="auto"/>
            </w:tcBorders>
            <w:noWrap/>
            <w:vAlign w:val="center"/>
            <w:hideMark/>
          </w:tcPr>
          <w:p w14:paraId="444B0476" w14:textId="2497CCE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 (0.02)</w:t>
            </w:r>
          </w:p>
        </w:tc>
        <w:tc>
          <w:tcPr>
            <w:tcW w:w="1290" w:type="dxa"/>
            <w:tcBorders>
              <w:bottom w:val="single" w:sz="4" w:space="0" w:color="auto"/>
              <w:right w:val="double" w:sz="4" w:space="0" w:color="auto"/>
            </w:tcBorders>
            <w:noWrap/>
            <w:vAlign w:val="center"/>
            <w:hideMark/>
          </w:tcPr>
          <w:p w14:paraId="0CF6FB36" w14:textId="01B6120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8 (0.02)</w:t>
            </w:r>
          </w:p>
        </w:tc>
        <w:tc>
          <w:tcPr>
            <w:tcW w:w="1290" w:type="dxa"/>
            <w:tcBorders>
              <w:left w:val="double" w:sz="4" w:space="0" w:color="auto"/>
              <w:bottom w:val="single" w:sz="4" w:space="0" w:color="auto"/>
              <w:right w:val="nil"/>
            </w:tcBorders>
            <w:noWrap/>
            <w:hideMark/>
          </w:tcPr>
          <w:p w14:paraId="7A100002"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3)</w:t>
            </w:r>
          </w:p>
        </w:tc>
      </w:tr>
      <w:tr w:rsidR="00E7451A" w:rsidRPr="00005E6E" w14:paraId="1175BD4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0FB8A584" w14:textId="77777777" w:rsidR="00E7451A" w:rsidRPr="00005E6E" w:rsidRDefault="00E7451A" w:rsidP="00E7451A">
            <w:pPr>
              <w:widowControl/>
              <w:wordWrap/>
              <w:autoSpaceDE/>
              <w:autoSpaceDN/>
              <w:rPr>
                <w:rFonts w:eastAsia="Times New Roman"/>
                <w:b w:val="0"/>
                <w:bCs w:val="0"/>
                <w:color w:val="000000"/>
              </w:rPr>
            </w:pPr>
            <w:r w:rsidRPr="00005E6E">
              <w:rPr>
                <w:rFonts w:eastAsia="Times New Roman"/>
                <w:b w:val="0"/>
                <w:bCs w:val="0"/>
                <w:color w:val="000000"/>
              </w:rPr>
              <w:t>Population Health</w:t>
            </w:r>
          </w:p>
        </w:tc>
        <w:tc>
          <w:tcPr>
            <w:tcW w:w="1986" w:type="dxa"/>
            <w:vMerge w:val="restart"/>
            <w:tcBorders>
              <w:top w:val="single" w:sz="4" w:space="0" w:color="auto"/>
            </w:tcBorders>
            <w:hideMark/>
          </w:tcPr>
          <w:p w14:paraId="39B27DE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General health status</w:t>
            </w:r>
          </w:p>
        </w:tc>
        <w:tc>
          <w:tcPr>
            <w:tcW w:w="3548" w:type="dxa"/>
            <w:tcBorders>
              <w:top w:val="single" w:sz="4" w:space="0" w:color="auto"/>
            </w:tcBorders>
            <w:noWrap/>
            <w:hideMark/>
          </w:tcPr>
          <w:p w14:paraId="0F944B8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good health </w:t>
            </w:r>
          </w:p>
        </w:tc>
        <w:tc>
          <w:tcPr>
            <w:tcW w:w="1289" w:type="dxa"/>
            <w:tcBorders>
              <w:top w:val="single" w:sz="4" w:space="0" w:color="auto"/>
            </w:tcBorders>
            <w:noWrap/>
            <w:vAlign w:val="center"/>
            <w:hideMark/>
          </w:tcPr>
          <w:p w14:paraId="472145C4" w14:textId="243BBF0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3 (0.02)</w:t>
            </w:r>
          </w:p>
        </w:tc>
        <w:tc>
          <w:tcPr>
            <w:tcW w:w="1290" w:type="dxa"/>
            <w:tcBorders>
              <w:top w:val="single" w:sz="4" w:space="0" w:color="auto"/>
            </w:tcBorders>
            <w:noWrap/>
            <w:vAlign w:val="center"/>
            <w:hideMark/>
          </w:tcPr>
          <w:p w14:paraId="627E48FE" w14:textId="7FD3179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3 (0.03)</w:t>
            </w:r>
          </w:p>
        </w:tc>
        <w:tc>
          <w:tcPr>
            <w:tcW w:w="1290" w:type="dxa"/>
            <w:tcBorders>
              <w:top w:val="single" w:sz="4" w:space="0" w:color="auto"/>
            </w:tcBorders>
            <w:noWrap/>
            <w:vAlign w:val="center"/>
            <w:hideMark/>
          </w:tcPr>
          <w:p w14:paraId="21C31B7B" w14:textId="0923B4A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1 (0.03)</w:t>
            </w:r>
          </w:p>
        </w:tc>
        <w:tc>
          <w:tcPr>
            <w:tcW w:w="1290" w:type="dxa"/>
            <w:tcBorders>
              <w:top w:val="single" w:sz="4" w:space="0" w:color="auto"/>
              <w:right w:val="double" w:sz="4" w:space="0" w:color="auto"/>
            </w:tcBorders>
            <w:noWrap/>
            <w:vAlign w:val="center"/>
            <w:hideMark/>
          </w:tcPr>
          <w:p w14:paraId="5502040A" w14:textId="07F05FC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8 (0.03)</w:t>
            </w:r>
          </w:p>
        </w:tc>
        <w:tc>
          <w:tcPr>
            <w:tcW w:w="1290" w:type="dxa"/>
            <w:tcBorders>
              <w:top w:val="single" w:sz="4" w:space="0" w:color="auto"/>
              <w:left w:val="double" w:sz="4" w:space="0" w:color="auto"/>
              <w:right w:val="nil"/>
            </w:tcBorders>
            <w:noWrap/>
            <w:hideMark/>
          </w:tcPr>
          <w:p w14:paraId="4961E2F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03)</w:t>
            </w:r>
          </w:p>
        </w:tc>
      </w:tr>
      <w:tr w:rsidR="00E7451A" w:rsidRPr="00005E6E" w14:paraId="3847F56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388EC7F"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66E5B12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4CA307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opulation in fair health</w:t>
            </w:r>
          </w:p>
        </w:tc>
        <w:tc>
          <w:tcPr>
            <w:tcW w:w="1289" w:type="dxa"/>
            <w:noWrap/>
            <w:vAlign w:val="center"/>
            <w:hideMark/>
          </w:tcPr>
          <w:p w14:paraId="2BB1EC0B" w14:textId="6936099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2 (0.02)</w:t>
            </w:r>
          </w:p>
        </w:tc>
        <w:tc>
          <w:tcPr>
            <w:tcW w:w="1290" w:type="dxa"/>
            <w:noWrap/>
            <w:vAlign w:val="center"/>
            <w:hideMark/>
          </w:tcPr>
          <w:p w14:paraId="63B93F48" w14:textId="0D3FCA0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2 (0.02)</w:t>
            </w:r>
          </w:p>
        </w:tc>
        <w:tc>
          <w:tcPr>
            <w:tcW w:w="1290" w:type="dxa"/>
            <w:noWrap/>
            <w:vAlign w:val="center"/>
            <w:hideMark/>
          </w:tcPr>
          <w:p w14:paraId="54BD8C77" w14:textId="53B2222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2)</w:t>
            </w:r>
          </w:p>
        </w:tc>
        <w:tc>
          <w:tcPr>
            <w:tcW w:w="1290" w:type="dxa"/>
            <w:tcBorders>
              <w:right w:val="double" w:sz="4" w:space="0" w:color="auto"/>
            </w:tcBorders>
            <w:noWrap/>
            <w:vAlign w:val="center"/>
            <w:hideMark/>
          </w:tcPr>
          <w:p w14:paraId="06C28CDF" w14:textId="3661389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4 (0.02)</w:t>
            </w:r>
          </w:p>
        </w:tc>
        <w:tc>
          <w:tcPr>
            <w:tcW w:w="1290" w:type="dxa"/>
            <w:tcBorders>
              <w:left w:val="double" w:sz="4" w:space="0" w:color="auto"/>
              <w:right w:val="nil"/>
            </w:tcBorders>
            <w:noWrap/>
            <w:hideMark/>
          </w:tcPr>
          <w:p w14:paraId="70A3001B"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2)</w:t>
            </w:r>
          </w:p>
        </w:tc>
      </w:tr>
      <w:tr w:rsidR="00E7451A" w:rsidRPr="00005E6E" w14:paraId="6CE3883C"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3B9D87E5"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2573271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4DB09C5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bad health </w:t>
            </w:r>
          </w:p>
        </w:tc>
        <w:tc>
          <w:tcPr>
            <w:tcW w:w="1289" w:type="dxa"/>
            <w:tcBorders>
              <w:bottom w:val="single" w:sz="4" w:space="0" w:color="auto"/>
            </w:tcBorders>
            <w:noWrap/>
            <w:vAlign w:val="center"/>
            <w:hideMark/>
          </w:tcPr>
          <w:p w14:paraId="0B6990EB" w14:textId="05AF96C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5 (0.01)</w:t>
            </w:r>
          </w:p>
        </w:tc>
        <w:tc>
          <w:tcPr>
            <w:tcW w:w="1290" w:type="dxa"/>
            <w:tcBorders>
              <w:bottom w:val="single" w:sz="4" w:space="0" w:color="auto"/>
            </w:tcBorders>
            <w:noWrap/>
            <w:vAlign w:val="center"/>
            <w:hideMark/>
          </w:tcPr>
          <w:p w14:paraId="6BE93167" w14:textId="61117B1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5 (0.01)</w:t>
            </w:r>
          </w:p>
        </w:tc>
        <w:tc>
          <w:tcPr>
            <w:tcW w:w="1290" w:type="dxa"/>
            <w:tcBorders>
              <w:bottom w:val="single" w:sz="4" w:space="0" w:color="auto"/>
            </w:tcBorders>
            <w:noWrap/>
            <w:vAlign w:val="center"/>
            <w:hideMark/>
          </w:tcPr>
          <w:p w14:paraId="6C1938CC" w14:textId="560333A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5 (0.01)</w:t>
            </w:r>
          </w:p>
        </w:tc>
        <w:tc>
          <w:tcPr>
            <w:tcW w:w="1290" w:type="dxa"/>
            <w:tcBorders>
              <w:bottom w:val="single" w:sz="4" w:space="0" w:color="auto"/>
              <w:right w:val="double" w:sz="4" w:space="0" w:color="auto"/>
            </w:tcBorders>
            <w:noWrap/>
            <w:vAlign w:val="center"/>
            <w:hideMark/>
          </w:tcPr>
          <w:p w14:paraId="1EA4D808" w14:textId="03DD767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6 (0.01)</w:t>
            </w:r>
          </w:p>
        </w:tc>
        <w:tc>
          <w:tcPr>
            <w:tcW w:w="1290" w:type="dxa"/>
            <w:tcBorders>
              <w:left w:val="double" w:sz="4" w:space="0" w:color="auto"/>
              <w:bottom w:val="single" w:sz="4" w:space="0" w:color="auto"/>
              <w:right w:val="nil"/>
            </w:tcBorders>
            <w:noWrap/>
            <w:hideMark/>
          </w:tcPr>
          <w:p w14:paraId="3500705E"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r>
      <w:tr w:rsidR="00E7451A" w:rsidRPr="00005E6E" w14:paraId="11D8E596"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6FEE4793" w14:textId="345C43B6" w:rsidR="00E7451A" w:rsidRPr="00005E6E" w:rsidRDefault="00E7451A" w:rsidP="00E7451A">
            <w:pPr>
              <w:widowControl/>
              <w:wordWrap/>
              <w:autoSpaceDE/>
              <w:autoSpaceDN/>
              <w:rPr>
                <w:rFonts w:eastAsia="Times New Roman"/>
                <w:color w:val="000000"/>
              </w:rPr>
            </w:pPr>
            <w:r w:rsidRPr="00005E6E">
              <w:rPr>
                <w:rFonts w:eastAsia="Times New Roman"/>
                <w:color w:val="000000"/>
              </w:rPr>
              <w:t xml:space="preserve">Perceived risk of COVID-19 </w:t>
            </w:r>
          </w:p>
        </w:tc>
        <w:tc>
          <w:tcPr>
            <w:tcW w:w="1986" w:type="dxa"/>
            <w:tcBorders>
              <w:top w:val="single" w:sz="4" w:space="0" w:color="auto"/>
            </w:tcBorders>
            <w:noWrap/>
            <w:hideMark/>
          </w:tcPr>
          <w:p w14:paraId="233CD44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fection rates</w:t>
            </w:r>
          </w:p>
        </w:tc>
        <w:tc>
          <w:tcPr>
            <w:tcW w:w="3548" w:type="dxa"/>
            <w:tcBorders>
              <w:top w:val="single" w:sz="4" w:space="0" w:color="auto"/>
            </w:tcBorders>
            <w:noWrap/>
            <w:hideMark/>
          </w:tcPr>
          <w:p w14:paraId="7FF8729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Cumulative COVID-19 reported </w:t>
            </w:r>
            <w:proofErr w:type="gramStart"/>
            <w:r w:rsidRPr="00005E6E">
              <w:rPr>
                <w:rFonts w:eastAsia="Times New Roman"/>
                <w:b/>
                <w:bCs/>
                <w:color w:val="000000"/>
                <w:sz w:val="18"/>
                <w:szCs w:val="18"/>
              </w:rPr>
              <w:t>cases</w:t>
            </w:r>
            <w:proofErr w:type="gramEnd"/>
          </w:p>
          <w:p w14:paraId="6FA79335" w14:textId="44F6428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top w:val="single" w:sz="4" w:space="0" w:color="auto"/>
            </w:tcBorders>
            <w:noWrap/>
            <w:vAlign w:val="center"/>
            <w:hideMark/>
          </w:tcPr>
          <w:p w14:paraId="0AC7510B" w14:textId="3E502F0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24.6 (19.65)</w:t>
            </w:r>
          </w:p>
        </w:tc>
        <w:tc>
          <w:tcPr>
            <w:tcW w:w="1290" w:type="dxa"/>
            <w:tcBorders>
              <w:top w:val="single" w:sz="4" w:space="0" w:color="auto"/>
            </w:tcBorders>
            <w:noWrap/>
            <w:vAlign w:val="center"/>
            <w:hideMark/>
          </w:tcPr>
          <w:p w14:paraId="1B7CBEFB" w14:textId="0811C1A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5.72 (12.14)</w:t>
            </w:r>
          </w:p>
        </w:tc>
        <w:tc>
          <w:tcPr>
            <w:tcW w:w="1290" w:type="dxa"/>
            <w:tcBorders>
              <w:top w:val="single" w:sz="4" w:space="0" w:color="auto"/>
            </w:tcBorders>
            <w:noWrap/>
            <w:vAlign w:val="center"/>
            <w:hideMark/>
          </w:tcPr>
          <w:p w14:paraId="1BB76E90" w14:textId="73BBDA4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1.29 (7.04)</w:t>
            </w:r>
          </w:p>
        </w:tc>
        <w:tc>
          <w:tcPr>
            <w:tcW w:w="1290" w:type="dxa"/>
            <w:tcBorders>
              <w:top w:val="single" w:sz="4" w:space="0" w:color="auto"/>
              <w:right w:val="double" w:sz="4" w:space="0" w:color="auto"/>
            </w:tcBorders>
            <w:noWrap/>
            <w:vAlign w:val="center"/>
            <w:hideMark/>
          </w:tcPr>
          <w:p w14:paraId="671959CF" w14:textId="332A792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9.49 (8.57)</w:t>
            </w:r>
          </w:p>
        </w:tc>
        <w:tc>
          <w:tcPr>
            <w:tcW w:w="1290" w:type="dxa"/>
            <w:tcBorders>
              <w:top w:val="single" w:sz="4" w:space="0" w:color="auto"/>
              <w:left w:val="double" w:sz="4" w:space="0" w:color="auto"/>
              <w:right w:val="nil"/>
            </w:tcBorders>
            <w:noWrap/>
            <w:hideMark/>
          </w:tcPr>
          <w:p w14:paraId="52974FB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4.11 (12.40)</w:t>
            </w:r>
          </w:p>
        </w:tc>
      </w:tr>
      <w:tr w:rsidR="00E7451A" w:rsidRPr="00005E6E" w14:paraId="51B9A86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48EC6C61" w14:textId="77777777" w:rsidR="00E7451A" w:rsidRPr="00005E6E" w:rsidRDefault="00E7451A" w:rsidP="00E7451A">
            <w:pPr>
              <w:widowControl/>
              <w:wordWrap/>
              <w:autoSpaceDE/>
              <w:autoSpaceDN/>
              <w:rPr>
                <w:rFonts w:eastAsia="Times New Roman"/>
                <w:b w:val="0"/>
                <w:bCs w:val="0"/>
                <w:color w:val="000000"/>
              </w:rPr>
            </w:pPr>
          </w:p>
        </w:tc>
        <w:tc>
          <w:tcPr>
            <w:tcW w:w="1986" w:type="dxa"/>
            <w:tcBorders>
              <w:bottom w:val="single" w:sz="4" w:space="0" w:color="auto"/>
            </w:tcBorders>
            <w:noWrap/>
            <w:hideMark/>
          </w:tcPr>
          <w:p w14:paraId="3106AA9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Mortality rates</w:t>
            </w:r>
          </w:p>
        </w:tc>
        <w:tc>
          <w:tcPr>
            <w:tcW w:w="3548" w:type="dxa"/>
            <w:tcBorders>
              <w:bottom w:val="single" w:sz="4" w:space="0" w:color="auto"/>
            </w:tcBorders>
            <w:noWrap/>
            <w:hideMark/>
          </w:tcPr>
          <w:p w14:paraId="43AA02D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Cumulative COVID-19 reported </w:t>
            </w:r>
            <w:proofErr w:type="gramStart"/>
            <w:r w:rsidRPr="00005E6E">
              <w:rPr>
                <w:rFonts w:eastAsia="Times New Roman"/>
                <w:b/>
                <w:bCs/>
                <w:color w:val="000000"/>
                <w:sz w:val="18"/>
                <w:szCs w:val="18"/>
              </w:rPr>
              <w:t>deaths</w:t>
            </w:r>
            <w:proofErr w:type="gramEnd"/>
            <w:r w:rsidRPr="00005E6E">
              <w:rPr>
                <w:rFonts w:eastAsia="Times New Roman"/>
                <w:b/>
                <w:bCs/>
                <w:color w:val="000000"/>
                <w:sz w:val="18"/>
                <w:szCs w:val="18"/>
              </w:rPr>
              <w:t xml:space="preserve"> </w:t>
            </w:r>
          </w:p>
          <w:p w14:paraId="67CC4005" w14:textId="0E6354C6"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bottom w:val="single" w:sz="4" w:space="0" w:color="auto"/>
            </w:tcBorders>
            <w:noWrap/>
            <w:vAlign w:val="center"/>
            <w:hideMark/>
          </w:tcPr>
          <w:p w14:paraId="21C0EABE" w14:textId="6308FB7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83 (1.87)</w:t>
            </w:r>
          </w:p>
        </w:tc>
        <w:tc>
          <w:tcPr>
            <w:tcW w:w="1290" w:type="dxa"/>
            <w:tcBorders>
              <w:bottom w:val="single" w:sz="4" w:space="0" w:color="auto"/>
            </w:tcBorders>
            <w:noWrap/>
            <w:vAlign w:val="center"/>
            <w:hideMark/>
          </w:tcPr>
          <w:p w14:paraId="00FA3639" w14:textId="36D6E81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25 (1.44)</w:t>
            </w:r>
          </w:p>
        </w:tc>
        <w:tc>
          <w:tcPr>
            <w:tcW w:w="1290" w:type="dxa"/>
            <w:tcBorders>
              <w:bottom w:val="single" w:sz="4" w:space="0" w:color="auto"/>
            </w:tcBorders>
            <w:noWrap/>
            <w:vAlign w:val="center"/>
            <w:hideMark/>
          </w:tcPr>
          <w:p w14:paraId="19FEC8DB" w14:textId="4797CDE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93 (1.26)</w:t>
            </w:r>
          </w:p>
        </w:tc>
        <w:tc>
          <w:tcPr>
            <w:tcW w:w="1290" w:type="dxa"/>
            <w:tcBorders>
              <w:bottom w:val="single" w:sz="4" w:space="0" w:color="auto"/>
              <w:right w:val="double" w:sz="4" w:space="0" w:color="auto"/>
            </w:tcBorders>
            <w:noWrap/>
            <w:vAlign w:val="center"/>
            <w:hideMark/>
          </w:tcPr>
          <w:p w14:paraId="5E6C2A1D" w14:textId="72426F4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1 (0.81)</w:t>
            </w:r>
          </w:p>
        </w:tc>
        <w:tc>
          <w:tcPr>
            <w:tcW w:w="1290" w:type="dxa"/>
            <w:tcBorders>
              <w:left w:val="double" w:sz="4" w:space="0" w:color="auto"/>
              <w:bottom w:val="single" w:sz="4" w:space="0" w:color="auto"/>
              <w:right w:val="nil"/>
            </w:tcBorders>
            <w:noWrap/>
            <w:hideMark/>
          </w:tcPr>
          <w:p w14:paraId="7698747C"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8 (1.39)</w:t>
            </w:r>
          </w:p>
        </w:tc>
      </w:tr>
      <w:tr w:rsidR="00E7451A" w:rsidRPr="00005E6E" w14:paraId="281DA109"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hideMark/>
          </w:tcPr>
          <w:p w14:paraId="5A7DDB2B" w14:textId="4BA1F253" w:rsidR="00E7451A" w:rsidRPr="00005E6E" w:rsidRDefault="00E7451A" w:rsidP="00E7451A">
            <w:pPr>
              <w:widowControl/>
              <w:wordWrap/>
              <w:autoSpaceDE/>
              <w:autoSpaceDN/>
              <w:rPr>
                <w:rFonts w:eastAsia="Times New Roman"/>
                <w:color w:val="000000"/>
              </w:rPr>
            </w:pPr>
            <w:r w:rsidRPr="00005E6E">
              <w:rPr>
                <w:rFonts w:eastAsia="Times New Roman"/>
                <w:color w:val="000000"/>
              </w:rPr>
              <w:t>Ethnic composition</w:t>
            </w:r>
          </w:p>
        </w:tc>
        <w:tc>
          <w:tcPr>
            <w:tcW w:w="1986" w:type="dxa"/>
            <w:tcBorders>
              <w:top w:val="single" w:sz="4" w:space="0" w:color="auto"/>
            </w:tcBorders>
            <w:hideMark/>
          </w:tcPr>
          <w:p w14:paraId="294DEE7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White</w:t>
            </w:r>
          </w:p>
        </w:tc>
        <w:tc>
          <w:tcPr>
            <w:tcW w:w="3548" w:type="dxa"/>
            <w:tcBorders>
              <w:top w:val="single" w:sz="4" w:space="0" w:color="auto"/>
            </w:tcBorders>
            <w:noWrap/>
            <w:hideMark/>
          </w:tcPr>
          <w:p w14:paraId="3CE911EB"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the residential population </w:t>
            </w:r>
          </w:p>
          <w:p w14:paraId="2DC23003" w14:textId="5226FDF2"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that identified as White British</w:t>
            </w:r>
          </w:p>
        </w:tc>
        <w:tc>
          <w:tcPr>
            <w:tcW w:w="1289" w:type="dxa"/>
            <w:tcBorders>
              <w:top w:val="single" w:sz="4" w:space="0" w:color="auto"/>
            </w:tcBorders>
            <w:noWrap/>
            <w:vAlign w:val="center"/>
            <w:hideMark/>
          </w:tcPr>
          <w:p w14:paraId="0DB8A255" w14:textId="141B1C0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2 (0.2)</w:t>
            </w:r>
          </w:p>
        </w:tc>
        <w:tc>
          <w:tcPr>
            <w:tcW w:w="1290" w:type="dxa"/>
            <w:tcBorders>
              <w:top w:val="single" w:sz="4" w:space="0" w:color="auto"/>
            </w:tcBorders>
            <w:noWrap/>
            <w:vAlign w:val="center"/>
            <w:hideMark/>
          </w:tcPr>
          <w:p w14:paraId="7F38560A" w14:textId="0F15C94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8 (0.14)</w:t>
            </w:r>
          </w:p>
        </w:tc>
        <w:tc>
          <w:tcPr>
            <w:tcW w:w="1290" w:type="dxa"/>
            <w:tcBorders>
              <w:top w:val="single" w:sz="4" w:space="0" w:color="auto"/>
            </w:tcBorders>
            <w:noWrap/>
            <w:vAlign w:val="center"/>
            <w:hideMark/>
          </w:tcPr>
          <w:p w14:paraId="2F49C28F" w14:textId="7805B08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93 (0.08)</w:t>
            </w:r>
          </w:p>
        </w:tc>
        <w:tc>
          <w:tcPr>
            <w:tcW w:w="1290" w:type="dxa"/>
            <w:tcBorders>
              <w:top w:val="single" w:sz="4" w:space="0" w:color="auto"/>
              <w:right w:val="double" w:sz="4" w:space="0" w:color="auto"/>
            </w:tcBorders>
            <w:noWrap/>
            <w:vAlign w:val="center"/>
            <w:hideMark/>
          </w:tcPr>
          <w:p w14:paraId="3BB9A46B" w14:textId="346BE82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9 (0.09)</w:t>
            </w:r>
          </w:p>
        </w:tc>
        <w:tc>
          <w:tcPr>
            <w:tcW w:w="1290" w:type="dxa"/>
            <w:tcBorders>
              <w:top w:val="single" w:sz="4" w:space="0" w:color="auto"/>
              <w:left w:val="double" w:sz="4" w:space="0" w:color="auto"/>
              <w:right w:val="nil"/>
            </w:tcBorders>
            <w:noWrap/>
            <w:hideMark/>
          </w:tcPr>
          <w:p w14:paraId="5BE566C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9 (0.13)</w:t>
            </w:r>
          </w:p>
        </w:tc>
      </w:tr>
      <w:tr w:rsidR="00E7451A" w:rsidRPr="00005E6E" w14:paraId="1585D116"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4D70510" w14:textId="77777777" w:rsidR="00E7451A" w:rsidRPr="00005E6E" w:rsidRDefault="00E7451A" w:rsidP="00E7451A">
            <w:pPr>
              <w:widowControl/>
              <w:wordWrap/>
              <w:autoSpaceDE/>
              <w:autoSpaceDN/>
              <w:rPr>
                <w:rFonts w:eastAsia="Times New Roman"/>
                <w:color w:val="000000"/>
              </w:rPr>
            </w:pPr>
          </w:p>
        </w:tc>
        <w:tc>
          <w:tcPr>
            <w:tcW w:w="1986" w:type="dxa"/>
            <w:hideMark/>
          </w:tcPr>
          <w:p w14:paraId="07EA01F8" w14:textId="0097D1C0"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ixed/multiple groups</w:t>
            </w:r>
          </w:p>
        </w:tc>
        <w:tc>
          <w:tcPr>
            <w:tcW w:w="3548" w:type="dxa"/>
            <w:noWrap/>
            <w:hideMark/>
          </w:tcPr>
          <w:p w14:paraId="7926EED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Mixed (joint) and</w:t>
            </w:r>
          </w:p>
          <w:p w14:paraId="375A41B0" w14:textId="066018DF"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ultiple ethnic groups</w:t>
            </w:r>
          </w:p>
        </w:tc>
        <w:tc>
          <w:tcPr>
            <w:tcW w:w="1289" w:type="dxa"/>
            <w:noWrap/>
            <w:vAlign w:val="center"/>
            <w:hideMark/>
          </w:tcPr>
          <w:p w14:paraId="1C96D86D" w14:textId="4B3DF87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3 (0.02)</w:t>
            </w:r>
          </w:p>
        </w:tc>
        <w:tc>
          <w:tcPr>
            <w:tcW w:w="1290" w:type="dxa"/>
            <w:noWrap/>
            <w:vAlign w:val="center"/>
            <w:hideMark/>
          </w:tcPr>
          <w:p w14:paraId="61F99F1E" w14:textId="0175E18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1)</w:t>
            </w:r>
          </w:p>
        </w:tc>
        <w:tc>
          <w:tcPr>
            <w:tcW w:w="1290" w:type="dxa"/>
            <w:noWrap/>
            <w:vAlign w:val="center"/>
            <w:hideMark/>
          </w:tcPr>
          <w:p w14:paraId="405A33B7" w14:textId="74698E7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1)</w:t>
            </w:r>
          </w:p>
        </w:tc>
        <w:tc>
          <w:tcPr>
            <w:tcW w:w="1290" w:type="dxa"/>
            <w:tcBorders>
              <w:right w:val="double" w:sz="4" w:space="0" w:color="auto"/>
            </w:tcBorders>
            <w:noWrap/>
            <w:vAlign w:val="center"/>
            <w:hideMark/>
          </w:tcPr>
          <w:p w14:paraId="5F7EC9F2" w14:textId="422D5E2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2 (0.01)</w:t>
            </w:r>
          </w:p>
        </w:tc>
        <w:tc>
          <w:tcPr>
            <w:tcW w:w="1290" w:type="dxa"/>
            <w:tcBorders>
              <w:left w:val="double" w:sz="4" w:space="0" w:color="auto"/>
              <w:right w:val="nil"/>
            </w:tcBorders>
            <w:noWrap/>
            <w:hideMark/>
          </w:tcPr>
          <w:p w14:paraId="1E163A48"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r>
      <w:tr w:rsidR="00E7451A" w:rsidRPr="00005E6E" w14:paraId="4CF28E48"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AADEDCD" w14:textId="77777777" w:rsidR="00E7451A" w:rsidRPr="00005E6E" w:rsidRDefault="00E7451A" w:rsidP="00E7451A">
            <w:pPr>
              <w:widowControl/>
              <w:wordWrap/>
              <w:autoSpaceDE/>
              <w:autoSpaceDN/>
              <w:rPr>
                <w:rFonts w:eastAsia="Times New Roman"/>
                <w:color w:val="000000"/>
              </w:rPr>
            </w:pPr>
          </w:p>
        </w:tc>
        <w:tc>
          <w:tcPr>
            <w:tcW w:w="1986" w:type="dxa"/>
            <w:hideMark/>
          </w:tcPr>
          <w:p w14:paraId="2D88C3A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dian</w:t>
            </w:r>
          </w:p>
        </w:tc>
        <w:tc>
          <w:tcPr>
            <w:tcW w:w="3548" w:type="dxa"/>
            <w:noWrap/>
            <w:hideMark/>
          </w:tcPr>
          <w:p w14:paraId="72C723B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Indian</w:t>
            </w:r>
          </w:p>
        </w:tc>
        <w:tc>
          <w:tcPr>
            <w:tcW w:w="1289" w:type="dxa"/>
            <w:noWrap/>
            <w:vAlign w:val="center"/>
            <w:hideMark/>
          </w:tcPr>
          <w:p w14:paraId="5CB18D27" w14:textId="5863767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3 (0.05)</w:t>
            </w:r>
          </w:p>
        </w:tc>
        <w:tc>
          <w:tcPr>
            <w:tcW w:w="1290" w:type="dxa"/>
            <w:noWrap/>
            <w:vAlign w:val="center"/>
            <w:hideMark/>
          </w:tcPr>
          <w:p w14:paraId="2280E637" w14:textId="0DEFDC2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4)</w:t>
            </w:r>
          </w:p>
        </w:tc>
        <w:tc>
          <w:tcPr>
            <w:tcW w:w="1290" w:type="dxa"/>
            <w:noWrap/>
            <w:vAlign w:val="center"/>
            <w:hideMark/>
          </w:tcPr>
          <w:p w14:paraId="460C85AD" w14:textId="03A1C13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3)</w:t>
            </w:r>
          </w:p>
        </w:tc>
        <w:tc>
          <w:tcPr>
            <w:tcW w:w="1290" w:type="dxa"/>
            <w:tcBorders>
              <w:right w:val="double" w:sz="4" w:space="0" w:color="auto"/>
            </w:tcBorders>
            <w:noWrap/>
            <w:vAlign w:val="center"/>
            <w:hideMark/>
          </w:tcPr>
          <w:p w14:paraId="69711271" w14:textId="3D1AE0B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2 (0.04)</w:t>
            </w:r>
          </w:p>
        </w:tc>
        <w:tc>
          <w:tcPr>
            <w:tcW w:w="1290" w:type="dxa"/>
            <w:tcBorders>
              <w:left w:val="double" w:sz="4" w:space="0" w:color="auto"/>
              <w:right w:val="nil"/>
            </w:tcBorders>
            <w:noWrap/>
            <w:hideMark/>
          </w:tcPr>
          <w:p w14:paraId="31DD55A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r>
      <w:tr w:rsidR="00E7451A" w:rsidRPr="00005E6E" w14:paraId="0E57312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1643D9" w14:textId="77777777" w:rsidR="00E7451A" w:rsidRPr="00005E6E" w:rsidRDefault="00E7451A" w:rsidP="00E7451A">
            <w:pPr>
              <w:widowControl/>
              <w:wordWrap/>
              <w:autoSpaceDE/>
              <w:autoSpaceDN/>
              <w:rPr>
                <w:rFonts w:eastAsia="Times New Roman"/>
                <w:color w:val="000000"/>
              </w:rPr>
            </w:pPr>
          </w:p>
        </w:tc>
        <w:tc>
          <w:tcPr>
            <w:tcW w:w="1986" w:type="dxa"/>
            <w:hideMark/>
          </w:tcPr>
          <w:p w14:paraId="3435918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kistani</w:t>
            </w:r>
          </w:p>
        </w:tc>
        <w:tc>
          <w:tcPr>
            <w:tcW w:w="3548" w:type="dxa"/>
            <w:noWrap/>
            <w:hideMark/>
          </w:tcPr>
          <w:p w14:paraId="061DD77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Pakistani</w:t>
            </w:r>
          </w:p>
        </w:tc>
        <w:tc>
          <w:tcPr>
            <w:tcW w:w="1289" w:type="dxa"/>
            <w:noWrap/>
            <w:vAlign w:val="center"/>
            <w:hideMark/>
          </w:tcPr>
          <w:p w14:paraId="41E0CD9F" w14:textId="6EECF27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2)</w:t>
            </w:r>
          </w:p>
        </w:tc>
        <w:tc>
          <w:tcPr>
            <w:tcW w:w="1290" w:type="dxa"/>
            <w:noWrap/>
            <w:vAlign w:val="center"/>
            <w:hideMark/>
          </w:tcPr>
          <w:p w14:paraId="683D2639" w14:textId="2FCDC5D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3)</w:t>
            </w:r>
          </w:p>
        </w:tc>
        <w:tc>
          <w:tcPr>
            <w:tcW w:w="1290" w:type="dxa"/>
            <w:noWrap/>
            <w:vAlign w:val="center"/>
            <w:hideMark/>
          </w:tcPr>
          <w:p w14:paraId="0CF05444" w14:textId="7E6C02B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3)</w:t>
            </w:r>
          </w:p>
        </w:tc>
        <w:tc>
          <w:tcPr>
            <w:tcW w:w="1290" w:type="dxa"/>
            <w:tcBorders>
              <w:right w:val="double" w:sz="4" w:space="0" w:color="auto"/>
            </w:tcBorders>
            <w:noWrap/>
            <w:vAlign w:val="center"/>
            <w:hideMark/>
          </w:tcPr>
          <w:p w14:paraId="7ADD7C55" w14:textId="0ECE68E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2 (0.04)</w:t>
            </w:r>
          </w:p>
        </w:tc>
        <w:tc>
          <w:tcPr>
            <w:tcW w:w="1290" w:type="dxa"/>
            <w:tcBorders>
              <w:left w:val="double" w:sz="4" w:space="0" w:color="auto"/>
              <w:right w:val="nil"/>
            </w:tcBorders>
            <w:noWrap/>
            <w:hideMark/>
          </w:tcPr>
          <w:p w14:paraId="1DF7BB99"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r>
      <w:tr w:rsidR="00E7451A" w:rsidRPr="00005E6E" w14:paraId="10F4DC87"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3015AEA" w14:textId="77777777" w:rsidR="00E7451A" w:rsidRPr="00005E6E" w:rsidRDefault="00E7451A" w:rsidP="00E7451A">
            <w:pPr>
              <w:widowControl/>
              <w:wordWrap/>
              <w:autoSpaceDE/>
              <w:autoSpaceDN/>
              <w:rPr>
                <w:rFonts w:eastAsia="Times New Roman"/>
                <w:color w:val="000000"/>
              </w:rPr>
            </w:pPr>
          </w:p>
        </w:tc>
        <w:tc>
          <w:tcPr>
            <w:tcW w:w="1986" w:type="dxa"/>
            <w:hideMark/>
          </w:tcPr>
          <w:p w14:paraId="5609966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Bangladeshi</w:t>
            </w:r>
          </w:p>
        </w:tc>
        <w:tc>
          <w:tcPr>
            <w:tcW w:w="3548" w:type="dxa"/>
            <w:noWrap/>
            <w:hideMark/>
          </w:tcPr>
          <w:p w14:paraId="48DBCDA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angladeshi</w:t>
            </w:r>
          </w:p>
        </w:tc>
        <w:tc>
          <w:tcPr>
            <w:tcW w:w="1289" w:type="dxa"/>
            <w:noWrap/>
            <w:vAlign w:val="center"/>
            <w:hideMark/>
          </w:tcPr>
          <w:p w14:paraId="336C55A8" w14:textId="27BDA40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5)</w:t>
            </w:r>
          </w:p>
        </w:tc>
        <w:tc>
          <w:tcPr>
            <w:tcW w:w="1290" w:type="dxa"/>
            <w:noWrap/>
            <w:vAlign w:val="center"/>
            <w:hideMark/>
          </w:tcPr>
          <w:p w14:paraId="5E1EE266" w14:textId="12A1A3A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noWrap/>
            <w:vAlign w:val="center"/>
            <w:hideMark/>
          </w:tcPr>
          <w:p w14:paraId="61E0511F" w14:textId="0216180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right w:val="double" w:sz="4" w:space="0" w:color="auto"/>
            </w:tcBorders>
            <w:noWrap/>
            <w:vAlign w:val="center"/>
            <w:hideMark/>
          </w:tcPr>
          <w:p w14:paraId="75950BF1" w14:textId="7A20D96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left w:val="double" w:sz="4" w:space="0" w:color="auto"/>
              <w:right w:val="nil"/>
            </w:tcBorders>
            <w:noWrap/>
            <w:hideMark/>
          </w:tcPr>
          <w:p w14:paraId="71F81C27"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677E78E0"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5AC2E3B" w14:textId="77777777" w:rsidR="00E7451A" w:rsidRPr="00005E6E" w:rsidRDefault="00E7451A" w:rsidP="00E7451A">
            <w:pPr>
              <w:widowControl/>
              <w:wordWrap/>
              <w:autoSpaceDE/>
              <w:autoSpaceDN/>
              <w:rPr>
                <w:rFonts w:eastAsia="Times New Roman"/>
                <w:color w:val="000000"/>
              </w:rPr>
            </w:pPr>
          </w:p>
        </w:tc>
        <w:tc>
          <w:tcPr>
            <w:tcW w:w="1986" w:type="dxa"/>
            <w:hideMark/>
          </w:tcPr>
          <w:p w14:paraId="79765B8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hinese</w:t>
            </w:r>
          </w:p>
        </w:tc>
        <w:tc>
          <w:tcPr>
            <w:tcW w:w="3548" w:type="dxa"/>
            <w:noWrap/>
            <w:hideMark/>
          </w:tcPr>
          <w:p w14:paraId="4CA16E6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Chinese</w:t>
            </w:r>
          </w:p>
        </w:tc>
        <w:tc>
          <w:tcPr>
            <w:tcW w:w="1289" w:type="dxa"/>
            <w:noWrap/>
            <w:vAlign w:val="center"/>
            <w:hideMark/>
          </w:tcPr>
          <w:p w14:paraId="68156013" w14:textId="41ABA98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1)</w:t>
            </w:r>
          </w:p>
        </w:tc>
        <w:tc>
          <w:tcPr>
            <w:tcW w:w="1290" w:type="dxa"/>
            <w:noWrap/>
            <w:vAlign w:val="center"/>
            <w:hideMark/>
          </w:tcPr>
          <w:p w14:paraId="1713A002" w14:textId="2B8A843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w:t>
            </w:r>
          </w:p>
        </w:tc>
        <w:tc>
          <w:tcPr>
            <w:tcW w:w="1290" w:type="dxa"/>
            <w:noWrap/>
            <w:vAlign w:val="center"/>
            <w:hideMark/>
          </w:tcPr>
          <w:p w14:paraId="66EE1DCD" w14:textId="60D14C6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 (0)</w:t>
            </w:r>
          </w:p>
        </w:tc>
        <w:tc>
          <w:tcPr>
            <w:tcW w:w="1290" w:type="dxa"/>
            <w:tcBorders>
              <w:right w:val="double" w:sz="4" w:space="0" w:color="auto"/>
            </w:tcBorders>
            <w:noWrap/>
            <w:vAlign w:val="center"/>
            <w:hideMark/>
          </w:tcPr>
          <w:p w14:paraId="57FA40B3" w14:textId="0065A6F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3690FD34"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r w:rsidR="00E7451A" w:rsidRPr="00005E6E" w14:paraId="58285B6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4169958" w14:textId="77777777" w:rsidR="00E7451A" w:rsidRPr="00005E6E" w:rsidRDefault="00E7451A" w:rsidP="00E7451A">
            <w:pPr>
              <w:widowControl/>
              <w:wordWrap/>
              <w:autoSpaceDE/>
              <w:autoSpaceDN/>
              <w:rPr>
                <w:rFonts w:eastAsia="Times New Roman"/>
                <w:color w:val="000000"/>
              </w:rPr>
            </w:pPr>
          </w:p>
        </w:tc>
        <w:tc>
          <w:tcPr>
            <w:tcW w:w="1986" w:type="dxa"/>
            <w:hideMark/>
          </w:tcPr>
          <w:p w14:paraId="1205983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Asian</w:t>
            </w:r>
          </w:p>
        </w:tc>
        <w:tc>
          <w:tcPr>
            <w:tcW w:w="3548" w:type="dxa"/>
            <w:noWrap/>
            <w:hideMark/>
          </w:tcPr>
          <w:p w14:paraId="7BAD484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Asian</w:t>
            </w:r>
          </w:p>
        </w:tc>
        <w:tc>
          <w:tcPr>
            <w:tcW w:w="1289" w:type="dxa"/>
            <w:noWrap/>
            <w:vAlign w:val="center"/>
            <w:hideMark/>
          </w:tcPr>
          <w:p w14:paraId="41B9AA06" w14:textId="09B5BB2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3)</w:t>
            </w:r>
          </w:p>
        </w:tc>
        <w:tc>
          <w:tcPr>
            <w:tcW w:w="1290" w:type="dxa"/>
            <w:noWrap/>
            <w:vAlign w:val="center"/>
            <w:hideMark/>
          </w:tcPr>
          <w:p w14:paraId="0ABC7BE1" w14:textId="6502A2F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2)</w:t>
            </w:r>
          </w:p>
        </w:tc>
        <w:tc>
          <w:tcPr>
            <w:tcW w:w="1290" w:type="dxa"/>
            <w:noWrap/>
            <w:vAlign w:val="center"/>
            <w:hideMark/>
          </w:tcPr>
          <w:p w14:paraId="7BE91617" w14:textId="31384AA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right w:val="double" w:sz="4" w:space="0" w:color="auto"/>
            </w:tcBorders>
            <w:noWrap/>
            <w:vAlign w:val="center"/>
            <w:hideMark/>
          </w:tcPr>
          <w:p w14:paraId="380168C4" w14:textId="0FE01B2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291CFD26"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4012A81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46FB33" w14:textId="77777777" w:rsidR="00E7451A" w:rsidRPr="00005E6E" w:rsidRDefault="00E7451A" w:rsidP="00E7451A">
            <w:pPr>
              <w:widowControl/>
              <w:wordWrap/>
              <w:autoSpaceDE/>
              <w:autoSpaceDN/>
              <w:rPr>
                <w:rFonts w:eastAsia="Times New Roman"/>
                <w:color w:val="000000"/>
              </w:rPr>
            </w:pPr>
          </w:p>
        </w:tc>
        <w:tc>
          <w:tcPr>
            <w:tcW w:w="1986" w:type="dxa"/>
            <w:hideMark/>
          </w:tcPr>
          <w:p w14:paraId="011F8E4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African</w:t>
            </w:r>
          </w:p>
        </w:tc>
        <w:tc>
          <w:tcPr>
            <w:tcW w:w="3548" w:type="dxa"/>
            <w:noWrap/>
            <w:hideMark/>
          </w:tcPr>
          <w:p w14:paraId="32A1D67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African</w:t>
            </w:r>
          </w:p>
        </w:tc>
        <w:tc>
          <w:tcPr>
            <w:tcW w:w="1289" w:type="dxa"/>
            <w:noWrap/>
            <w:vAlign w:val="center"/>
            <w:hideMark/>
          </w:tcPr>
          <w:p w14:paraId="05AE690F" w14:textId="4910A56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3 (0.04)</w:t>
            </w:r>
          </w:p>
        </w:tc>
        <w:tc>
          <w:tcPr>
            <w:tcW w:w="1290" w:type="dxa"/>
            <w:noWrap/>
            <w:vAlign w:val="center"/>
            <w:hideMark/>
          </w:tcPr>
          <w:p w14:paraId="0F0115CB" w14:textId="79C2931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3)</w:t>
            </w:r>
          </w:p>
        </w:tc>
        <w:tc>
          <w:tcPr>
            <w:tcW w:w="1290" w:type="dxa"/>
            <w:noWrap/>
            <w:vAlign w:val="center"/>
            <w:hideMark/>
          </w:tcPr>
          <w:p w14:paraId="37ADC475" w14:textId="657B4A0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right w:val="double" w:sz="4" w:space="0" w:color="auto"/>
            </w:tcBorders>
            <w:noWrap/>
            <w:vAlign w:val="center"/>
            <w:hideMark/>
          </w:tcPr>
          <w:p w14:paraId="20568513" w14:textId="66CF9F6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323BED7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7F0BEAF0"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C7E987" w14:textId="77777777" w:rsidR="00E7451A" w:rsidRPr="00005E6E" w:rsidRDefault="00E7451A" w:rsidP="00E7451A">
            <w:pPr>
              <w:widowControl/>
              <w:wordWrap/>
              <w:autoSpaceDE/>
              <w:autoSpaceDN/>
              <w:rPr>
                <w:rFonts w:eastAsia="Times New Roman"/>
                <w:color w:val="000000"/>
              </w:rPr>
            </w:pPr>
          </w:p>
        </w:tc>
        <w:tc>
          <w:tcPr>
            <w:tcW w:w="1986" w:type="dxa"/>
            <w:hideMark/>
          </w:tcPr>
          <w:p w14:paraId="5E56B21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ibbean</w:t>
            </w:r>
          </w:p>
        </w:tc>
        <w:tc>
          <w:tcPr>
            <w:tcW w:w="3548" w:type="dxa"/>
            <w:noWrap/>
            <w:hideMark/>
          </w:tcPr>
          <w:p w14:paraId="3EFAF23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Caribbean</w:t>
            </w:r>
          </w:p>
        </w:tc>
        <w:tc>
          <w:tcPr>
            <w:tcW w:w="1289" w:type="dxa"/>
            <w:noWrap/>
            <w:vAlign w:val="center"/>
            <w:hideMark/>
          </w:tcPr>
          <w:p w14:paraId="3C2B54B1" w14:textId="34A922D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3)</w:t>
            </w:r>
          </w:p>
        </w:tc>
        <w:tc>
          <w:tcPr>
            <w:tcW w:w="1290" w:type="dxa"/>
            <w:noWrap/>
            <w:vAlign w:val="center"/>
            <w:hideMark/>
          </w:tcPr>
          <w:p w14:paraId="655CD7ED" w14:textId="41E1BEB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2)</w:t>
            </w:r>
          </w:p>
        </w:tc>
        <w:tc>
          <w:tcPr>
            <w:tcW w:w="1290" w:type="dxa"/>
            <w:noWrap/>
            <w:vAlign w:val="center"/>
            <w:hideMark/>
          </w:tcPr>
          <w:p w14:paraId="35D47FD5" w14:textId="2EAD599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right w:val="double" w:sz="4" w:space="0" w:color="auto"/>
            </w:tcBorders>
            <w:noWrap/>
            <w:vAlign w:val="center"/>
            <w:hideMark/>
          </w:tcPr>
          <w:p w14:paraId="3438D4F6" w14:textId="4965C73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left w:val="double" w:sz="4" w:space="0" w:color="auto"/>
              <w:right w:val="nil"/>
            </w:tcBorders>
            <w:noWrap/>
            <w:hideMark/>
          </w:tcPr>
          <w:p w14:paraId="034EBF42"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4D5328B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7410097" w14:textId="77777777" w:rsidR="00E7451A" w:rsidRPr="00005E6E" w:rsidRDefault="00E7451A" w:rsidP="00E7451A">
            <w:pPr>
              <w:widowControl/>
              <w:wordWrap/>
              <w:autoSpaceDE/>
              <w:autoSpaceDN/>
              <w:rPr>
                <w:rFonts w:eastAsia="Times New Roman"/>
                <w:color w:val="000000"/>
              </w:rPr>
            </w:pPr>
          </w:p>
        </w:tc>
        <w:tc>
          <w:tcPr>
            <w:tcW w:w="1986" w:type="dxa"/>
            <w:hideMark/>
          </w:tcPr>
          <w:p w14:paraId="63C04D9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Black</w:t>
            </w:r>
          </w:p>
        </w:tc>
        <w:tc>
          <w:tcPr>
            <w:tcW w:w="3548" w:type="dxa"/>
            <w:noWrap/>
            <w:hideMark/>
          </w:tcPr>
          <w:p w14:paraId="636D5E3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Black</w:t>
            </w:r>
          </w:p>
        </w:tc>
        <w:tc>
          <w:tcPr>
            <w:tcW w:w="1289" w:type="dxa"/>
            <w:noWrap/>
            <w:vAlign w:val="center"/>
            <w:hideMark/>
          </w:tcPr>
          <w:p w14:paraId="75C34A73" w14:textId="6A93DE4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noWrap/>
            <w:vAlign w:val="center"/>
            <w:hideMark/>
          </w:tcPr>
          <w:p w14:paraId="600C1702" w14:textId="536CB62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noWrap/>
            <w:vAlign w:val="center"/>
            <w:hideMark/>
          </w:tcPr>
          <w:p w14:paraId="4ADBA408" w14:textId="72E931F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w:t>
            </w:r>
          </w:p>
        </w:tc>
        <w:tc>
          <w:tcPr>
            <w:tcW w:w="1290" w:type="dxa"/>
            <w:tcBorders>
              <w:right w:val="double" w:sz="4" w:space="0" w:color="auto"/>
            </w:tcBorders>
            <w:noWrap/>
            <w:vAlign w:val="center"/>
            <w:hideMark/>
          </w:tcPr>
          <w:p w14:paraId="6730ADDB" w14:textId="37FE1B0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w:t>
            </w:r>
          </w:p>
        </w:tc>
        <w:tc>
          <w:tcPr>
            <w:tcW w:w="1290" w:type="dxa"/>
            <w:tcBorders>
              <w:left w:val="double" w:sz="4" w:space="0" w:color="auto"/>
              <w:right w:val="nil"/>
            </w:tcBorders>
            <w:noWrap/>
            <w:hideMark/>
          </w:tcPr>
          <w:p w14:paraId="518A9A6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r>
      <w:tr w:rsidR="00E7451A" w:rsidRPr="00005E6E" w14:paraId="55A8A27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12" w:space="0" w:color="auto"/>
            </w:tcBorders>
            <w:hideMark/>
          </w:tcPr>
          <w:p w14:paraId="0A4D6AD1" w14:textId="77777777" w:rsidR="00E7451A" w:rsidRPr="00005E6E" w:rsidRDefault="00E7451A" w:rsidP="00E7451A">
            <w:pPr>
              <w:widowControl/>
              <w:wordWrap/>
              <w:autoSpaceDE/>
              <w:autoSpaceDN/>
              <w:rPr>
                <w:rFonts w:eastAsia="Times New Roman"/>
                <w:color w:val="000000"/>
              </w:rPr>
            </w:pPr>
          </w:p>
        </w:tc>
        <w:tc>
          <w:tcPr>
            <w:tcW w:w="1986" w:type="dxa"/>
            <w:tcBorders>
              <w:bottom w:val="single" w:sz="12" w:space="0" w:color="auto"/>
            </w:tcBorders>
            <w:hideMark/>
          </w:tcPr>
          <w:p w14:paraId="57079D3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Other ethnic groups</w:t>
            </w:r>
          </w:p>
        </w:tc>
        <w:tc>
          <w:tcPr>
            <w:tcW w:w="3548" w:type="dxa"/>
            <w:tcBorders>
              <w:bottom w:val="single" w:sz="12" w:space="0" w:color="auto"/>
            </w:tcBorders>
            <w:noWrap/>
            <w:hideMark/>
          </w:tcPr>
          <w:p w14:paraId="5A26C67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any other ethnic group</w:t>
            </w:r>
          </w:p>
        </w:tc>
        <w:tc>
          <w:tcPr>
            <w:tcW w:w="1289" w:type="dxa"/>
            <w:tcBorders>
              <w:bottom w:val="single" w:sz="12" w:space="0" w:color="auto"/>
            </w:tcBorders>
            <w:noWrap/>
            <w:vAlign w:val="center"/>
            <w:hideMark/>
          </w:tcPr>
          <w:p w14:paraId="1C9845EE" w14:textId="0C9710B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2)</w:t>
            </w:r>
          </w:p>
        </w:tc>
        <w:tc>
          <w:tcPr>
            <w:tcW w:w="1290" w:type="dxa"/>
            <w:tcBorders>
              <w:bottom w:val="single" w:sz="12" w:space="0" w:color="auto"/>
            </w:tcBorders>
            <w:noWrap/>
            <w:vAlign w:val="center"/>
            <w:hideMark/>
          </w:tcPr>
          <w:p w14:paraId="18BF839F" w14:textId="7586016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1)</w:t>
            </w:r>
          </w:p>
        </w:tc>
        <w:tc>
          <w:tcPr>
            <w:tcW w:w="1290" w:type="dxa"/>
            <w:tcBorders>
              <w:bottom w:val="single" w:sz="12" w:space="0" w:color="auto"/>
            </w:tcBorders>
            <w:noWrap/>
            <w:vAlign w:val="center"/>
            <w:hideMark/>
          </w:tcPr>
          <w:p w14:paraId="06291B2B" w14:textId="37503F6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 (0)</w:t>
            </w:r>
          </w:p>
        </w:tc>
        <w:tc>
          <w:tcPr>
            <w:tcW w:w="1290" w:type="dxa"/>
            <w:tcBorders>
              <w:bottom w:val="single" w:sz="12" w:space="0" w:color="auto"/>
              <w:right w:val="double" w:sz="4" w:space="0" w:color="auto"/>
            </w:tcBorders>
            <w:noWrap/>
            <w:vAlign w:val="center"/>
            <w:hideMark/>
          </w:tcPr>
          <w:p w14:paraId="72040122" w14:textId="2B12315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1 (0.01)</w:t>
            </w:r>
          </w:p>
        </w:tc>
        <w:tc>
          <w:tcPr>
            <w:tcW w:w="1290" w:type="dxa"/>
            <w:tcBorders>
              <w:left w:val="double" w:sz="4" w:space="0" w:color="auto"/>
              <w:bottom w:val="single" w:sz="12" w:space="0" w:color="auto"/>
              <w:right w:val="nil"/>
            </w:tcBorders>
            <w:noWrap/>
            <w:hideMark/>
          </w:tcPr>
          <w:p w14:paraId="1EAC5E41"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bl>
    <w:p w14:paraId="671F1131" w14:textId="3184A87E" w:rsidR="00C5068C" w:rsidRPr="00005E6E" w:rsidRDefault="00D07F2F" w:rsidP="000F3486">
      <w:pPr>
        <w:pStyle w:val="Caption"/>
      </w:pPr>
      <w:r w:rsidRPr="00005E6E">
        <w:rPr>
          <w:i/>
          <w:iCs/>
        </w:rPr>
        <w:t>Note</w:t>
      </w:r>
      <w:r w:rsidR="00BC29F0" w:rsidRPr="00005E6E">
        <w:rPr>
          <w:i/>
          <w:iCs/>
        </w:rPr>
        <w:t>s</w:t>
      </w:r>
      <w:r w:rsidRPr="00005E6E">
        <w:t xml:space="preserve">: </w:t>
      </w:r>
      <w:r w:rsidR="00851772" w:rsidRPr="00005E6E">
        <w:t xml:space="preserve">Variables in bold </w:t>
      </w:r>
      <w:r w:rsidR="00B66BB1" w:rsidRPr="00005E6E">
        <w:t xml:space="preserve">(i.e., 17 selected features) </w:t>
      </w:r>
      <w:r w:rsidR="00851772" w:rsidRPr="00005E6E">
        <w:t xml:space="preserve">have been included in </w:t>
      </w:r>
      <w:r w:rsidR="00BC29F0" w:rsidRPr="00005E6E">
        <w:t xml:space="preserve">the </w:t>
      </w:r>
      <w:r w:rsidR="00851772" w:rsidRPr="00005E6E">
        <w:t>classification model</w:t>
      </w:r>
      <w:r w:rsidR="00BC29F0" w:rsidRPr="00005E6E">
        <w:t xml:space="preserve"> below </w:t>
      </w:r>
      <w:r w:rsidR="00851772" w:rsidRPr="00005E6E">
        <w:t xml:space="preserve">at least </w:t>
      </w:r>
      <w:r w:rsidR="00BC29F0" w:rsidRPr="00005E6E">
        <w:t xml:space="preserve">in </w:t>
      </w:r>
      <w:r w:rsidR="00851772" w:rsidRPr="00005E6E">
        <w:t>one cluster.</w:t>
      </w:r>
    </w:p>
    <w:p w14:paraId="08C5956E" w14:textId="089940CE" w:rsidR="00661E3D" w:rsidRPr="00005E6E" w:rsidRDefault="00661E3D" w:rsidP="000F3486">
      <w:pPr>
        <w:pStyle w:val="Caption"/>
      </w:pPr>
      <w:bookmarkStart w:id="716" w:name="_Ref81242131"/>
      <w:r w:rsidRPr="00005E6E">
        <w:lastRenderedPageBreak/>
        <w:t xml:space="preserve">Table </w:t>
      </w:r>
      <w:fldSimple w:instr=" SEQ Table \* ARABIC ">
        <w:r w:rsidR="00EE77C4">
          <w:rPr>
            <w:noProof/>
          </w:rPr>
          <w:t>4</w:t>
        </w:r>
      </w:fldSimple>
      <w:bookmarkEnd w:id="713"/>
      <w:bookmarkEnd w:id="716"/>
      <w:r w:rsidRPr="00005E6E">
        <w:t xml:space="preserve">. </w:t>
      </w:r>
      <w:r w:rsidR="00ED33F9" w:rsidRPr="00005E6E">
        <w:t>Estimated coefficients</w:t>
      </w:r>
      <w:r w:rsidR="004F03F0" w:rsidRPr="00005E6E">
        <w:t xml:space="preserve"> of explanatory variables</w:t>
      </w:r>
      <w:r w:rsidR="00ED33F9" w:rsidRPr="00005E6E">
        <w:t xml:space="preserve"> </w:t>
      </w:r>
      <w:r w:rsidR="00F333D1" w:rsidRPr="00005E6E">
        <w:t xml:space="preserve">to </w:t>
      </w:r>
      <w:r w:rsidR="004F03F0" w:rsidRPr="00005E6E">
        <w:t>classify</w:t>
      </w:r>
      <w:r w:rsidR="00F333D1" w:rsidRPr="00005E6E">
        <w:t xml:space="preserve"> cluster</w:t>
      </w:r>
      <w:r w:rsidR="004F03F0" w:rsidRPr="00005E6E">
        <w:t>s</w:t>
      </w:r>
      <w:r w:rsidR="00F333D1" w:rsidRPr="00005E6E">
        <w:t>.</w:t>
      </w:r>
    </w:p>
    <w:tbl>
      <w:tblPr>
        <w:tblStyle w:val="GridTable1Light"/>
        <w:tblW w:w="5000" w:type="pct"/>
        <w:tblLook w:val="04A0" w:firstRow="1" w:lastRow="0" w:firstColumn="1" w:lastColumn="0" w:noHBand="0" w:noVBand="1"/>
      </w:tblPr>
      <w:tblGrid>
        <w:gridCol w:w="2643"/>
        <w:gridCol w:w="3699"/>
        <w:gridCol w:w="4821"/>
        <w:gridCol w:w="698"/>
        <w:gridCol w:w="698"/>
        <w:gridCol w:w="698"/>
        <w:gridCol w:w="701"/>
      </w:tblGrid>
      <w:tr w:rsidR="00AF0DB9" w:rsidRPr="00005E6E" w14:paraId="1A5EE789" w14:textId="77777777" w:rsidTr="00E7451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top w:val="single" w:sz="12" w:space="0" w:color="auto"/>
              <w:left w:val="nil"/>
              <w:bottom w:val="single" w:sz="12" w:space="0" w:color="auto"/>
            </w:tcBorders>
            <w:shd w:val="clear" w:color="auto" w:fill="A5A5A5" w:themeFill="accent3"/>
            <w:noWrap/>
            <w:hideMark/>
          </w:tcPr>
          <w:p w14:paraId="022AC8B0" w14:textId="078EF972" w:rsidR="00AF0DB9" w:rsidRPr="00005E6E" w:rsidRDefault="00AF0DB9" w:rsidP="000F3486">
            <w:pPr>
              <w:widowControl/>
              <w:wordWrap/>
              <w:autoSpaceDE/>
              <w:autoSpaceDN/>
              <w:rPr>
                <w:rFonts w:eastAsia="Times New Roman"/>
                <w:sz w:val="20"/>
                <w:szCs w:val="20"/>
              </w:rPr>
            </w:pPr>
            <w:r w:rsidRPr="00005E6E">
              <w:rPr>
                <w:rFonts w:eastAsia="Times New Roman"/>
                <w:sz w:val="20"/>
                <w:szCs w:val="20"/>
              </w:rPr>
              <w:t>Domains</w:t>
            </w:r>
          </w:p>
        </w:tc>
        <w:tc>
          <w:tcPr>
            <w:tcW w:w="1726" w:type="pct"/>
            <w:tcBorders>
              <w:top w:val="single" w:sz="12" w:space="0" w:color="auto"/>
              <w:bottom w:val="single" w:sz="12" w:space="0" w:color="auto"/>
            </w:tcBorders>
            <w:shd w:val="clear" w:color="auto" w:fill="A5A5A5" w:themeFill="accent3"/>
            <w:noWrap/>
            <w:hideMark/>
          </w:tcPr>
          <w:p w14:paraId="3E61C59B" w14:textId="0C985BDE" w:rsidR="00AF0DB9" w:rsidRPr="00005E6E" w:rsidRDefault="00AF0DB9" w:rsidP="000F3486">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sz w:val="20"/>
                <w:szCs w:val="20"/>
              </w:rPr>
              <w:t>Variable</w:t>
            </w:r>
          </w:p>
        </w:tc>
        <w:tc>
          <w:tcPr>
            <w:tcW w:w="250" w:type="pct"/>
            <w:tcBorders>
              <w:top w:val="single" w:sz="12" w:space="0" w:color="auto"/>
              <w:bottom w:val="single" w:sz="12" w:space="0" w:color="auto"/>
            </w:tcBorders>
            <w:shd w:val="clear" w:color="auto" w:fill="A5A5A5" w:themeFill="accent3"/>
            <w:noWrap/>
            <w:hideMark/>
          </w:tcPr>
          <w:p w14:paraId="47E69198" w14:textId="2F61F0D2" w:rsidR="00AF0DB9" w:rsidRPr="00E7451A" w:rsidRDefault="006F3D9C"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sz w:val="20"/>
                <w:szCs w:val="20"/>
              </w:rPr>
              <w:t>G</w:t>
            </w:r>
            <w:r w:rsidR="00E7451A" w:rsidRPr="00E7451A">
              <w:rPr>
                <w:rFonts w:eastAsia="Times New Roman" w:hint="eastAsia"/>
                <w:sz w:val="20"/>
                <w:szCs w:val="20"/>
              </w:rPr>
              <w:t>1</w:t>
            </w:r>
          </w:p>
        </w:tc>
        <w:tc>
          <w:tcPr>
            <w:tcW w:w="250" w:type="pct"/>
            <w:tcBorders>
              <w:top w:val="single" w:sz="12" w:space="0" w:color="auto"/>
              <w:bottom w:val="single" w:sz="12" w:space="0" w:color="auto"/>
            </w:tcBorders>
            <w:shd w:val="clear" w:color="auto" w:fill="A5A5A5" w:themeFill="accent3"/>
            <w:noWrap/>
            <w:hideMark/>
          </w:tcPr>
          <w:p w14:paraId="736C4D3B" w14:textId="578B4026" w:rsidR="00AF0DB9" w:rsidRPr="00E7451A"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hint="eastAsia"/>
                <w:sz w:val="20"/>
                <w:szCs w:val="20"/>
              </w:rPr>
              <w:t>G2</w:t>
            </w:r>
          </w:p>
        </w:tc>
        <w:tc>
          <w:tcPr>
            <w:tcW w:w="250" w:type="pct"/>
            <w:tcBorders>
              <w:top w:val="single" w:sz="12" w:space="0" w:color="auto"/>
              <w:bottom w:val="single" w:sz="12" w:space="0" w:color="auto"/>
            </w:tcBorders>
            <w:shd w:val="clear" w:color="auto" w:fill="A5A5A5" w:themeFill="accent3"/>
            <w:noWrap/>
            <w:hideMark/>
          </w:tcPr>
          <w:p w14:paraId="1CDBC88C" w14:textId="21B4A46D" w:rsidR="00AF0DB9" w:rsidRPr="00E7451A"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hint="eastAsia"/>
                <w:sz w:val="20"/>
                <w:szCs w:val="20"/>
              </w:rPr>
              <w:t>G3</w:t>
            </w:r>
          </w:p>
        </w:tc>
        <w:tc>
          <w:tcPr>
            <w:tcW w:w="250" w:type="pct"/>
            <w:tcBorders>
              <w:top w:val="single" w:sz="12" w:space="0" w:color="auto"/>
              <w:bottom w:val="single" w:sz="12" w:space="0" w:color="auto"/>
              <w:right w:val="nil"/>
            </w:tcBorders>
            <w:shd w:val="clear" w:color="auto" w:fill="A5A5A5" w:themeFill="accent3"/>
            <w:noWrap/>
            <w:hideMark/>
          </w:tcPr>
          <w:p w14:paraId="36A95CEE" w14:textId="13E3FBB4" w:rsidR="00AF0DB9" w:rsidRPr="00E7451A"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hint="eastAsia"/>
                <w:sz w:val="20"/>
                <w:szCs w:val="20"/>
              </w:rPr>
              <w:t>G4</w:t>
            </w:r>
          </w:p>
        </w:tc>
      </w:tr>
      <w:tr w:rsidR="00E7451A" w:rsidRPr="00005E6E" w14:paraId="59D0D681"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3999" w:type="pct"/>
            <w:gridSpan w:val="3"/>
            <w:tcBorders>
              <w:top w:val="single" w:sz="12" w:space="0" w:color="auto"/>
              <w:left w:val="nil"/>
              <w:bottom w:val="single" w:sz="4" w:space="0" w:color="999999" w:themeColor="text1" w:themeTint="66"/>
            </w:tcBorders>
            <w:noWrap/>
            <w:hideMark/>
          </w:tcPr>
          <w:p w14:paraId="2F5A6D62" w14:textId="20562658" w:rsidR="00E7451A" w:rsidRPr="00005E6E" w:rsidRDefault="00E7451A" w:rsidP="00E7451A">
            <w:pPr>
              <w:widowControl/>
              <w:wordWrap/>
              <w:autoSpaceDE/>
              <w:autoSpaceDN/>
              <w:rPr>
                <w:rFonts w:eastAsia="Times New Roman"/>
                <w:b w:val="0"/>
                <w:bCs w:val="0"/>
                <w:sz w:val="20"/>
                <w:szCs w:val="20"/>
              </w:rPr>
            </w:pPr>
            <w:r w:rsidRPr="00005E6E">
              <w:rPr>
                <w:rFonts w:eastAsia="Times New Roman"/>
                <w:b w:val="0"/>
                <w:bCs w:val="0"/>
                <w:color w:val="000000"/>
                <w:sz w:val="20"/>
                <w:szCs w:val="20"/>
              </w:rPr>
              <w:t>Constant</w:t>
            </w:r>
          </w:p>
        </w:tc>
        <w:tc>
          <w:tcPr>
            <w:tcW w:w="250" w:type="pct"/>
            <w:tcBorders>
              <w:top w:val="single" w:sz="12" w:space="0" w:color="auto"/>
              <w:bottom w:val="single" w:sz="4" w:space="0" w:color="999999" w:themeColor="text1" w:themeTint="66"/>
            </w:tcBorders>
            <w:noWrap/>
            <w:vAlign w:val="center"/>
          </w:tcPr>
          <w:p w14:paraId="3B230A64" w14:textId="0A8D6FB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59</w:t>
            </w:r>
          </w:p>
        </w:tc>
        <w:tc>
          <w:tcPr>
            <w:tcW w:w="250" w:type="pct"/>
            <w:tcBorders>
              <w:top w:val="single" w:sz="12" w:space="0" w:color="auto"/>
              <w:bottom w:val="single" w:sz="4" w:space="0" w:color="999999" w:themeColor="text1" w:themeTint="66"/>
            </w:tcBorders>
            <w:noWrap/>
            <w:vAlign w:val="center"/>
          </w:tcPr>
          <w:p w14:paraId="4A52643C" w14:textId="6F039FE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41</w:t>
            </w:r>
          </w:p>
        </w:tc>
        <w:tc>
          <w:tcPr>
            <w:tcW w:w="250" w:type="pct"/>
            <w:tcBorders>
              <w:top w:val="single" w:sz="12" w:space="0" w:color="auto"/>
              <w:bottom w:val="single" w:sz="4" w:space="0" w:color="999999" w:themeColor="text1" w:themeTint="66"/>
            </w:tcBorders>
            <w:noWrap/>
            <w:vAlign w:val="center"/>
          </w:tcPr>
          <w:p w14:paraId="55DC3DB1" w14:textId="791AA51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53</w:t>
            </w:r>
          </w:p>
        </w:tc>
        <w:tc>
          <w:tcPr>
            <w:tcW w:w="250" w:type="pct"/>
            <w:tcBorders>
              <w:top w:val="single" w:sz="12" w:space="0" w:color="auto"/>
              <w:bottom w:val="single" w:sz="4" w:space="0" w:color="999999" w:themeColor="text1" w:themeTint="66"/>
              <w:right w:val="nil"/>
            </w:tcBorders>
            <w:noWrap/>
            <w:vAlign w:val="center"/>
          </w:tcPr>
          <w:p w14:paraId="7D379EB7" w14:textId="0E3BDEC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4</w:t>
            </w:r>
          </w:p>
        </w:tc>
      </w:tr>
      <w:tr w:rsidR="00E7451A" w:rsidRPr="00005E6E" w14:paraId="7CA0CDC2"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left w:val="nil"/>
            </w:tcBorders>
            <w:noWrap/>
            <w:hideMark/>
          </w:tcPr>
          <w:p w14:paraId="3BC1EECD"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 xml:space="preserve">Socioeconomic </w:t>
            </w:r>
          </w:p>
        </w:tc>
        <w:tc>
          <w:tcPr>
            <w:tcW w:w="1325" w:type="pct"/>
            <w:vMerge w:val="restart"/>
            <w:noWrap/>
            <w:hideMark/>
          </w:tcPr>
          <w:p w14:paraId="19F30372"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w:t>
            </w:r>
          </w:p>
        </w:tc>
        <w:tc>
          <w:tcPr>
            <w:tcW w:w="1726" w:type="pct"/>
            <w:noWrap/>
            <w:hideMark/>
          </w:tcPr>
          <w:p w14:paraId="43A79753" w14:textId="2E2E7ECC"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he lowest household </w:t>
            </w:r>
          </w:p>
          <w:p w14:paraId="1AD7DF25" w14:textId="2D648723"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the national level</w:t>
            </w:r>
          </w:p>
        </w:tc>
        <w:tc>
          <w:tcPr>
            <w:tcW w:w="250" w:type="pct"/>
            <w:noWrap/>
          </w:tcPr>
          <w:p w14:paraId="669840CB" w14:textId="39DB9F3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79FA87FB" w14:textId="397880C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1B3F9907" w14:textId="5EF17D8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71DE6A4C" w14:textId="7168999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3</w:t>
            </w:r>
          </w:p>
        </w:tc>
      </w:tr>
      <w:tr w:rsidR="00E7451A" w:rsidRPr="00005E6E" w14:paraId="2B2AC149"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400277E6" w14:textId="77777777" w:rsidR="00E7451A" w:rsidRPr="00005E6E" w:rsidRDefault="00E7451A" w:rsidP="00E7451A">
            <w:pPr>
              <w:widowControl/>
              <w:wordWrap/>
              <w:autoSpaceDE/>
              <w:autoSpaceDN/>
              <w:rPr>
                <w:rFonts w:eastAsia="Times New Roman"/>
                <w:b w:val="0"/>
                <w:bCs w:val="0"/>
                <w:sz w:val="20"/>
                <w:szCs w:val="20"/>
              </w:rPr>
            </w:pPr>
          </w:p>
        </w:tc>
        <w:tc>
          <w:tcPr>
            <w:tcW w:w="1325" w:type="pct"/>
            <w:vMerge/>
            <w:hideMark/>
          </w:tcPr>
          <w:p w14:paraId="39BE861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1726" w:type="pct"/>
            <w:noWrap/>
            <w:hideMark/>
          </w:tcPr>
          <w:p w14:paraId="1604993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median household </w:t>
            </w:r>
          </w:p>
          <w:p w14:paraId="5D2B5B3A" w14:textId="02B3A2C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the national level</w:t>
            </w:r>
          </w:p>
        </w:tc>
        <w:tc>
          <w:tcPr>
            <w:tcW w:w="250" w:type="pct"/>
            <w:noWrap/>
            <w:vAlign w:val="center"/>
          </w:tcPr>
          <w:p w14:paraId="63579A5B" w14:textId="54D882D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8</w:t>
            </w:r>
          </w:p>
        </w:tc>
        <w:tc>
          <w:tcPr>
            <w:tcW w:w="250" w:type="pct"/>
            <w:noWrap/>
          </w:tcPr>
          <w:p w14:paraId="32C9908B" w14:textId="111FE48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79BAE528" w14:textId="0F8F870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8</w:t>
            </w:r>
          </w:p>
        </w:tc>
        <w:tc>
          <w:tcPr>
            <w:tcW w:w="250" w:type="pct"/>
            <w:tcBorders>
              <w:right w:val="nil"/>
            </w:tcBorders>
            <w:noWrap/>
          </w:tcPr>
          <w:p w14:paraId="11F6265F" w14:textId="103D06C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042637A5"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2245DEE5" w14:textId="77777777" w:rsidR="00E7451A" w:rsidRPr="00005E6E" w:rsidRDefault="00E7451A" w:rsidP="00E7451A">
            <w:pPr>
              <w:widowControl/>
              <w:wordWrap/>
              <w:autoSpaceDE/>
              <w:autoSpaceDN/>
              <w:rPr>
                <w:rFonts w:eastAsia="Times New Roman"/>
                <w:b w:val="0"/>
                <w:bCs w:val="0"/>
                <w:sz w:val="20"/>
                <w:szCs w:val="20"/>
              </w:rPr>
            </w:pPr>
          </w:p>
        </w:tc>
        <w:tc>
          <w:tcPr>
            <w:tcW w:w="1325" w:type="pct"/>
            <w:vMerge/>
            <w:hideMark/>
          </w:tcPr>
          <w:p w14:paraId="6D84B4B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1726" w:type="pct"/>
            <w:noWrap/>
            <w:hideMark/>
          </w:tcPr>
          <w:p w14:paraId="2A3C9FE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op household </w:t>
            </w:r>
          </w:p>
          <w:p w14:paraId="17156277" w14:textId="4D4D5181"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national level</w:t>
            </w:r>
          </w:p>
        </w:tc>
        <w:tc>
          <w:tcPr>
            <w:tcW w:w="250" w:type="pct"/>
            <w:noWrap/>
            <w:vAlign w:val="center"/>
          </w:tcPr>
          <w:p w14:paraId="2A6F397C" w14:textId="10396F8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9</w:t>
            </w:r>
          </w:p>
        </w:tc>
        <w:tc>
          <w:tcPr>
            <w:tcW w:w="250" w:type="pct"/>
            <w:noWrap/>
            <w:vAlign w:val="center"/>
          </w:tcPr>
          <w:p w14:paraId="07FD241D" w14:textId="0677B40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47</w:t>
            </w:r>
          </w:p>
        </w:tc>
        <w:tc>
          <w:tcPr>
            <w:tcW w:w="250" w:type="pct"/>
            <w:noWrap/>
            <w:vAlign w:val="center"/>
          </w:tcPr>
          <w:p w14:paraId="155F2CC0" w14:textId="3943512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3</w:t>
            </w:r>
          </w:p>
        </w:tc>
        <w:tc>
          <w:tcPr>
            <w:tcW w:w="250" w:type="pct"/>
            <w:tcBorders>
              <w:right w:val="nil"/>
            </w:tcBorders>
            <w:noWrap/>
            <w:vAlign w:val="center"/>
          </w:tcPr>
          <w:p w14:paraId="7F448EC6" w14:textId="668D3DB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9</w:t>
            </w:r>
          </w:p>
        </w:tc>
      </w:tr>
      <w:tr w:rsidR="00E7451A" w:rsidRPr="00005E6E" w14:paraId="65FB0D08"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49317634"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noWrap/>
            <w:hideMark/>
          </w:tcPr>
          <w:p w14:paraId="09908AC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ccupation</w:t>
            </w:r>
          </w:p>
        </w:tc>
        <w:tc>
          <w:tcPr>
            <w:tcW w:w="1726" w:type="pct"/>
            <w:noWrap/>
            <w:hideMark/>
          </w:tcPr>
          <w:p w14:paraId="0927A3C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ocial Grade C1 (lower middle class)</w:t>
            </w:r>
          </w:p>
        </w:tc>
        <w:tc>
          <w:tcPr>
            <w:tcW w:w="250" w:type="pct"/>
            <w:noWrap/>
          </w:tcPr>
          <w:p w14:paraId="50C28300" w14:textId="5385EC6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512866F3" w14:textId="53C9F69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w:t>
            </w:r>
          </w:p>
        </w:tc>
        <w:tc>
          <w:tcPr>
            <w:tcW w:w="250" w:type="pct"/>
            <w:noWrap/>
          </w:tcPr>
          <w:p w14:paraId="16024ADA" w14:textId="0606D9C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70FE471D" w14:textId="4FDD5A9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3</w:t>
            </w:r>
          </w:p>
        </w:tc>
      </w:tr>
      <w:tr w:rsidR="00E7451A" w:rsidRPr="00005E6E" w14:paraId="0849DFC5"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6B2FE284"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noWrap/>
            <w:hideMark/>
          </w:tcPr>
          <w:p w14:paraId="2711D06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using type</w:t>
            </w:r>
          </w:p>
        </w:tc>
        <w:tc>
          <w:tcPr>
            <w:tcW w:w="1726" w:type="pct"/>
            <w:noWrap/>
            <w:hideMark/>
          </w:tcPr>
          <w:p w14:paraId="7174A90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dwellings with ≥3 bedrooms</w:t>
            </w:r>
          </w:p>
        </w:tc>
        <w:tc>
          <w:tcPr>
            <w:tcW w:w="250" w:type="pct"/>
            <w:noWrap/>
          </w:tcPr>
          <w:p w14:paraId="23845DF0" w14:textId="79EA497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28147A42" w14:textId="2C126EC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34A3070D" w14:textId="5A30491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5</w:t>
            </w:r>
          </w:p>
        </w:tc>
        <w:tc>
          <w:tcPr>
            <w:tcW w:w="250" w:type="pct"/>
            <w:tcBorders>
              <w:right w:val="nil"/>
            </w:tcBorders>
            <w:noWrap/>
          </w:tcPr>
          <w:p w14:paraId="6D5245BA" w14:textId="0971DDAB"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1C287CD8"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151A2AF6" w14:textId="77777777" w:rsidR="00E7451A" w:rsidRPr="00005E6E" w:rsidRDefault="00E7451A" w:rsidP="00E7451A">
            <w:pPr>
              <w:widowControl/>
              <w:wordWrap/>
              <w:autoSpaceDE/>
              <w:autoSpaceDN/>
              <w:rPr>
                <w:rFonts w:eastAsia="Times New Roman"/>
                <w:b w:val="0"/>
                <w:bCs w:val="0"/>
                <w:sz w:val="20"/>
                <w:szCs w:val="20"/>
              </w:rPr>
            </w:pPr>
          </w:p>
        </w:tc>
        <w:tc>
          <w:tcPr>
            <w:tcW w:w="1325" w:type="pct"/>
            <w:tcBorders>
              <w:bottom w:val="single" w:sz="4" w:space="0" w:color="auto"/>
            </w:tcBorders>
            <w:noWrap/>
            <w:hideMark/>
          </w:tcPr>
          <w:p w14:paraId="27EEE12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ial density</w:t>
            </w:r>
          </w:p>
        </w:tc>
        <w:tc>
          <w:tcPr>
            <w:tcW w:w="1726" w:type="pct"/>
            <w:tcBorders>
              <w:bottom w:val="single" w:sz="4" w:space="0" w:color="auto"/>
            </w:tcBorders>
            <w:noWrap/>
            <w:hideMark/>
          </w:tcPr>
          <w:p w14:paraId="7D159B9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Resident population density </w:t>
            </w:r>
          </w:p>
          <w:p w14:paraId="12408171" w14:textId="7B761BCE"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1,000 inhabitants per km</w:t>
            </w:r>
            <w:r w:rsidRPr="00005E6E">
              <w:rPr>
                <w:rFonts w:eastAsia="Times New Roman"/>
                <w:color w:val="000000"/>
                <w:sz w:val="20"/>
                <w:szCs w:val="20"/>
                <w:vertAlign w:val="superscript"/>
              </w:rPr>
              <w:t>2</w:t>
            </w:r>
            <w:r w:rsidRPr="00005E6E">
              <w:rPr>
                <w:rFonts w:eastAsia="Times New Roman"/>
                <w:color w:val="000000"/>
                <w:sz w:val="20"/>
                <w:szCs w:val="20"/>
              </w:rPr>
              <w:t>)</w:t>
            </w:r>
          </w:p>
        </w:tc>
        <w:tc>
          <w:tcPr>
            <w:tcW w:w="250" w:type="pct"/>
            <w:tcBorders>
              <w:bottom w:val="single" w:sz="4" w:space="0" w:color="auto"/>
            </w:tcBorders>
            <w:noWrap/>
          </w:tcPr>
          <w:p w14:paraId="4FB29195" w14:textId="70518D7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tcBorders>
            <w:noWrap/>
            <w:vAlign w:val="center"/>
          </w:tcPr>
          <w:p w14:paraId="1087F08D" w14:textId="03ACC56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2</w:t>
            </w:r>
          </w:p>
        </w:tc>
        <w:tc>
          <w:tcPr>
            <w:tcW w:w="250" w:type="pct"/>
            <w:tcBorders>
              <w:bottom w:val="single" w:sz="4" w:space="0" w:color="auto"/>
            </w:tcBorders>
            <w:noWrap/>
          </w:tcPr>
          <w:p w14:paraId="4A240885" w14:textId="161CE81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right w:val="nil"/>
            </w:tcBorders>
            <w:noWrap/>
          </w:tcPr>
          <w:p w14:paraId="6367B21A" w14:textId="6E0089A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0461DC92"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584A2570"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cessibility</w:t>
            </w:r>
          </w:p>
        </w:tc>
        <w:tc>
          <w:tcPr>
            <w:tcW w:w="1325" w:type="pct"/>
            <w:vMerge w:val="restart"/>
            <w:tcBorders>
              <w:top w:val="single" w:sz="4" w:space="0" w:color="auto"/>
            </w:tcBorders>
            <w:noWrap/>
            <w:hideMark/>
          </w:tcPr>
          <w:p w14:paraId="2F8B11A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 availability</w:t>
            </w:r>
          </w:p>
        </w:tc>
        <w:tc>
          <w:tcPr>
            <w:tcW w:w="1726" w:type="pct"/>
            <w:tcBorders>
              <w:top w:val="single" w:sz="4" w:space="0" w:color="auto"/>
            </w:tcBorders>
            <w:noWrap/>
            <w:hideMark/>
          </w:tcPr>
          <w:p w14:paraId="053116F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1 vehicle</w:t>
            </w:r>
          </w:p>
        </w:tc>
        <w:tc>
          <w:tcPr>
            <w:tcW w:w="250" w:type="pct"/>
            <w:tcBorders>
              <w:top w:val="single" w:sz="4" w:space="0" w:color="auto"/>
            </w:tcBorders>
            <w:noWrap/>
            <w:vAlign w:val="center"/>
          </w:tcPr>
          <w:p w14:paraId="474A359A" w14:textId="25ACC61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5</w:t>
            </w:r>
          </w:p>
        </w:tc>
        <w:tc>
          <w:tcPr>
            <w:tcW w:w="250" w:type="pct"/>
            <w:tcBorders>
              <w:top w:val="single" w:sz="4" w:space="0" w:color="auto"/>
            </w:tcBorders>
            <w:noWrap/>
            <w:vAlign w:val="center"/>
          </w:tcPr>
          <w:p w14:paraId="04F7402C" w14:textId="70377F9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4</w:t>
            </w:r>
          </w:p>
        </w:tc>
        <w:tc>
          <w:tcPr>
            <w:tcW w:w="250" w:type="pct"/>
            <w:tcBorders>
              <w:top w:val="single" w:sz="4" w:space="0" w:color="auto"/>
            </w:tcBorders>
            <w:noWrap/>
            <w:vAlign w:val="center"/>
          </w:tcPr>
          <w:p w14:paraId="1C6588B1" w14:textId="1C27E3D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4</w:t>
            </w:r>
          </w:p>
        </w:tc>
        <w:tc>
          <w:tcPr>
            <w:tcW w:w="250" w:type="pct"/>
            <w:tcBorders>
              <w:top w:val="single" w:sz="4" w:space="0" w:color="auto"/>
              <w:right w:val="nil"/>
            </w:tcBorders>
            <w:noWrap/>
            <w:vAlign w:val="center"/>
          </w:tcPr>
          <w:p w14:paraId="7E39A452" w14:textId="415D346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8</w:t>
            </w:r>
          </w:p>
        </w:tc>
      </w:tr>
      <w:tr w:rsidR="00E7451A" w:rsidRPr="00005E6E" w14:paraId="286076D0"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9578D67"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vMerge/>
            <w:noWrap/>
            <w:hideMark/>
          </w:tcPr>
          <w:p w14:paraId="6ED8836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1726" w:type="pct"/>
            <w:noWrap/>
            <w:hideMark/>
          </w:tcPr>
          <w:p w14:paraId="03350DB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3 vehicles</w:t>
            </w:r>
          </w:p>
        </w:tc>
        <w:tc>
          <w:tcPr>
            <w:tcW w:w="250" w:type="pct"/>
            <w:noWrap/>
          </w:tcPr>
          <w:p w14:paraId="255BC122" w14:textId="2FAF55B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4C0CE9CE" w14:textId="747722B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9</w:t>
            </w:r>
          </w:p>
        </w:tc>
        <w:tc>
          <w:tcPr>
            <w:tcW w:w="250" w:type="pct"/>
            <w:noWrap/>
          </w:tcPr>
          <w:p w14:paraId="26725403" w14:textId="197BC84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0B0DB835" w14:textId="3CBE568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64</w:t>
            </w:r>
          </w:p>
        </w:tc>
      </w:tr>
      <w:tr w:rsidR="00E7451A" w:rsidRPr="00005E6E" w14:paraId="3FEFEB5F"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17BACDD3"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tcBorders>
              <w:bottom w:val="single" w:sz="4" w:space="0" w:color="auto"/>
            </w:tcBorders>
            <w:noWrap/>
            <w:hideMark/>
          </w:tcPr>
          <w:p w14:paraId="7476DD5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inical capacity and Allowed premises</w:t>
            </w:r>
          </w:p>
        </w:tc>
        <w:tc>
          <w:tcPr>
            <w:tcW w:w="1726" w:type="pct"/>
            <w:tcBorders>
              <w:bottom w:val="single" w:sz="4" w:space="0" w:color="auto"/>
            </w:tcBorders>
            <w:noWrap/>
            <w:hideMark/>
          </w:tcPr>
          <w:p w14:paraId="0F16033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spitals (per 1,000 inhabitants)</w:t>
            </w:r>
          </w:p>
        </w:tc>
        <w:tc>
          <w:tcPr>
            <w:tcW w:w="250" w:type="pct"/>
            <w:tcBorders>
              <w:bottom w:val="single" w:sz="4" w:space="0" w:color="auto"/>
            </w:tcBorders>
            <w:noWrap/>
            <w:vAlign w:val="center"/>
          </w:tcPr>
          <w:p w14:paraId="5A86EA4A" w14:textId="6D0A6EF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7</w:t>
            </w:r>
          </w:p>
        </w:tc>
        <w:tc>
          <w:tcPr>
            <w:tcW w:w="250" w:type="pct"/>
            <w:tcBorders>
              <w:bottom w:val="single" w:sz="4" w:space="0" w:color="auto"/>
            </w:tcBorders>
            <w:noWrap/>
            <w:vAlign w:val="center"/>
          </w:tcPr>
          <w:p w14:paraId="04D6FC64" w14:textId="4450694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5</w:t>
            </w:r>
          </w:p>
        </w:tc>
        <w:tc>
          <w:tcPr>
            <w:tcW w:w="250" w:type="pct"/>
            <w:tcBorders>
              <w:bottom w:val="single" w:sz="4" w:space="0" w:color="auto"/>
            </w:tcBorders>
            <w:noWrap/>
          </w:tcPr>
          <w:p w14:paraId="469D4432" w14:textId="5BE3976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right w:val="nil"/>
            </w:tcBorders>
            <w:noWrap/>
          </w:tcPr>
          <w:p w14:paraId="1A4E1107" w14:textId="4533C5E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46128FEC"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tcBorders>
              <w:top w:val="single" w:sz="4" w:space="0" w:color="auto"/>
              <w:left w:val="nil"/>
              <w:bottom w:val="single" w:sz="4" w:space="0" w:color="auto"/>
            </w:tcBorders>
            <w:noWrap/>
            <w:hideMark/>
          </w:tcPr>
          <w:p w14:paraId="72256D55"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tivity commitment</w:t>
            </w:r>
          </w:p>
        </w:tc>
        <w:tc>
          <w:tcPr>
            <w:tcW w:w="1325" w:type="pct"/>
            <w:tcBorders>
              <w:top w:val="single" w:sz="4" w:space="0" w:color="auto"/>
              <w:bottom w:val="single" w:sz="4" w:space="0" w:color="auto"/>
            </w:tcBorders>
            <w:noWrap/>
            <w:hideMark/>
          </w:tcPr>
          <w:p w14:paraId="20E03D3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Economic activity</w:t>
            </w:r>
          </w:p>
        </w:tc>
        <w:tc>
          <w:tcPr>
            <w:tcW w:w="1726" w:type="pct"/>
            <w:tcBorders>
              <w:top w:val="single" w:sz="4" w:space="0" w:color="auto"/>
              <w:bottom w:val="single" w:sz="4" w:space="0" w:color="auto"/>
            </w:tcBorders>
            <w:noWrap/>
            <w:hideMark/>
          </w:tcPr>
          <w:p w14:paraId="771E64F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elf-employed workers in the resident</w:t>
            </w:r>
          </w:p>
          <w:p w14:paraId="5598E050" w14:textId="0BB3F7EF"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opulation aged 16-74</w:t>
            </w:r>
          </w:p>
        </w:tc>
        <w:tc>
          <w:tcPr>
            <w:tcW w:w="250" w:type="pct"/>
            <w:tcBorders>
              <w:top w:val="single" w:sz="4" w:space="0" w:color="auto"/>
              <w:bottom w:val="single" w:sz="4" w:space="0" w:color="auto"/>
            </w:tcBorders>
            <w:noWrap/>
            <w:vAlign w:val="center"/>
          </w:tcPr>
          <w:p w14:paraId="64E23088" w14:textId="6E3CCC7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71</w:t>
            </w:r>
          </w:p>
        </w:tc>
        <w:tc>
          <w:tcPr>
            <w:tcW w:w="250" w:type="pct"/>
            <w:tcBorders>
              <w:top w:val="single" w:sz="4" w:space="0" w:color="auto"/>
              <w:bottom w:val="single" w:sz="4" w:space="0" w:color="auto"/>
            </w:tcBorders>
            <w:noWrap/>
            <w:vAlign w:val="center"/>
          </w:tcPr>
          <w:p w14:paraId="546CB895" w14:textId="2D7CFA5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2</w:t>
            </w:r>
          </w:p>
        </w:tc>
        <w:tc>
          <w:tcPr>
            <w:tcW w:w="250" w:type="pct"/>
            <w:tcBorders>
              <w:top w:val="single" w:sz="4" w:space="0" w:color="auto"/>
              <w:bottom w:val="single" w:sz="4" w:space="0" w:color="auto"/>
            </w:tcBorders>
            <w:noWrap/>
            <w:vAlign w:val="center"/>
          </w:tcPr>
          <w:p w14:paraId="69F20A89" w14:textId="2E9D11C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2</w:t>
            </w:r>
          </w:p>
        </w:tc>
        <w:tc>
          <w:tcPr>
            <w:tcW w:w="250" w:type="pct"/>
            <w:tcBorders>
              <w:top w:val="single" w:sz="4" w:space="0" w:color="auto"/>
              <w:bottom w:val="single" w:sz="4" w:space="0" w:color="auto"/>
              <w:right w:val="nil"/>
            </w:tcBorders>
            <w:noWrap/>
            <w:vAlign w:val="center"/>
          </w:tcPr>
          <w:p w14:paraId="058B24E1" w14:textId="5ABF08C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6</w:t>
            </w:r>
          </w:p>
        </w:tc>
      </w:tr>
      <w:tr w:rsidR="00E7451A" w:rsidRPr="00005E6E" w14:paraId="3DA6FB56"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512835D0" w14:textId="3DC1E21F"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Perceived risk of COVID-19</w:t>
            </w:r>
          </w:p>
        </w:tc>
        <w:tc>
          <w:tcPr>
            <w:tcW w:w="1325" w:type="pct"/>
            <w:tcBorders>
              <w:top w:val="single" w:sz="4" w:space="0" w:color="auto"/>
            </w:tcBorders>
            <w:noWrap/>
            <w:hideMark/>
          </w:tcPr>
          <w:p w14:paraId="0EA547A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fection rates</w:t>
            </w:r>
          </w:p>
        </w:tc>
        <w:tc>
          <w:tcPr>
            <w:tcW w:w="1726" w:type="pct"/>
            <w:tcBorders>
              <w:top w:val="single" w:sz="4" w:space="0" w:color="auto"/>
            </w:tcBorders>
            <w:noWrap/>
            <w:hideMark/>
          </w:tcPr>
          <w:p w14:paraId="74A2C1A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Cumulative COVID-19 reported cases per </w:t>
            </w:r>
            <w:proofErr w:type="gramStart"/>
            <w:r w:rsidRPr="00005E6E">
              <w:rPr>
                <w:rFonts w:eastAsia="Times New Roman"/>
                <w:color w:val="000000"/>
                <w:sz w:val="20"/>
                <w:szCs w:val="20"/>
              </w:rPr>
              <w:t>100,000</w:t>
            </w:r>
            <w:proofErr w:type="gramEnd"/>
            <w:r w:rsidRPr="00005E6E">
              <w:rPr>
                <w:rFonts w:eastAsia="Times New Roman"/>
                <w:color w:val="000000"/>
                <w:sz w:val="20"/>
                <w:szCs w:val="20"/>
              </w:rPr>
              <w:t xml:space="preserve"> </w:t>
            </w:r>
          </w:p>
          <w:p w14:paraId="75BB8CE3" w14:textId="38DE776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250" w:type="pct"/>
            <w:tcBorders>
              <w:top w:val="single" w:sz="4" w:space="0" w:color="auto"/>
            </w:tcBorders>
            <w:noWrap/>
            <w:vAlign w:val="center"/>
          </w:tcPr>
          <w:p w14:paraId="3718E6E3" w14:textId="6DBFC6A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4</w:t>
            </w:r>
          </w:p>
        </w:tc>
        <w:tc>
          <w:tcPr>
            <w:tcW w:w="250" w:type="pct"/>
            <w:tcBorders>
              <w:top w:val="single" w:sz="4" w:space="0" w:color="auto"/>
            </w:tcBorders>
            <w:noWrap/>
          </w:tcPr>
          <w:p w14:paraId="515E6735" w14:textId="7135D0A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tcBorders>
            <w:noWrap/>
          </w:tcPr>
          <w:p w14:paraId="2DAA46CE" w14:textId="3891C55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right w:val="nil"/>
            </w:tcBorders>
            <w:noWrap/>
            <w:vAlign w:val="center"/>
          </w:tcPr>
          <w:p w14:paraId="786B0B8C" w14:textId="4B4DA45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1</w:t>
            </w:r>
          </w:p>
        </w:tc>
      </w:tr>
      <w:tr w:rsidR="00E7451A" w:rsidRPr="00005E6E" w14:paraId="14C6CB0E"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4A04E749" w14:textId="77777777" w:rsidR="00E7451A" w:rsidRPr="00005E6E" w:rsidRDefault="00E7451A" w:rsidP="00E7451A">
            <w:pPr>
              <w:widowControl/>
              <w:wordWrap/>
              <w:autoSpaceDE/>
              <w:autoSpaceDN/>
              <w:rPr>
                <w:rFonts w:eastAsia="Times New Roman"/>
                <w:b w:val="0"/>
                <w:bCs w:val="0"/>
                <w:sz w:val="20"/>
                <w:szCs w:val="20"/>
              </w:rPr>
            </w:pPr>
          </w:p>
        </w:tc>
        <w:tc>
          <w:tcPr>
            <w:tcW w:w="1325" w:type="pct"/>
            <w:tcBorders>
              <w:bottom w:val="single" w:sz="4" w:space="0" w:color="auto"/>
            </w:tcBorders>
            <w:noWrap/>
            <w:hideMark/>
          </w:tcPr>
          <w:p w14:paraId="3929BB9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ortality rates</w:t>
            </w:r>
          </w:p>
        </w:tc>
        <w:tc>
          <w:tcPr>
            <w:tcW w:w="1726" w:type="pct"/>
            <w:tcBorders>
              <w:bottom w:val="single" w:sz="4" w:space="0" w:color="auto"/>
            </w:tcBorders>
            <w:noWrap/>
            <w:hideMark/>
          </w:tcPr>
          <w:p w14:paraId="3EBF3A4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Cumulative COVID-19 reported deaths per </w:t>
            </w:r>
            <w:proofErr w:type="gramStart"/>
            <w:r w:rsidRPr="00005E6E">
              <w:rPr>
                <w:rFonts w:eastAsia="Times New Roman"/>
                <w:color w:val="000000"/>
                <w:sz w:val="20"/>
                <w:szCs w:val="20"/>
              </w:rPr>
              <w:t>100,000</w:t>
            </w:r>
            <w:proofErr w:type="gramEnd"/>
          </w:p>
          <w:p w14:paraId="110DF15D" w14:textId="3C82FE80"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250" w:type="pct"/>
            <w:tcBorders>
              <w:bottom w:val="single" w:sz="4" w:space="0" w:color="auto"/>
            </w:tcBorders>
            <w:noWrap/>
          </w:tcPr>
          <w:p w14:paraId="5EF13308" w14:textId="7CA6FE8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tcBorders>
            <w:noWrap/>
          </w:tcPr>
          <w:p w14:paraId="663FA73A" w14:textId="2D7FD8E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tcBorders>
            <w:noWrap/>
          </w:tcPr>
          <w:p w14:paraId="32FF366F" w14:textId="1CB1485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right w:val="nil"/>
            </w:tcBorders>
            <w:noWrap/>
            <w:vAlign w:val="center"/>
          </w:tcPr>
          <w:p w14:paraId="03D81C6A" w14:textId="58305E4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w:t>
            </w:r>
          </w:p>
        </w:tc>
      </w:tr>
      <w:tr w:rsidR="00E7451A" w:rsidRPr="00005E6E" w14:paraId="2B3C0186"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29688292"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Ethnic composition</w:t>
            </w:r>
          </w:p>
        </w:tc>
        <w:tc>
          <w:tcPr>
            <w:tcW w:w="1325" w:type="pct"/>
            <w:tcBorders>
              <w:top w:val="single" w:sz="4" w:space="0" w:color="auto"/>
            </w:tcBorders>
            <w:noWrap/>
            <w:hideMark/>
          </w:tcPr>
          <w:p w14:paraId="2965F481" w14:textId="090FACA4"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Bangladeshi</w:t>
            </w:r>
          </w:p>
        </w:tc>
        <w:tc>
          <w:tcPr>
            <w:tcW w:w="1726" w:type="pct"/>
            <w:tcBorders>
              <w:top w:val="single" w:sz="4" w:space="0" w:color="auto"/>
            </w:tcBorders>
            <w:noWrap/>
            <w:hideMark/>
          </w:tcPr>
          <w:p w14:paraId="4761CE0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angladeshi</w:t>
            </w:r>
          </w:p>
        </w:tc>
        <w:tc>
          <w:tcPr>
            <w:tcW w:w="250" w:type="pct"/>
            <w:tcBorders>
              <w:top w:val="single" w:sz="4" w:space="0" w:color="auto"/>
            </w:tcBorders>
            <w:noWrap/>
            <w:vAlign w:val="center"/>
          </w:tcPr>
          <w:p w14:paraId="0E2ADD16" w14:textId="529DF0F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8</w:t>
            </w:r>
          </w:p>
        </w:tc>
        <w:tc>
          <w:tcPr>
            <w:tcW w:w="250" w:type="pct"/>
            <w:tcBorders>
              <w:top w:val="single" w:sz="4" w:space="0" w:color="auto"/>
            </w:tcBorders>
            <w:noWrap/>
          </w:tcPr>
          <w:p w14:paraId="1D703AFC" w14:textId="1031CA1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tcBorders>
            <w:noWrap/>
          </w:tcPr>
          <w:p w14:paraId="75938C8B" w14:textId="6121803B"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right w:val="nil"/>
            </w:tcBorders>
            <w:noWrap/>
            <w:vAlign w:val="center"/>
          </w:tcPr>
          <w:p w14:paraId="388396C6" w14:textId="5D414F0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6</w:t>
            </w:r>
          </w:p>
        </w:tc>
      </w:tr>
      <w:tr w:rsidR="00E7451A" w:rsidRPr="00005E6E" w14:paraId="11916D63"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813321E" w14:textId="77777777" w:rsidR="00E7451A" w:rsidRPr="00005E6E" w:rsidRDefault="00E7451A" w:rsidP="00E7451A">
            <w:pPr>
              <w:widowControl/>
              <w:wordWrap/>
              <w:autoSpaceDE/>
              <w:autoSpaceDN/>
              <w:rPr>
                <w:rFonts w:eastAsia="Times New Roman"/>
                <w:sz w:val="20"/>
                <w:szCs w:val="20"/>
              </w:rPr>
            </w:pPr>
          </w:p>
        </w:tc>
        <w:tc>
          <w:tcPr>
            <w:tcW w:w="1325" w:type="pct"/>
            <w:noWrap/>
            <w:hideMark/>
          </w:tcPr>
          <w:p w14:paraId="53768AD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Asian</w:t>
            </w:r>
          </w:p>
        </w:tc>
        <w:tc>
          <w:tcPr>
            <w:tcW w:w="1726" w:type="pct"/>
            <w:noWrap/>
            <w:hideMark/>
          </w:tcPr>
          <w:p w14:paraId="05B8D05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Asian</w:t>
            </w:r>
          </w:p>
        </w:tc>
        <w:tc>
          <w:tcPr>
            <w:tcW w:w="250" w:type="pct"/>
            <w:noWrap/>
          </w:tcPr>
          <w:p w14:paraId="1E1E6876" w14:textId="2D8148C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0F9A4732" w14:textId="53D1216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6</w:t>
            </w:r>
          </w:p>
        </w:tc>
        <w:tc>
          <w:tcPr>
            <w:tcW w:w="250" w:type="pct"/>
            <w:noWrap/>
            <w:vAlign w:val="center"/>
          </w:tcPr>
          <w:p w14:paraId="2CA9F1DA" w14:textId="18FC427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1</w:t>
            </w:r>
          </w:p>
        </w:tc>
        <w:tc>
          <w:tcPr>
            <w:tcW w:w="250" w:type="pct"/>
            <w:tcBorders>
              <w:right w:val="nil"/>
            </w:tcBorders>
            <w:noWrap/>
          </w:tcPr>
          <w:p w14:paraId="0EB003E0" w14:textId="208EB05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39A9855E"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131E2D9C" w14:textId="77777777" w:rsidR="00E7451A" w:rsidRPr="00005E6E" w:rsidRDefault="00E7451A" w:rsidP="00E7451A">
            <w:pPr>
              <w:widowControl/>
              <w:wordWrap/>
              <w:autoSpaceDE/>
              <w:autoSpaceDN/>
              <w:jc w:val="right"/>
              <w:rPr>
                <w:rFonts w:eastAsia="Times New Roman"/>
                <w:color w:val="000000"/>
                <w:sz w:val="20"/>
                <w:szCs w:val="20"/>
              </w:rPr>
            </w:pPr>
          </w:p>
        </w:tc>
        <w:tc>
          <w:tcPr>
            <w:tcW w:w="1325" w:type="pct"/>
            <w:noWrap/>
            <w:hideMark/>
          </w:tcPr>
          <w:p w14:paraId="07C8677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African</w:t>
            </w:r>
          </w:p>
        </w:tc>
        <w:tc>
          <w:tcPr>
            <w:tcW w:w="1726" w:type="pct"/>
            <w:noWrap/>
            <w:hideMark/>
          </w:tcPr>
          <w:p w14:paraId="2E35A64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African</w:t>
            </w:r>
          </w:p>
        </w:tc>
        <w:tc>
          <w:tcPr>
            <w:tcW w:w="250" w:type="pct"/>
            <w:noWrap/>
          </w:tcPr>
          <w:p w14:paraId="5B39DE05" w14:textId="1D0FBCAB"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56073DEE" w14:textId="7FC5B566"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43</w:t>
            </w:r>
          </w:p>
        </w:tc>
        <w:tc>
          <w:tcPr>
            <w:tcW w:w="250" w:type="pct"/>
            <w:noWrap/>
          </w:tcPr>
          <w:p w14:paraId="6EDFC4AD" w14:textId="5ECCFC9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tcPr>
          <w:p w14:paraId="19890C4C" w14:textId="79042F4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0FE7CA52"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76E451C" w14:textId="77777777" w:rsidR="00E7451A" w:rsidRPr="00005E6E" w:rsidRDefault="00E7451A" w:rsidP="00E7451A">
            <w:pPr>
              <w:widowControl/>
              <w:wordWrap/>
              <w:autoSpaceDE/>
              <w:autoSpaceDN/>
              <w:jc w:val="right"/>
              <w:rPr>
                <w:rFonts w:eastAsia="Times New Roman"/>
                <w:color w:val="000000"/>
                <w:sz w:val="20"/>
                <w:szCs w:val="20"/>
              </w:rPr>
            </w:pPr>
          </w:p>
        </w:tc>
        <w:tc>
          <w:tcPr>
            <w:tcW w:w="1325" w:type="pct"/>
            <w:noWrap/>
            <w:hideMark/>
          </w:tcPr>
          <w:p w14:paraId="1C5E147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ibbean</w:t>
            </w:r>
          </w:p>
        </w:tc>
        <w:tc>
          <w:tcPr>
            <w:tcW w:w="1726" w:type="pct"/>
            <w:noWrap/>
            <w:hideMark/>
          </w:tcPr>
          <w:p w14:paraId="60441C8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Caribbean</w:t>
            </w:r>
          </w:p>
        </w:tc>
        <w:tc>
          <w:tcPr>
            <w:tcW w:w="250" w:type="pct"/>
            <w:noWrap/>
            <w:vAlign w:val="center"/>
          </w:tcPr>
          <w:p w14:paraId="300663B2" w14:textId="3095EC7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9</w:t>
            </w:r>
          </w:p>
        </w:tc>
        <w:tc>
          <w:tcPr>
            <w:tcW w:w="250" w:type="pct"/>
            <w:noWrap/>
          </w:tcPr>
          <w:p w14:paraId="002B6D8C" w14:textId="029D63E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1D164B16" w14:textId="6B0D6FA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7B4B3972" w14:textId="7D80328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9</w:t>
            </w:r>
          </w:p>
        </w:tc>
      </w:tr>
      <w:tr w:rsidR="00E7451A" w:rsidRPr="00005E6E" w14:paraId="04F16EE5"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double" w:sz="4" w:space="0" w:color="auto"/>
            </w:tcBorders>
            <w:noWrap/>
            <w:hideMark/>
          </w:tcPr>
          <w:p w14:paraId="4A4961AA" w14:textId="77777777" w:rsidR="00E7451A" w:rsidRPr="00005E6E" w:rsidRDefault="00E7451A" w:rsidP="00E7451A">
            <w:pPr>
              <w:widowControl/>
              <w:wordWrap/>
              <w:autoSpaceDE/>
              <w:autoSpaceDN/>
              <w:rPr>
                <w:rFonts w:eastAsia="Times New Roman"/>
                <w:sz w:val="20"/>
                <w:szCs w:val="20"/>
              </w:rPr>
            </w:pPr>
          </w:p>
        </w:tc>
        <w:tc>
          <w:tcPr>
            <w:tcW w:w="1325" w:type="pct"/>
            <w:tcBorders>
              <w:bottom w:val="double" w:sz="4" w:space="0" w:color="auto"/>
            </w:tcBorders>
            <w:noWrap/>
            <w:hideMark/>
          </w:tcPr>
          <w:p w14:paraId="7C34813C"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Black</w:t>
            </w:r>
          </w:p>
        </w:tc>
        <w:tc>
          <w:tcPr>
            <w:tcW w:w="1726" w:type="pct"/>
            <w:tcBorders>
              <w:bottom w:val="double" w:sz="4" w:space="0" w:color="auto"/>
            </w:tcBorders>
            <w:noWrap/>
            <w:hideMark/>
          </w:tcPr>
          <w:p w14:paraId="054EC9C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Black</w:t>
            </w:r>
          </w:p>
        </w:tc>
        <w:tc>
          <w:tcPr>
            <w:tcW w:w="250" w:type="pct"/>
            <w:tcBorders>
              <w:bottom w:val="double" w:sz="4" w:space="0" w:color="auto"/>
            </w:tcBorders>
            <w:noWrap/>
            <w:vAlign w:val="center"/>
          </w:tcPr>
          <w:p w14:paraId="3A9F3E7E" w14:textId="3A1E667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2</w:t>
            </w:r>
          </w:p>
        </w:tc>
        <w:tc>
          <w:tcPr>
            <w:tcW w:w="250" w:type="pct"/>
            <w:tcBorders>
              <w:bottom w:val="double" w:sz="4" w:space="0" w:color="auto"/>
            </w:tcBorders>
            <w:noWrap/>
          </w:tcPr>
          <w:p w14:paraId="0A2D3CE5" w14:textId="3B4EAB5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double" w:sz="4" w:space="0" w:color="auto"/>
            </w:tcBorders>
            <w:noWrap/>
          </w:tcPr>
          <w:p w14:paraId="0485DDDC" w14:textId="541011F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double" w:sz="4" w:space="0" w:color="auto"/>
              <w:right w:val="nil"/>
            </w:tcBorders>
            <w:noWrap/>
            <w:vAlign w:val="center"/>
          </w:tcPr>
          <w:p w14:paraId="1E9CEB09" w14:textId="078DA65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3</w:t>
            </w:r>
          </w:p>
        </w:tc>
      </w:tr>
      <w:tr w:rsidR="00CE6A7F" w:rsidRPr="00005E6E" w14:paraId="526D630E"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double" w:sz="4" w:space="0" w:color="auto"/>
              <w:left w:val="nil"/>
              <w:right w:val="nil"/>
            </w:tcBorders>
            <w:noWrap/>
            <w:hideMark/>
          </w:tcPr>
          <w:p w14:paraId="091053D9" w14:textId="2B48D844" w:rsidR="00CE6A7F" w:rsidRPr="00005E6E" w:rsidRDefault="00CE6A7F" w:rsidP="000F3486">
            <w:pPr>
              <w:widowControl/>
              <w:wordWrap/>
              <w:autoSpaceDE/>
              <w:autoSpaceDN/>
              <w:rPr>
                <w:rFonts w:eastAsia="Times New Roman"/>
                <w:sz w:val="20"/>
                <w:szCs w:val="20"/>
              </w:rPr>
            </w:pPr>
            <w:r w:rsidRPr="00005E6E">
              <w:rPr>
                <w:rFonts w:eastAsia="Times New Roman"/>
                <w:color w:val="000000"/>
                <w:sz w:val="20"/>
                <w:szCs w:val="20"/>
              </w:rPr>
              <w:t>Model criteria information</w:t>
            </w:r>
          </w:p>
        </w:tc>
      </w:tr>
      <w:tr w:rsidR="00CE6A7F" w:rsidRPr="00005E6E" w14:paraId="101ECDB0"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left w:val="nil"/>
              <w:bottom w:val="single" w:sz="4" w:space="0" w:color="999999" w:themeColor="text1" w:themeTint="66"/>
            </w:tcBorders>
            <w:noWrap/>
            <w:hideMark/>
          </w:tcPr>
          <w:p w14:paraId="7DC3636E" w14:textId="62AA2802" w:rsidR="00CE6A7F" w:rsidRPr="00005E6E" w:rsidRDefault="00CE6A7F" w:rsidP="000F3486">
            <w:pPr>
              <w:widowControl/>
              <w:wordWrap/>
              <w:autoSpaceDE/>
              <w:autoSpaceDN/>
              <w:rPr>
                <w:rFonts w:eastAsia="Times New Roman"/>
                <w:b w:val="0"/>
                <w:bCs w:val="0"/>
                <w:color w:val="000000"/>
                <w:sz w:val="20"/>
                <w:szCs w:val="20"/>
              </w:rPr>
            </w:pPr>
            <w:proofErr w:type="spellStart"/>
            <w:r w:rsidRPr="00005E6E">
              <w:rPr>
                <w:rFonts w:eastAsia="Times New Roman"/>
                <w:b w:val="0"/>
                <w:bCs w:val="0"/>
                <w:color w:val="000000"/>
                <w:sz w:val="20"/>
                <w:szCs w:val="20"/>
              </w:rPr>
              <w:t>AICc</w:t>
            </w:r>
            <w:proofErr w:type="spellEnd"/>
            <w:r w:rsidR="008854A1" w:rsidRPr="00005E6E">
              <w:rPr>
                <w:rFonts w:eastAsia="Times New Roman"/>
                <w:b w:val="0"/>
                <w:bCs w:val="0"/>
                <w:color w:val="000000"/>
                <w:sz w:val="20"/>
                <w:szCs w:val="20"/>
              </w:rPr>
              <w:t xml:space="preserve"> (Akaike's Information Corrected Criterion)</w:t>
            </w:r>
          </w:p>
        </w:tc>
        <w:tc>
          <w:tcPr>
            <w:tcW w:w="2728" w:type="pct"/>
            <w:gridSpan w:val="5"/>
            <w:tcBorders>
              <w:bottom w:val="single" w:sz="4" w:space="0" w:color="999999" w:themeColor="text1" w:themeTint="66"/>
              <w:right w:val="nil"/>
            </w:tcBorders>
            <w:noWrap/>
            <w:hideMark/>
          </w:tcPr>
          <w:p w14:paraId="5B7AC685" w14:textId="3AD655CC"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222.91</w:t>
            </w:r>
          </w:p>
        </w:tc>
      </w:tr>
      <w:tr w:rsidR="00CE6A7F" w:rsidRPr="00005E6E" w14:paraId="08E6F01A"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left w:val="nil"/>
              <w:bottom w:val="single" w:sz="12" w:space="0" w:color="auto"/>
            </w:tcBorders>
            <w:noWrap/>
            <w:hideMark/>
          </w:tcPr>
          <w:p w14:paraId="1CA2FBF3" w14:textId="3ECAC4B4"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BIC</w:t>
            </w:r>
            <w:r w:rsidR="008854A1" w:rsidRPr="00005E6E">
              <w:rPr>
                <w:rFonts w:eastAsia="Times New Roman"/>
                <w:b w:val="0"/>
                <w:bCs w:val="0"/>
                <w:color w:val="000000"/>
                <w:sz w:val="20"/>
                <w:szCs w:val="20"/>
              </w:rPr>
              <w:t xml:space="preserve"> (Bayesian information criterion)</w:t>
            </w:r>
          </w:p>
        </w:tc>
        <w:tc>
          <w:tcPr>
            <w:tcW w:w="2728" w:type="pct"/>
            <w:gridSpan w:val="5"/>
            <w:tcBorders>
              <w:bottom w:val="single" w:sz="12" w:space="0" w:color="auto"/>
              <w:right w:val="nil"/>
            </w:tcBorders>
            <w:noWrap/>
            <w:hideMark/>
          </w:tcPr>
          <w:p w14:paraId="33E5908B" w14:textId="2A6C2F96"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161.18</w:t>
            </w:r>
          </w:p>
        </w:tc>
      </w:tr>
    </w:tbl>
    <w:p w14:paraId="21C00BE0" w14:textId="59FD0B6F" w:rsidR="00661E3D" w:rsidRPr="00005E6E" w:rsidRDefault="00661E3D" w:rsidP="000F3486">
      <w:pPr>
        <w:pStyle w:val="ListParagraph"/>
        <w:spacing w:after="240"/>
        <w:sectPr w:rsidR="00661E3D" w:rsidRPr="00005E6E" w:rsidSect="00BD5321">
          <w:footnotePr>
            <w:numFmt w:val="chicago"/>
          </w:footnotePr>
          <w:pgSz w:w="16838" w:h="11906" w:orient="landscape"/>
          <w:pgMar w:top="1701" w:right="1440" w:bottom="1440" w:left="1440" w:header="851" w:footer="992" w:gutter="0"/>
          <w:cols w:space="425"/>
          <w:docGrid w:linePitch="360"/>
        </w:sectPr>
      </w:pPr>
    </w:p>
    <w:bookmarkEnd w:id="679"/>
    <w:p w14:paraId="6B2B9433" w14:textId="27E6D759" w:rsidR="00E15888" w:rsidRPr="00005E6E" w:rsidRDefault="00E15888" w:rsidP="000F3486">
      <w:pPr>
        <w:pStyle w:val="Heading1"/>
      </w:pPr>
      <w:commentRangeStart w:id="717"/>
      <w:r w:rsidRPr="00005E6E">
        <w:lastRenderedPageBreak/>
        <w:t>Discussion</w:t>
      </w:r>
      <w:commentRangeEnd w:id="717"/>
      <w:r w:rsidR="00005E6E" w:rsidRPr="00005E6E">
        <w:rPr>
          <w:rStyle w:val="CommentReference"/>
          <w:rFonts w:eastAsiaTheme="minorEastAsia"/>
          <w:b w:val="0"/>
          <w:bCs w:val="0"/>
        </w:rPr>
        <w:commentReference w:id="717"/>
      </w:r>
    </w:p>
    <w:p w14:paraId="7B31E9D8" w14:textId="244A46C4" w:rsidR="00523E11" w:rsidRPr="00005E6E" w:rsidRDefault="00554EB6" w:rsidP="000F3486">
      <w:pPr>
        <w:spacing w:after="240"/>
      </w:pPr>
      <w:del w:id="718" w:author="Won Do Lee" w:date="2023-01-19T23:25:00Z">
        <w:r w:rsidRPr="00005E6E" w:rsidDel="001E7E1F">
          <w:delText>Each day, people make new decisions</w:delText>
        </w:r>
      </w:del>
      <w:ins w:id="719" w:author="Won Do Lee" w:date="2023-01-19T23:25:00Z">
        <w:r w:rsidR="001E7E1F" w:rsidRPr="00005E6E">
          <w:t xml:space="preserve">People make </w:t>
        </w:r>
      </w:ins>
      <w:ins w:id="720" w:author="Won Do Lee" w:date="2023-01-19T23:27:00Z">
        <w:r w:rsidR="001E7E1F" w:rsidRPr="00005E6E">
          <w:t>new daily</w:t>
        </w:r>
      </w:ins>
      <w:ins w:id="721" w:author="Won Do Lee" w:date="2023-01-19T23:25:00Z">
        <w:r w:rsidR="001E7E1F" w:rsidRPr="00005E6E">
          <w:t xml:space="preserve"> decisions</w:t>
        </w:r>
      </w:ins>
      <w:r w:rsidRPr="00005E6E">
        <w:t xml:space="preserve">, </w:t>
      </w:r>
      <w:ins w:id="722" w:author="Won Do Lee" w:date="2023-01-19T23:25:00Z">
        <w:r w:rsidR="001E7E1F" w:rsidRPr="00005E6E">
          <w:t xml:space="preserve">which </w:t>
        </w:r>
      </w:ins>
      <w:ins w:id="723" w:author="Won Do Lee" w:date="2023-01-19T23:27:00Z">
        <w:r w:rsidR="001E7E1F" w:rsidRPr="00005E6E">
          <w:t>are</w:t>
        </w:r>
      </w:ins>
      <w:ins w:id="724" w:author="Won Do Lee" w:date="2023-01-19T23:25:00Z">
        <w:r w:rsidR="001E7E1F" w:rsidRPr="00005E6E">
          <w:t xml:space="preserve"> </w:t>
        </w:r>
      </w:ins>
      <w:del w:id="725" w:author="Won Do Lee" w:date="2023-01-19T23:24:00Z">
        <w:r w:rsidRPr="00005E6E" w:rsidDel="001E7E1F">
          <w:delText xml:space="preserve">and it </w:delText>
        </w:r>
      </w:del>
      <w:del w:id="726" w:author="Won Do Lee" w:date="2023-01-17T21:50:00Z">
        <w:r w:rsidRPr="00005E6E" w:rsidDel="003A4303">
          <w:delText>translated into</w:delText>
        </w:r>
      </w:del>
      <w:ins w:id="727" w:author="Won Do Lee" w:date="2023-01-19T23:24:00Z">
        <w:r w:rsidR="001E7E1F" w:rsidRPr="00005E6E">
          <w:t>rende</w:t>
        </w:r>
      </w:ins>
      <w:ins w:id="728" w:author="Won Do Lee" w:date="2023-01-19T23:25:00Z">
        <w:r w:rsidR="001E7E1F" w:rsidRPr="00005E6E">
          <w:t xml:space="preserve">red </w:t>
        </w:r>
      </w:ins>
      <w:ins w:id="729" w:author="Won Do Lee" w:date="2023-01-17T21:50:00Z">
        <w:r w:rsidR="003A4303" w:rsidRPr="00005E6E">
          <w:t>into</w:t>
        </w:r>
      </w:ins>
      <w:r w:rsidRPr="00005E6E">
        <w:t xml:space="preserve"> their mobility </w:t>
      </w:r>
      <w:del w:id="730" w:author="Won Do Lee" w:date="2023-01-17T21:50:00Z">
        <w:r w:rsidRPr="00005E6E" w:rsidDel="003A4303">
          <w:delText xml:space="preserve">behaviour </w:delText>
        </w:r>
      </w:del>
      <w:ins w:id="731" w:author="Won Do Lee" w:date="2023-01-17T21:50:00Z">
        <w:r w:rsidR="003A4303" w:rsidRPr="00005E6E">
          <w:t>behaviours</w:t>
        </w:r>
      </w:ins>
      <w:ins w:id="732" w:author="Won Do Lee" w:date="2023-01-20T00:08:00Z">
        <w:r w:rsidR="006079DB">
          <w:t xml:space="preserve">, travelling </w:t>
        </w:r>
      </w:ins>
      <w:ins w:id="733" w:author="Won Do Lee" w:date="2023-01-20T00:09:00Z">
        <w:r w:rsidR="006079DB">
          <w:t>between locations</w:t>
        </w:r>
      </w:ins>
      <w:ins w:id="734" w:author="Won Do Lee" w:date="2023-01-17T21:51:00Z">
        <w:r w:rsidR="003A4303" w:rsidRPr="00005E6E">
          <w:t xml:space="preserve"> </w:t>
        </w:r>
      </w:ins>
      <w:del w:id="735" w:author="Won Do Lee" w:date="2023-01-17T21:51:00Z">
        <w:r w:rsidRPr="00005E6E" w:rsidDel="003A4303">
          <w:delText xml:space="preserve">to move </w:delText>
        </w:r>
      </w:del>
      <w:del w:id="736" w:author="Won Do Lee" w:date="2023-01-19T23:26:00Z">
        <w:r w:rsidRPr="00005E6E" w:rsidDel="001E7E1F">
          <w:delText>from place to place</w:delText>
        </w:r>
      </w:del>
      <w:ins w:id="737" w:author="Won Do Lee" w:date="2023-01-19T23:26:00Z">
        <w:r w:rsidR="001E7E1F" w:rsidRPr="00005E6E">
          <w:t>to carry</w:t>
        </w:r>
      </w:ins>
      <w:del w:id="738"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739" w:author="Won Do Lee" w:date="2023-01-19T23:27:00Z">
        <w:r w:rsidRPr="00005E6E" w:rsidDel="001E7E1F">
          <w:delText xml:space="preserve">motivated </w:delText>
        </w:r>
      </w:del>
      <w:ins w:id="740"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741" w:author="Won Do Lee" w:date="2023-01-19T23:27:00Z">
        <w:r w:rsidR="00D47AD1" w:rsidRPr="00005E6E" w:rsidDel="001E7E1F">
          <w:delText xml:space="preserve">been </w:delText>
        </w:r>
      </w:del>
      <w:r w:rsidR="00D47AD1" w:rsidRPr="00005E6E">
        <w:t xml:space="preserve">forced </w:t>
      </w:r>
      <w:ins w:id="742"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743" w:author="Won Do Lee" w:date="2023-01-17T21:51:00Z">
        <w:r w:rsidR="00D47AD1" w:rsidRPr="00005E6E" w:rsidDel="000F3486">
          <w:delText>work-</w:delText>
        </w:r>
      </w:del>
      <w:ins w:id="744" w:author="Won Do Lee" w:date="2023-01-17T21:51:00Z">
        <w:r w:rsidR="000F3486" w:rsidRPr="00005E6E">
          <w:t xml:space="preserve">working </w:t>
        </w:r>
      </w:ins>
      <w:r w:rsidR="00D47AD1" w:rsidRPr="00005E6E">
        <w:t>from</w:t>
      </w:r>
      <w:ins w:id="745" w:author="Won Do Lee" w:date="2023-01-17T21:51:00Z">
        <w:r w:rsidR="000F3486" w:rsidRPr="00005E6E">
          <w:t xml:space="preserve"> </w:t>
        </w:r>
      </w:ins>
      <w:del w:id="746" w:author="Won Do Lee" w:date="2023-01-17T21:51:00Z">
        <w:r w:rsidR="00D47AD1" w:rsidRPr="00005E6E" w:rsidDel="000F3486">
          <w:delText>-</w:delText>
        </w:r>
      </w:del>
      <w:r w:rsidR="00D47AD1" w:rsidRPr="00005E6E">
        <w:t xml:space="preserve">home </w:t>
      </w:r>
      <w:del w:id="747" w:author="Won Do Lee" w:date="2023-01-17T21:51:00Z">
        <w:r w:rsidR="00D47AD1" w:rsidRPr="00005E6E" w:rsidDel="000F3486">
          <w:delText>setting and parents</w:delText>
        </w:r>
      </w:del>
      <w:ins w:id="748" w:author="Won Do Lee" w:date="2023-01-17T21:51:00Z">
        <w:r w:rsidR="000F3486" w:rsidRPr="00005E6E">
          <w:t>and</w:t>
        </w:r>
      </w:ins>
      <w:r w:rsidR="00D47AD1" w:rsidRPr="00005E6E">
        <w:t xml:space="preserve"> </w:t>
      </w:r>
      <w:proofErr w:type="spellStart"/>
      <w:r w:rsidR="00D47AD1" w:rsidRPr="00005E6E">
        <w:t>home</w:t>
      </w:r>
      <w:del w:id="749" w:author="Won Do Lee" w:date="2023-01-17T21:52:00Z">
        <w:r w:rsidR="00D47AD1" w:rsidRPr="00005E6E" w:rsidDel="000F3486">
          <w:delText>-</w:delText>
        </w:r>
      </w:del>
      <w:r w:rsidR="00D47AD1" w:rsidRPr="00005E6E">
        <w:t>schooling</w:t>
      </w:r>
      <w:proofErr w:type="spellEnd"/>
      <w:r w:rsidR="00D47AD1" w:rsidRPr="00005E6E">
        <w:t xml:space="preserve"> during waves of infection and government-mandated stay-at-home orders, lockdowns and social distancing, and longer-term impacts likely to outlast the COVID-19 pandemic. People </w:t>
      </w:r>
      <w:del w:id="750" w:author="Won Do Lee" w:date="2023-01-19T23:28:00Z">
        <w:r w:rsidR="00D47AD1" w:rsidRPr="00005E6E" w:rsidDel="001E7E1F">
          <w:delText xml:space="preserve">start </w:delText>
        </w:r>
      </w:del>
      <w:ins w:id="751" w:author="Won Do Lee" w:date="2023-01-19T23:28:00Z">
        <w:r w:rsidR="001E7E1F" w:rsidRPr="00005E6E">
          <w:t xml:space="preserve">have started </w:t>
        </w:r>
      </w:ins>
      <w:r w:rsidR="00D47AD1" w:rsidRPr="00005E6E">
        <w:t>to see</w:t>
      </w:r>
      <w:del w:id="752" w:author="Won Do Lee" w:date="2023-01-19T23:28:00Z">
        <w:r w:rsidR="00D47AD1" w:rsidRPr="00005E6E" w:rsidDel="001E7E1F">
          <w:delText xml:space="preserve"> a</w:delText>
        </w:r>
      </w:del>
      <w:r w:rsidR="00D47AD1" w:rsidRPr="00005E6E">
        <w:t xml:space="preserve"> new way</w:t>
      </w:r>
      <w:ins w:id="753" w:author="Won Do Lee" w:date="2023-01-19T23:28:00Z">
        <w:r w:rsidR="001E7E1F" w:rsidRPr="00005E6E">
          <w:t>s</w:t>
        </w:r>
      </w:ins>
      <w:r w:rsidR="00D47AD1" w:rsidRPr="00005E6E">
        <w:t xml:space="preserve"> to restore </w:t>
      </w:r>
      <w:del w:id="754"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0F3486">
      <w:pPr>
        <w:spacing w:after="240"/>
      </w:pPr>
      <w:r w:rsidRPr="00005E6E">
        <w:t xml:space="preserve">In this vein, </w:t>
      </w:r>
      <w:r w:rsidR="002B1570" w:rsidRPr="00005E6E">
        <w:t xml:space="preserve">we </w:t>
      </w:r>
      <w:del w:id="755" w:author="Won Do Lee" w:date="2023-01-17T21:52:00Z">
        <w:r w:rsidR="00601895" w:rsidRPr="00005E6E" w:rsidDel="000F3486">
          <w:delText xml:space="preserve">explored </w:delText>
        </w:r>
      </w:del>
      <w:ins w:id="756" w:author="Won Do Lee" w:date="2023-01-17T21:52:00Z">
        <w:r w:rsidR="000F3486" w:rsidRPr="00005E6E">
          <w:t xml:space="preserve">examined </w:t>
        </w:r>
      </w:ins>
      <w:del w:id="757" w:author="Won Do Lee" w:date="2023-01-17T21:52:00Z">
        <w:r w:rsidR="009A6D3E" w:rsidRPr="00005E6E" w:rsidDel="000F3486">
          <w:delText xml:space="preserve">the </w:delText>
        </w:r>
        <w:r w:rsidR="00B81916" w:rsidRPr="00005E6E" w:rsidDel="000F3486">
          <w:delText>change</w:delText>
        </w:r>
      </w:del>
      <w:ins w:id="758" w:author="Won Do Lee" w:date="2023-01-17T21:52:00Z">
        <w:r w:rsidR="000F3486" w:rsidRPr="00005E6E">
          <w:t>changes</w:t>
        </w:r>
      </w:ins>
      <w:r w:rsidR="00B81916" w:rsidRPr="00005E6E">
        <w:t xml:space="preserve"> in mobility </w:t>
      </w:r>
      <w:del w:id="759" w:author="Won Do Lee" w:date="2023-01-17T21:52:00Z">
        <w:r w:rsidR="00B81916" w:rsidRPr="00005E6E" w:rsidDel="000F3486">
          <w:delText xml:space="preserve">levels </w:delText>
        </w:r>
      </w:del>
      <w:r w:rsidR="00B81916" w:rsidRPr="00005E6E">
        <w:t>over time</w:t>
      </w:r>
      <w:r w:rsidR="00364A96" w:rsidRPr="00005E6E">
        <w:t xml:space="preserve"> </w:t>
      </w:r>
      <w:del w:id="760"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761" w:author="Won Do Lee" w:date="2023-01-19T23:29:00Z">
        <w:r w:rsidR="001E7E1F" w:rsidRPr="00005E6E">
          <w:t>,</w:t>
        </w:r>
      </w:ins>
      <w:del w:id="762" w:author="Won Do Lee" w:date="2023-01-19T23:28:00Z">
        <w:r w:rsidR="002B1570" w:rsidRPr="00005E6E" w:rsidDel="001E7E1F">
          <w:delText xml:space="preserve"> </w:delText>
        </w:r>
      </w:del>
      <w:ins w:id="763" w:author="Won Do Lee" w:date="2023-01-19T23:28:00Z">
        <w:r w:rsidR="001E7E1F" w:rsidRPr="00005E6E">
          <w:t xml:space="preserve"> and </w:t>
        </w:r>
      </w:ins>
      <w:ins w:id="764" w:author="Won Do Lee" w:date="2023-01-20T00:10:00Z">
        <w:r w:rsidR="00981959">
          <w:t xml:space="preserve">then we </w:t>
        </w:r>
      </w:ins>
      <w:del w:id="765"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766" w:author="Won Do Lee" w:date="2023-01-17T21:53:00Z">
        <w:r w:rsidR="00E015DC" w:rsidRPr="00005E6E" w:rsidDel="000F3486">
          <w:delText xml:space="preserve">demonstrated </w:delText>
        </w:r>
      </w:del>
      <w:ins w:id="767" w:author="Won Do Lee" w:date="2023-01-19T23:28:00Z">
        <w:r w:rsidR="001E7E1F" w:rsidRPr="00005E6E">
          <w:t>demonstrate</w:t>
        </w:r>
      </w:ins>
      <w:ins w:id="768" w:author="Won Do Lee" w:date="2023-01-20T00:10:00Z">
        <w:r w:rsidR="00981959">
          <w:t>d</w:t>
        </w:r>
      </w:ins>
      <w:ins w:id="769" w:author="Won Do Lee" w:date="2023-01-20T00:12:00Z">
        <w:r w:rsidR="00D86553">
          <w:t xml:space="preserve"> </w:t>
        </w:r>
      </w:ins>
      <w:ins w:id="770" w:author="Won Do Lee" w:date="2023-01-20T00:13:00Z">
        <w:r w:rsidR="00D86553">
          <w:t xml:space="preserve">different </w:t>
        </w:r>
      </w:ins>
      <w:ins w:id="771" w:author="Won Do Lee" w:date="2023-01-20T00:10:00Z">
        <w:r w:rsidR="00981959">
          <w:t>trajectories of mobility</w:t>
        </w:r>
      </w:ins>
      <w:ins w:id="772" w:author="Won Do Lee" w:date="2023-01-20T00:11:00Z">
        <w:r w:rsidR="00AD4E1F">
          <w:t xml:space="preserve"> </w:t>
        </w:r>
      </w:ins>
      <w:del w:id="773"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774" w:author="Won Do Lee" w:date="2023-01-20T00:11:00Z">
        <w:r w:rsidR="00AD4E1F">
          <w:t xml:space="preserve"> </w:t>
        </w:r>
      </w:ins>
      <w:ins w:id="775" w:author="Won Do Lee" w:date="2023-01-20T00:12:00Z">
        <w:r w:rsidR="00D86553">
          <w:t>using</w:t>
        </w:r>
      </w:ins>
      <w:r w:rsidR="009A6D3E" w:rsidRPr="00005E6E">
        <w:t xml:space="preserve"> </w:t>
      </w:r>
      <w:del w:id="776"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777" w:author="Won Do Lee" w:date="2023-01-19T23:30:00Z">
        <w:r w:rsidR="001E7E1F" w:rsidRPr="00005E6E">
          <w:t>. We q</w:t>
        </w:r>
      </w:ins>
      <w:ins w:id="778" w:author="Won Do Lee" w:date="2023-01-19T23:29:00Z">
        <w:r w:rsidR="001E7E1F" w:rsidRPr="00005E6E">
          <w:t>uantif</w:t>
        </w:r>
      </w:ins>
      <w:ins w:id="779" w:author="Won Do Lee" w:date="2023-01-19T23:30:00Z">
        <w:r w:rsidR="001E7E1F" w:rsidRPr="00005E6E">
          <w:t xml:space="preserve">ied </w:t>
        </w:r>
      </w:ins>
      <w:del w:id="780" w:author="Won Do Lee" w:date="2023-01-17T21:54:00Z">
        <w:r w:rsidR="009A6D3E" w:rsidRPr="00005E6E" w:rsidDel="000F3486">
          <w:delText>.</w:delText>
        </w:r>
      </w:del>
      <w:del w:id="781" w:author="Won Do Lee" w:date="2023-01-17T21:53:00Z">
        <w:r w:rsidR="009A6D3E" w:rsidRPr="00005E6E" w:rsidDel="000F3486">
          <w:delText xml:space="preserve"> </w:delText>
        </w:r>
      </w:del>
      <w:ins w:id="782" w:author="Won Do Lee" w:date="2023-01-17T21:53:00Z">
        <w:r w:rsidR="000F3486" w:rsidRPr="00005E6E">
          <w:t>similar</w:t>
        </w:r>
      </w:ins>
      <w:ins w:id="783" w:author="Won Do Lee" w:date="2023-01-17T21:54:00Z">
        <w:r w:rsidR="000F3486" w:rsidRPr="00005E6E">
          <w:t xml:space="preserve">ities </w:t>
        </w:r>
      </w:ins>
      <w:ins w:id="784" w:author="Won Do Lee" w:date="2023-01-19T23:30:00Z">
        <w:r w:rsidR="001E7E1F" w:rsidRPr="00005E6E">
          <w:t xml:space="preserve">according </w:t>
        </w:r>
      </w:ins>
      <w:ins w:id="785" w:author="Won Do Lee" w:date="2023-01-20T00:13:00Z">
        <w:r w:rsidR="00D86553">
          <w:t>to changes in mobility</w:t>
        </w:r>
      </w:ins>
      <w:del w:id="786"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787" w:author="Won Do Lee" w:date="2023-01-17T21:54:00Z">
        <w:r w:rsidR="004E2CBD" w:rsidRPr="00005E6E" w:rsidDel="000F3486">
          <w:delText xml:space="preserve">similar </w:delText>
        </w:r>
      </w:del>
      <w:del w:id="788"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789" w:author="Won Do Lee" w:date="2023-01-19T23:30:00Z">
        <w:r w:rsidR="00B81916" w:rsidRPr="00005E6E" w:rsidDel="001E7E1F">
          <w:delText xml:space="preserve">reduction </w:delText>
        </w:r>
      </w:del>
      <w:del w:id="790" w:author="Won Do Lee" w:date="2023-01-20T00:14:00Z">
        <w:r w:rsidR="007715CB" w:rsidRPr="00005E6E" w:rsidDel="00D86553">
          <w:delText>unde</w:delText>
        </w:r>
      </w:del>
      <w:ins w:id="791" w:author="Won Do Lee" w:date="2023-01-20T00:14:00Z">
        <w:r w:rsidR="00D86553">
          <w:t>throughout</w:t>
        </w:r>
      </w:ins>
      <w:del w:id="792" w:author="Won Do Lee" w:date="2023-01-20T00:14:00Z">
        <w:r w:rsidR="007715CB" w:rsidRPr="00005E6E" w:rsidDel="00D86553">
          <w:delText>r</w:delText>
        </w:r>
      </w:del>
      <w:ins w:id="793" w:author="Won Do Lee" w:date="2023-01-17T21:55:00Z">
        <w:r w:rsidR="000F3486" w:rsidRPr="00005E6E">
          <w:t xml:space="preserve"> the initial phases </w:t>
        </w:r>
      </w:ins>
      <w:ins w:id="794" w:author="Won Do Lee" w:date="2023-01-19T23:30:00Z">
        <w:r w:rsidR="001E7E1F" w:rsidRPr="00005E6E">
          <w:t>of</w:t>
        </w:r>
      </w:ins>
      <w:ins w:id="795" w:author="Won Do Lee" w:date="2023-01-17T21:55:00Z">
        <w:r w:rsidR="000F3486" w:rsidRPr="00005E6E">
          <w:t xml:space="preserve"> </w:t>
        </w:r>
      </w:ins>
      <w:ins w:id="796" w:author="Won Do Lee" w:date="2023-01-19T23:30:00Z">
        <w:r w:rsidR="001E7E1F" w:rsidRPr="00005E6E">
          <w:t xml:space="preserve">the </w:t>
        </w:r>
      </w:ins>
      <w:ins w:id="797" w:author="Won Do Lee" w:date="2023-01-17T21:55:00Z">
        <w:r w:rsidR="000F3486" w:rsidRPr="00005E6E">
          <w:t>lockdown</w:t>
        </w:r>
      </w:ins>
      <w:ins w:id="798" w:author="Won Do Lee" w:date="2023-01-19T23:32:00Z">
        <w:r w:rsidR="001E7E1F" w:rsidRPr="00005E6E">
          <w:t xml:space="preserve"> </w:t>
        </w:r>
      </w:ins>
      <w:ins w:id="799" w:author="Won Do Lee" w:date="2023-01-20T00:13:00Z">
        <w:r w:rsidR="00D86553">
          <w:t>by</w:t>
        </w:r>
      </w:ins>
      <w:ins w:id="800" w:author="Won Do Lee" w:date="2023-01-19T23:32:00Z">
        <w:r w:rsidR="001E7E1F" w:rsidRPr="00005E6E">
          <w:t xml:space="preserve"> </w:t>
        </w:r>
      </w:ins>
      <w:del w:id="801" w:author="Won Do Lee" w:date="2023-01-17T21:55:00Z">
        <w:r w:rsidR="007715CB" w:rsidRPr="00005E6E" w:rsidDel="000F3486">
          <w:delText xml:space="preserve"> the lockdown</w:delText>
        </w:r>
      </w:del>
      <w:del w:id="802"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803"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804" w:author="Won Do Lee" w:date="2023-01-20T00:15:00Z">
        <w:r w:rsidR="00BC38F6" w:rsidRPr="00005E6E" w:rsidDel="00D86553">
          <w:delText>characteristic</w:delText>
        </w:r>
      </w:del>
      <w:del w:id="805" w:author="Won Do Lee" w:date="2023-01-19T23:33:00Z">
        <w:r w:rsidR="00BC38F6" w:rsidRPr="00005E6E" w:rsidDel="001E7E1F">
          <w:delText>s</w:delText>
        </w:r>
      </w:del>
      <w:del w:id="806"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807" w:author="Won Do Lee" w:date="2023-01-19T23:31:00Z">
        <w:r w:rsidR="00C87B9E" w:rsidRPr="00005E6E" w:rsidDel="001E7E1F">
          <w:delText>mobility changes</w:delText>
        </w:r>
      </w:del>
      <w:ins w:id="808" w:author="Won Do Lee" w:date="2023-01-20T00:15:00Z">
        <w:r w:rsidR="00D86553">
          <w:t>mobility metric.</w:t>
        </w:r>
      </w:ins>
      <w:del w:id="809" w:author="Won Do Lee" w:date="2023-01-20T00:15:00Z">
        <w:r w:rsidR="00C87B9E" w:rsidRPr="00005E6E" w:rsidDel="00D86553">
          <w:delText xml:space="preserve"> </w:delText>
        </w:r>
      </w:del>
      <w:del w:id="810" w:author="Won Do Lee" w:date="2023-01-20T00:13:00Z">
        <w:r w:rsidR="00C87B9E" w:rsidRPr="00005E6E" w:rsidDel="00D86553">
          <w:delText>over time</w:delText>
        </w:r>
      </w:del>
      <w:ins w:id="811" w:author="Won Do Lee" w:date="2023-01-19T23:32:00Z">
        <w:r w:rsidR="001E7E1F" w:rsidRPr="00005E6E">
          <w:t xml:space="preserve"> </w:t>
        </w:r>
      </w:ins>
      <w:del w:id="812" w:author="Won Do Lee" w:date="2023-01-19T23:32:00Z">
        <w:r w:rsidR="00044418" w:rsidRPr="00005E6E" w:rsidDel="001E7E1F">
          <w:delText xml:space="preserve">, </w:delText>
        </w:r>
      </w:del>
      <w:ins w:id="813" w:author="Won Do Lee" w:date="2023-01-19T23:32:00Z">
        <w:r w:rsidR="001E7E1F" w:rsidRPr="00005E6E">
          <w:t>It allows us to demonstrate</w:t>
        </w:r>
      </w:ins>
      <w:del w:id="814"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815"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816" w:author="Won Do Lee" w:date="2023-01-19T23:33:00Z">
        <w:r w:rsidR="001E7E1F" w:rsidRPr="00005E6E">
          <w:t>examining spatio-temporal mobility patterns</w:t>
        </w:r>
      </w:ins>
      <w:del w:id="817"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818"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819" w:author="Won Do Lee" w:date="2023-01-13T00:12:00Z">
        <w:r w:rsidR="006A48DE" w:rsidRPr="00005E6E">
          <w:t xml:space="preserve">trajectories of mobility </w:t>
        </w:r>
      </w:ins>
      <w:del w:id="820"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821" w:author="Won Do Lee" w:date="2023-01-19T23:33:00Z">
        <w:r w:rsidR="00562230" w:rsidRPr="00005E6E" w:rsidDel="001E7E1F">
          <w:delText xml:space="preserve">the </w:delText>
        </w:r>
      </w:del>
      <w:r w:rsidR="00562230" w:rsidRPr="00005E6E">
        <w:t xml:space="preserve">socioeconomic </w:t>
      </w:r>
      <w:del w:id="822" w:author="Won Do Lee" w:date="2023-01-19T23:34:00Z">
        <w:r w:rsidR="00562230" w:rsidRPr="00005E6E" w:rsidDel="001E7E1F">
          <w:delText>and demographic factor</w:delText>
        </w:r>
        <w:r w:rsidR="00E7196A" w:rsidRPr="00005E6E" w:rsidDel="001E7E1F">
          <w:delText>s</w:delText>
        </w:r>
      </w:del>
      <w:ins w:id="823" w:author="Won Do Lee" w:date="2023-01-19T23:34:00Z">
        <w:r w:rsidR="001E7E1F" w:rsidRPr="00005E6E">
          <w:t>status</w:t>
        </w:r>
      </w:ins>
      <w:r w:rsidR="00E7196A" w:rsidRPr="00005E6E">
        <w:t>.</w:t>
      </w:r>
    </w:p>
    <w:p w14:paraId="415BC270" w14:textId="196315A3" w:rsidR="00A85AE4" w:rsidRPr="00005E6E" w:rsidRDefault="00A562E3" w:rsidP="000F3486">
      <w:pPr>
        <w:spacing w:after="240"/>
      </w:pPr>
      <w:r w:rsidRPr="00005E6E">
        <w:t xml:space="preserve">The results </w:t>
      </w:r>
      <w:r w:rsidR="001661F7" w:rsidRPr="00005E6E">
        <w:t>confirm</w:t>
      </w:r>
      <w:r w:rsidR="00E82FB0" w:rsidRPr="00005E6E">
        <w:t>ed</w:t>
      </w:r>
      <w:r w:rsidRPr="00005E6E">
        <w:t xml:space="preserve"> </w:t>
      </w:r>
      <w:del w:id="824" w:author="Won Do Lee" w:date="2023-01-19T23:34:00Z">
        <w:r w:rsidRPr="00005E6E" w:rsidDel="001E7E1F">
          <w:delText>the reduction in mobility</w:delText>
        </w:r>
      </w:del>
      <w:ins w:id="825"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826"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827"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828" w:author="Won Do Lee" w:date="2023-01-19T23:35:00Z">
        <w:r w:rsidR="001E7E1F" w:rsidRPr="00005E6E">
          <w:t xml:space="preserve"> they</w:t>
        </w:r>
      </w:ins>
      <w:r w:rsidR="00756D31" w:rsidRPr="00005E6E">
        <w:t xml:space="preserve"> </w:t>
      </w:r>
      <w:del w:id="829"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830"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831"/>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831"/>
      <w:r w:rsidR="00554EB6" w:rsidRPr="00005E6E">
        <w:rPr>
          <w:rStyle w:val="CommentReference"/>
        </w:rPr>
        <w:commentReference w:id="831"/>
      </w:r>
      <w:r w:rsidR="00440F1F" w:rsidRPr="00005E6E">
        <w:t xml:space="preserve"> </w:t>
      </w:r>
    </w:p>
    <w:p w14:paraId="55E6D663" w14:textId="0BD45C3E" w:rsidR="00985B4F" w:rsidRPr="00005E6E" w:rsidRDefault="00A06BF5" w:rsidP="000F3486">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t>(Khataee et al., 2021)</w:t>
      </w:r>
      <w:r w:rsidR="00AA4365" w:rsidRPr="00005E6E">
        <w:fldChar w:fldCharType="end"/>
      </w:r>
      <w:r w:rsidR="00AA4365" w:rsidRPr="00005E6E">
        <w:t xml:space="preserve"> depending on their ability to isolate and risk 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 xml:space="preserve">19 </w:t>
      </w:r>
      <w:r w:rsidR="005C4D23" w:rsidRPr="00005E6E">
        <w:lastRenderedPageBreak/>
        <w:t>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0F3486"/>
    <w:p w14:paraId="1F951EBA" w14:textId="77777777" w:rsidR="000C4274" w:rsidRPr="00005E6E" w:rsidRDefault="000C4274" w:rsidP="000F3486"/>
    <w:p w14:paraId="35E582F3" w14:textId="5D461D25" w:rsidR="00E15888" w:rsidRPr="00005E6E" w:rsidRDefault="00E15888" w:rsidP="000F3486">
      <w:pPr>
        <w:pStyle w:val="Heading1"/>
      </w:pPr>
      <w:r w:rsidRPr="00005E6E">
        <w:t>Conclusion</w:t>
      </w:r>
      <w:r w:rsidR="003222B0" w:rsidRPr="00005E6E">
        <w:t>s</w:t>
      </w:r>
    </w:p>
    <w:p w14:paraId="4EBE4C35" w14:textId="34FE68CE" w:rsidR="00377348" w:rsidRPr="00005E6E" w:rsidRDefault="00377348" w:rsidP="000F3486">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832" w:author="Won Do Lee" w:date="2023-01-13T00:22:00Z">
        <w:r w:rsidR="00A277AD" w:rsidRPr="00005E6E" w:rsidDel="00FC3526">
          <w:delText xml:space="preserve">reductions </w:delText>
        </w:r>
      </w:del>
      <w:ins w:id="833"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834"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835" w:author="Won Do Lee" w:date="2023-01-13T00:13:00Z">
        <w:r w:rsidR="006A48DE" w:rsidRPr="00005E6E">
          <w:t>trajectories of mobility</w:t>
        </w:r>
      </w:ins>
      <w:ins w:id="836" w:author="Won Do Lee" w:date="2023-01-13T00:14:00Z">
        <w:r w:rsidR="006A48DE" w:rsidRPr="00005E6E">
          <w:t xml:space="preserve"> </w:t>
        </w:r>
      </w:ins>
      <w:del w:id="837" w:author="Won Do Lee" w:date="2023-01-13T00:14:00Z">
        <w:r w:rsidR="009A0AA3" w:rsidRPr="00005E6E" w:rsidDel="006A48DE">
          <w:delText xml:space="preserve">. It is </w:delText>
        </w:r>
      </w:del>
      <w:del w:id="838" w:author="Won Do Lee" w:date="2023-01-13T00:13:00Z">
        <w:r w:rsidR="005B3324" w:rsidRPr="00005E6E" w:rsidDel="006A48DE">
          <w:delText>explicitly linked to</w:delText>
        </w:r>
      </w:del>
      <w:ins w:id="839"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840" w:author="Won Do Lee" w:date="2023-01-17T21:57:00Z">
        <w:r w:rsidR="000F3486" w:rsidRPr="00005E6E">
          <w:t xml:space="preserve">employing longitudinal </w:t>
        </w:r>
        <w:proofErr w:type="gramStart"/>
        <w:r w:rsidR="000F3486" w:rsidRPr="00005E6E">
          <w:t>perspective  to</w:t>
        </w:r>
        <w:proofErr w:type="gramEnd"/>
        <w:r w:rsidR="000F3486" w:rsidRPr="00005E6E">
          <w:t xml:space="preserve"> explore </w:t>
        </w:r>
      </w:ins>
      <w:del w:id="841" w:author="Won Do Lee" w:date="2023-01-17T21:57:00Z">
        <w:r w:rsidR="00322A3A" w:rsidRPr="00005E6E" w:rsidDel="000F3486">
          <w:delText>the monitoring of</w:delText>
        </w:r>
      </w:del>
      <w:ins w:id="842" w:author="Won Do Lee" w:date="2023-01-17T21:57:00Z">
        <w:r w:rsidR="000F3486" w:rsidRPr="00005E6E">
          <w:t xml:space="preserve">changes in mobility by </w:t>
        </w:r>
      </w:ins>
      <w:del w:id="843"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844" w:author="Won Do Lee" w:date="2023-01-17T21:57:00Z">
        <w:r w:rsidR="000F3486" w:rsidRPr="00005E6E">
          <w:t>And then,</w:t>
        </w:r>
      </w:ins>
      <w:ins w:id="845"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846"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0F3486">
      <w:pPr>
        <w:spacing w:after="240"/>
      </w:pPr>
      <w:r w:rsidRPr="00005E6E">
        <w:t>First,</w:t>
      </w:r>
      <w:r w:rsidR="00FD7033" w:rsidRPr="00005E6E">
        <w:t xml:space="preserve"> </w:t>
      </w:r>
      <w:del w:id="847"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848" w:author="Won Do Lee" w:date="2023-01-13T00:23:00Z">
        <w:r w:rsidR="00FC3526" w:rsidRPr="00005E6E">
          <w:t xml:space="preserve">been </w:t>
        </w:r>
      </w:ins>
      <w:r w:rsidR="000408E3" w:rsidRPr="00005E6E">
        <w:t>changed</w:t>
      </w:r>
      <w:ins w:id="849" w:author="Won Do Lee" w:date="2023-01-13T00:23:00Z">
        <w:r w:rsidR="00FC3526" w:rsidRPr="00005E6E">
          <w:t xml:space="preserve">, </w:t>
        </w:r>
      </w:ins>
      <w:del w:id="850" w:author="Won Do Lee" w:date="2023-01-13T00:23:00Z">
        <w:r w:rsidR="000408E3" w:rsidRPr="00005E6E" w:rsidDel="00FC3526">
          <w:delText xml:space="preserve"> </w:delText>
        </w:r>
      </w:del>
      <w:ins w:id="851" w:author="Won Do Lee" w:date="2023-01-13T00:23:00Z">
        <w:r w:rsidR="00FC3526" w:rsidRPr="00005E6E">
          <w:t xml:space="preserve">and it </w:t>
        </w:r>
      </w:ins>
      <w:del w:id="852" w:author="Won Do Lee" w:date="2023-01-13T00:23:00Z">
        <w:r w:rsidR="00DB7238" w:rsidRPr="00005E6E" w:rsidDel="00FC3526">
          <w:delText xml:space="preserve">can </w:delText>
        </w:r>
      </w:del>
      <w:ins w:id="853" w:author="Won Do Lee" w:date="2023-01-13T00:23:00Z">
        <w:r w:rsidR="00FC3526" w:rsidRPr="00005E6E">
          <w:t xml:space="preserve">could be the clear </w:t>
        </w:r>
      </w:ins>
      <w:ins w:id="854" w:author="Won Do Lee" w:date="2023-01-13T00:24:00Z">
        <w:r w:rsidR="00FC3526" w:rsidRPr="00005E6E">
          <w:t xml:space="preserve">evidence </w:t>
        </w:r>
      </w:ins>
      <w:del w:id="855" w:author="Won Do Lee" w:date="2023-01-13T00:23:00Z">
        <w:r w:rsidR="00DB7238" w:rsidRPr="00005E6E" w:rsidDel="00FC3526">
          <w:delText>be established as</w:delText>
        </w:r>
      </w:del>
      <w:del w:id="856"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857" w:author="Won Do Lee" w:date="2023-01-13T00:24:00Z">
        <w:r w:rsidR="0062663A" w:rsidRPr="00005E6E" w:rsidDel="00FC3526">
          <w:delText>Lockdown easing</w:delText>
        </w:r>
      </w:del>
      <w:ins w:id="858"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859" w:author="Won Do Lee" w:date="2023-01-13T00:14:00Z">
        <w:r w:rsidR="006A48DE" w:rsidRPr="00005E6E">
          <w:t xml:space="preserve">Group heterogeneity in </w:t>
        </w:r>
      </w:ins>
      <w:del w:id="860" w:author="Won Do Lee" w:date="2023-01-13T00:14:00Z">
        <w:r w:rsidR="00987FE0" w:rsidRPr="00005E6E" w:rsidDel="006A48DE">
          <w:delText xml:space="preserve">Heterogeneous </w:delText>
        </w:r>
        <w:r w:rsidR="001A0222" w:rsidRPr="00005E6E" w:rsidDel="006A48DE">
          <w:delText>evolution of change in mobility levels</w:delText>
        </w:r>
      </w:del>
      <w:ins w:id="861"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 xml:space="preserve">in </w:t>
      </w:r>
      <w:proofErr w:type="gramStart"/>
      <w:r w:rsidR="00937F6C" w:rsidRPr="00005E6E">
        <w:t>North West</w:t>
      </w:r>
      <w:proofErr w:type="gramEnd"/>
      <w:r w:rsidR="00A425EC" w:rsidRPr="00005E6E">
        <w:t xml:space="preserve">, </w:t>
      </w:r>
      <w:r w:rsidR="00937F6C" w:rsidRPr="00005E6E">
        <w:t>and Yorkshire and the Humber.</w:t>
      </w:r>
    </w:p>
    <w:p w14:paraId="651EDFD4" w14:textId="609BD33A" w:rsidR="00975F37" w:rsidRPr="00005E6E" w:rsidRDefault="00D279E8" w:rsidP="000F3486">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e lived in 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862" w:author="Won Do Lee" w:date="2023-01-13T00:14:00Z">
        <w:r w:rsidR="00A425EC" w:rsidRPr="00005E6E" w:rsidDel="006A48DE">
          <w:delText>evolution of mobility levels</w:delText>
        </w:r>
      </w:del>
      <w:ins w:id="863" w:author="Won Do Lee" w:date="2023-01-13T00:16:00Z">
        <w:r w:rsidR="003C0780" w:rsidRPr="00005E6E">
          <w:t xml:space="preserve">temporal evolution of mobility level </w:t>
        </w:r>
      </w:ins>
      <w:del w:id="864" w:author="Won Do Lee" w:date="2023-01-13T00:16:00Z">
        <w:r w:rsidR="00E71460" w:rsidRPr="00005E6E" w:rsidDel="003C0780">
          <w:delText xml:space="preserve"> </w:delText>
        </w:r>
      </w:del>
      <w:r w:rsidR="00E71460" w:rsidRPr="00005E6E">
        <w:t xml:space="preserve">in </w:t>
      </w:r>
      <w:del w:id="865" w:author="Won Do Lee" w:date="2023-01-13T00:16:00Z">
        <w:r w:rsidR="00E71460" w:rsidRPr="00005E6E" w:rsidDel="003C0780">
          <w:delText xml:space="preserve">a </w:delText>
        </w:r>
      </w:del>
      <w:r w:rsidR="00E71460" w:rsidRPr="00005E6E">
        <w:t>pandemic</w:t>
      </w:r>
      <w:ins w:id="866"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proofErr w:type="gramStart"/>
      <w:r w:rsidR="00D450D0" w:rsidRPr="00005E6E">
        <w:t>employment</w:t>
      </w:r>
      <w:proofErr w:type="gramEnd"/>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867"/>
      <w:r w:rsidR="00F257F7" w:rsidRPr="00005E6E">
        <w:t>selected</w:t>
      </w:r>
      <w:commentRangeEnd w:id="867"/>
      <w:r w:rsidR="00005E6E" w:rsidRPr="00005E6E">
        <w:rPr>
          <w:rStyle w:val="CommentReference"/>
        </w:rPr>
        <w:commentReference w:id="867"/>
      </w:r>
      <w:r w:rsidR="0094301D" w:rsidRPr="00005E6E">
        <w:t xml:space="preserve">. </w:t>
      </w:r>
    </w:p>
    <w:p w14:paraId="11753FB7" w14:textId="270741B0" w:rsidR="00975F37" w:rsidRPr="00005E6E" w:rsidRDefault="00975F37" w:rsidP="000F3486">
      <w:pPr>
        <w:widowControl/>
        <w:wordWrap/>
        <w:autoSpaceDE/>
        <w:autoSpaceDN/>
      </w:pPr>
      <w:r w:rsidRPr="00005E6E">
        <w:br w:type="page"/>
      </w:r>
    </w:p>
    <w:p w14:paraId="682A0B8E" w14:textId="48C2F513" w:rsidR="00476210" w:rsidRPr="00005E6E" w:rsidRDefault="00476210" w:rsidP="000F3486">
      <w:pPr>
        <w:pStyle w:val="Heading1"/>
      </w:pPr>
      <w:r w:rsidRPr="00005E6E">
        <w:lastRenderedPageBreak/>
        <w:t>Availability of data and materials</w:t>
      </w:r>
    </w:p>
    <w:p w14:paraId="300A3329" w14:textId="1F5A1121" w:rsidR="00476210" w:rsidRPr="00005E6E" w:rsidRDefault="00476210" w:rsidP="000F3486">
      <w:r w:rsidRPr="00005E6E">
        <w:t xml:space="preserve">All source R code and data necessary for the replication of our results and figures </w:t>
      </w:r>
      <w:r w:rsidR="001B48EC" w:rsidRPr="00005E6E">
        <w:t>are</w:t>
      </w:r>
      <w:r w:rsidRPr="00005E6E">
        <w:t xml:space="preserve"> available at </w:t>
      </w:r>
      <w:hyperlink r:id="rId24" w:history="1">
        <w:r w:rsidR="00DD08F7" w:rsidRPr="00005E6E">
          <w:rPr>
            <w:rStyle w:val="Hyperlink"/>
          </w:rPr>
          <w:t>https://github.com/wondolee/covid19-eng-lockdown</w:t>
        </w:r>
      </w:hyperlink>
      <w:r w:rsidR="00D73597" w:rsidRPr="00005E6E">
        <w:t>.</w:t>
      </w:r>
      <w:r w:rsidR="00DD08F7" w:rsidRPr="00005E6E">
        <w:t xml:space="preserve"> </w:t>
      </w:r>
    </w:p>
    <w:p w14:paraId="4D2C40EC" w14:textId="77777777" w:rsidR="00476210" w:rsidRPr="00005E6E" w:rsidRDefault="00476210" w:rsidP="000F3486"/>
    <w:p w14:paraId="0ACEE420" w14:textId="49E0B929" w:rsidR="00476210" w:rsidRPr="00005E6E" w:rsidRDefault="00476210" w:rsidP="000F3486">
      <w:pPr>
        <w:pStyle w:val="Heading1"/>
        <w:ind w:left="360" w:hanging="360"/>
      </w:pPr>
      <w:r w:rsidRPr="00005E6E">
        <w:t>Credit authorship contribution statement</w:t>
      </w:r>
    </w:p>
    <w:p w14:paraId="3E12586C" w14:textId="77777777" w:rsidR="00476210" w:rsidRPr="00005E6E" w:rsidRDefault="00476210" w:rsidP="000F3486">
      <w:r w:rsidRPr="00005E6E">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60D6F4EF" w14:textId="77777777" w:rsidR="00476210" w:rsidRPr="00005E6E" w:rsidRDefault="00476210" w:rsidP="000F3486"/>
    <w:p w14:paraId="317F5C87" w14:textId="77777777" w:rsidR="00476210" w:rsidRPr="00005E6E" w:rsidRDefault="00476210" w:rsidP="000F3486">
      <w:pPr>
        <w:pStyle w:val="Heading1"/>
        <w:ind w:left="360" w:hanging="360"/>
      </w:pPr>
      <w:r w:rsidRPr="00005E6E">
        <w:t>Declaration of competing interest</w:t>
      </w:r>
    </w:p>
    <w:p w14:paraId="7E0D6980" w14:textId="77777777" w:rsidR="00476210" w:rsidRPr="00005E6E" w:rsidRDefault="00476210" w:rsidP="000F3486">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0F3486"/>
    <w:p w14:paraId="73628A94" w14:textId="77777777" w:rsidR="00476210" w:rsidRPr="00005E6E" w:rsidRDefault="00476210" w:rsidP="000F3486">
      <w:pPr>
        <w:pStyle w:val="Heading1"/>
        <w:ind w:left="360" w:hanging="360"/>
      </w:pPr>
      <w:r w:rsidRPr="00005E6E">
        <w:t>Acknowledgement</w:t>
      </w:r>
    </w:p>
    <w:p w14:paraId="266B507F" w14:textId="143FD60D" w:rsidR="00476210" w:rsidRPr="00005E6E" w:rsidRDefault="00476210" w:rsidP="000F3486">
      <w:r w:rsidRPr="00005E6E">
        <w:t>This research did not receive any specific grant from funding agencies in the public, commercial, or not-for-profit sectors.</w:t>
      </w:r>
    </w:p>
    <w:p w14:paraId="7DFBCE02" w14:textId="77777777" w:rsidR="00476210" w:rsidRPr="00005E6E" w:rsidRDefault="00476210" w:rsidP="000F3486"/>
    <w:p w14:paraId="09BA34B7" w14:textId="76FE7CCE" w:rsidR="00947126" w:rsidRPr="00005E6E" w:rsidRDefault="00475E7D" w:rsidP="000F3486">
      <w:pPr>
        <w:pStyle w:val="Heading1"/>
      </w:pPr>
      <w:r w:rsidRPr="00005E6E">
        <w:t>References</w:t>
      </w:r>
    </w:p>
    <w:p w14:paraId="3B21247E" w14:textId="072F7C11" w:rsidR="00751A98" w:rsidRPr="00005E6E" w:rsidRDefault="00947126" w:rsidP="000F3486">
      <w:pPr>
        <w:adjustRightInd w:val="0"/>
        <w:ind w:left="480" w:hanging="480"/>
        <w:rPr>
          <w:szCs w:val="24"/>
        </w:rPr>
      </w:pPr>
      <w:r w:rsidRPr="00005E6E">
        <w:fldChar w:fldCharType="begin" w:fldLock="1"/>
      </w:r>
      <w:r w:rsidRPr="00005E6E">
        <w:instrText xml:space="preserve">ADDIN Mendeley Bibliography CSL_BIBLIOGRAPHY </w:instrText>
      </w:r>
      <w:r w:rsidRPr="00005E6E">
        <w:fldChar w:fldCharType="separate"/>
      </w:r>
      <w:r w:rsidR="00751A98" w:rsidRPr="00005E6E">
        <w:rPr>
          <w:szCs w:val="24"/>
        </w:rPr>
        <w:t xml:space="preserve">Abdel Majeed, Y., Awadalla, S. S., &amp; Patton, J. L. (2018). Regression techniques employing feature selection to predict clinical outcomes in stroke. </w:t>
      </w:r>
      <w:r w:rsidR="00751A98" w:rsidRPr="00005E6E">
        <w:rPr>
          <w:i/>
          <w:iCs/>
          <w:szCs w:val="24"/>
        </w:rPr>
        <w:t>PLOS ONE</w:t>
      </w:r>
      <w:r w:rsidR="00751A98" w:rsidRPr="00005E6E">
        <w:rPr>
          <w:szCs w:val="24"/>
        </w:rPr>
        <w:t xml:space="preserve">, </w:t>
      </w:r>
      <w:r w:rsidR="00751A98" w:rsidRPr="00005E6E">
        <w:rPr>
          <w:i/>
          <w:iCs/>
          <w:szCs w:val="24"/>
        </w:rPr>
        <w:t>13</w:t>
      </w:r>
      <w:r w:rsidR="00751A98" w:rsidRPr="00005E6E">
        <w:rPr>
          <w:szCs w:val="24"/>
        </w:rPr>
        <w:t>(10), e0205639. https://doi.org/10.1371/journal.pone.0205639</w:t>
      </w:r>
    </w:p>
    <w:p w14:paraId="0181B996" w14:textId="77777777" w:rsidR="00751A98" w:rsidRPr="00005E6E" w:rsidRDefault="00751A98" w:rsidP="000F3486">
      <w:pPr>
        <w:adjustRightInd w:val="0"/>
        <w:ind w:left="480" w:hanging="480"/>
        <w:rPr>
          <w:szCs w:val="24"/>
        </w:rPr>
      </w:pPr>
      <w:r w:rsidRPr="00005E6E">
        <w:rPr>
          <w:szCs w:val="24"/>
        </w:rPr>
        <w:t xml:space="preserve">Aghabozorgi, S., Seyed Shirkhorshidi, A., &amp; Ying Wah, T. (2015). Time-series clustering – A decade review. </w:t>
      </w:r>
      <w:r w:rsidRPr="00005E6E">
        <w:rPr>
          <w:i/>
          <w:iCs/>
          <w:szCs w:val="24"/>
        </w:rPr>
        <w:t>Information Systems</w:t>
      </w:r>
      <w:r w:rsidRPr="00005E6E">
        <w:rPr>
          <w:szCs w:val="24"/>
        </w:rPr>
        <w:t xml:space="preserve">, </w:t>
      </w:r>
      <w:r w:rsidRPr="00005E6E">
        <w:rPr>
          <w:i/>
          <w:iCs/>
          <w:szCs w:val="24"/>
        </w:rPr>
        <w:t>53</w:t>
      </w:r>
      <w:r w:rsidRPr="00005E6E">
        <w:rPr>
          <w:szCs w:val="24"/>
        </w:rPr>
        <w:t>, 16–38. https://doi.org/10.1016/j.is.2015.04.007</w:t>
      </w:r>
    </w:p>
    <w:p w14:paraId="68B971BA" w14:textId="77777777" w:rsidR="00751A98" w:rsidRPr="00005E6E" w:rsidRDefault="00751A98" w:rsidP="000F3486">
      <w:pPr>
        <w:adjustRightInd w:val="0"/>
        <w:ind w:left="480" w:hanging="480"/>
        <w:rPr>
          <w:szCs w:val="24"/>
        </w:rPr>
      </w:pPr>
      <w:r w:rsidRPr="00005E6E">
        <w:rPr>
          <w:szCs w:val="24"/>
        </w:rPr>
        <w:t xml:space="preserve">Apple Inc. (2020). </w:t>
      </w:r>
      <w:r w:rsidRPr="00005E6E">
        <w:rPr>
          <w:i/>
          <w:iCs/>
          <w:szCs w:val="24"/>
        </w:rPr>
        <w:t>Apple COVID-19 Mobility Trends Reports</w:t>
      </w:r>
      <w:r w:rsidRPr="00005E6E">
        <w:rPr>
          <w:szCs w:val="24"/>
        </w:rPr>
        <w:t>. https://www.apple.com/covid19/mobility</w:t>
      </w:r>
    </w:p>
    <w:p w14:paraId="2D4CDC4B" w14:textId="77777777" w:rsidR="00751A98" w:rsidRPr="00005E6E" w:rsidRDefault="00751A98" w:rsidP="000F3486">
      <w:pPr>
        <w:adjustRightInd w:val="0"/>
        <w:ind w:left="480" w:hanging="480"/>
        <w:rPr>
          <w:szCs w:val="24"/>
        </w:rPr>
      </w:pPr>
      <w:r w:rsidRPr="00005E6E">
        <w:rPr>
          <w:szCs w:val="24"/>
        </w:rPr>
        <w:t xml:space="preserve">Arbelaitz, O., Gurrutxaga, I., Muguerza, J., Pérez, J. M., &amp; Perona, I. (2013). An extensive comparative study of cluster validity indices. </w:t>
      </w:r>
      <w:r w:rsidRPr="00005E6E">
        <w:rPr>
          <w:i/>
          <w:iCs/>
          <w:szCs w:val="24"/>
        </w:rPr>
        <w:t>Pattern Recognition</w:t>
      </w:r>
      <w:r w:rsidRPr="00005E6E">
        <w:rPr>
          <w:szCs w:val="24"/>
        </w:rPr>
        <w:t xml:space="preserve">, </w:t>
      </w:r>
      <w:r w:rsidRPr="00005E6E">
        <w:rPr>
          <w:i/>
          <w:iCs/>
          <w:szCs w:val="24"/>
        </w:rPr>
        <w:t>46</w:t>
      </w:r>
      <w:r w:rsidRPr="00005E6E">
        <w:rPr>
          <w:szCs w:val="24"/>
        </w:rPr>
        <w:t>(1), 243–256. https://doi.org/10.1016/j.patcog.2012.07.021</w:t>
      </w:r>
    </w:p>
    <w:p w14:paraId="78ABE184" w14:textId="77777777" w:rsidR="00751A98" w:rsidRPr="00005E6E" w:rsidRDefault="00751A98" w:rsidP="000F3486">
      <w:pPr>
        <w:adjustRightInd w:val="0"/>
        <w:ind w:left="480" w:hanging="480"/>
        <w:rPr>
          <w:szCs w:val="24"/>
        </w:rPr>
      </w:pPr>
      <w:r w:rsidRPr="00005E6E">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005E6E">
        <w:rPr>
          <w:i/>
          <w:iCs/>
          <w:szCs w:val="24"/>
        </w:rPr>
        <w:t>PLOS ONE</w:t>
      </w:r>
      <w:r w:rsidRPr="00005E6E">
        <w:rPr>
          <w:szCs w:val="24"/>
        </w:rPr>
        <w:t xml:space="preserve">, </w:t>
      </w:r>
      <w:r w:rsidRPr="00005E6E">
        <w:rPr>
          <w:i/>
          <w:iCs/>
          <w:szCs w:val="24"/>
        </w:rPr>
        <w:t>16</w:t>
      </w:r>
      <w:r w:rsidRPr="00005E6E">
        <w:rPr>
          <w:szCs w:val="24"/>
        </w:rPr>
        <w:t>(2), e0245886. https://doi.org/10.1371/journal.pone.0245886</w:t>
      </w:r>
    </w:p>
    <w:p w14:paraId="74F76E99" w14:textId="77777777" w:rsidR="00751A98" w:rsidRPr="00005E6E" w:rsidRDefault="00751A98" w:rsidP="000F3486">
      <w:pPr>
        <w:adjustRightInd w:val="0"/>
        <w:ind w:left="480" w:hanging="480"/>
        <w:rPr>
          <w:szCs w:val="24"/>
        </w:rPr>
      </w:pPr>
      <w:r w:rsidRPr="00005E6E">
        <w:rPr>
          <w:szCs w:val="24"/>
        </w:rPr>
        <w:t xml:space="preserve">Beck, M. J., &amp; Hensher, D. A. (2020). Insights into the impact of COVID-19 on household travel and activities in Australia – The early days of easing restrictions. </w:t>
      </w:r>
      <w:r w:rsidRPr="00005E6E">
        <w:rPr>
          <w:i/>
          <w:iCs/>
          <w:szCs w:val="24"/>
        </w:rPr>
        <w:t>Transport Policy</w:t>
      </w:r>
      <w:r w:rsidRPr="00005E6E">
        <w:rPr>
          <w:szCs w:val="24"/>
        </w:rPr>
        <w:t xml:space="preserve">, </w:t>
      </w:r>
      <w:r w:rsidRPr="00005E6E">
        <w:rPr>
          <w:i/>
          <w:iCs/>
          <w:szCs w:val="24"/>
        </w:rPr>
        <w:t>99</w:t>
      </w:r>
      <w:r w:rsidRPr="00005E6E">
        <w:rPr>
          <w:szCs w:val="24"/>
        </w:rPr>
        <w:t>(July), 95–119. https://doi.org/10.1016/j.tranpol.2020.08.004</w:t>
      </w:r>
    </w:p>
    <w:p w14:paraId="535AE847" w14:textId="77777777" w:rsidR="00751A98" w:rsidRPr="00005E6E" w:rsidRDefault="00751A98" w:rsidP="000F3486">
      <w:pPr>
        <w:adjustRightInd w:val="0"/>
        <w:ind w:left="480" w:hanging="480"/>
        <w:rPr>
          <w:szCs w:val="24"/>
        </w:rPr>
      </w:pPr>
      <w:r w:rsidRPr="00005E6E">
        <w:rPr>
          <w:szCs w:val="24"/>
        </w:rPr>
        <w:t xml:space="preserve">Beria, P., &amp; Lunkar, V. (2021). Presence and mobility of the population during the first wave of Covid-19 outbreak and lockdown in Italy. </w:t>
      </w:r>
      <w:r w:rsidRPr="00005E6E">
        <w:rPr>
          <w:i/>
          <w:iCs/>
          <w:szCs w:val="24"/>
        </w:rPr>
        <w:t>Sustainable Cities and Society</w:t>
      </w:r>
      <w:r w:rsidRPr="00005E6E">
        <w:rPr>
          <w:szCs w:val="24"/>
        </w:rPr>
        <w:t xml:space="preserve">, </w:t>
      </w:r>
      <w:r w:rsidRPr="00005E6E">
        <w:rPr>
          <w:i/>
          <w:iCs/>
          <w:szCs w:val="24"/>
        </w:rPr>
        <w:t>65</w:t>
      </w:r>
      <w:r w:rsidRPr="00005E6E">
        <w:rPr>
          <w:szCs w:val="24"/>
        </w:rPr>
        <w:t>, 102616. https://doi.org/10.1016/j.scs.2020.102616</w:t>
      </w:r>
    </w:p>
    <w:p w14:paraId="618DE001" w14:textId="77777777" w:rsidR="00751A98" w:rsidRPr="00005E6E" w:rsidRDefault="00751A98" w:rsidP="000F3486">
      <w:pPr>
        <w:adjustRightInd w:val="0"/>
        <w:ind w:left="480" w:hanging="480"/>
        <w:rPr>
          <w:szCs w:val="24"/>
        </w:rPr>
      </w:pPr>
      <w:r w:rsidRPr="00005E6E">
        <w:rPr>
          <w:szCs w:val="24"/>
        </w:rPr>
        <w:t xml:space="preserve">Berndt, D., &amp; Clifford, J. (1994). Using dynamic time warping to find patterns in time series. </w:t>
      </w:r>
      <w:r w:rsidRPr="00005E6E">
        <w:rPr>
          <w:i/>
          <w:iCs/>
          <w:szCs w:val="24"/>
        </w:rPr>
        <w:t>Workshop on Knowledge Knowledge Discovery in Databases</w:t>
      </w:r>
      <w:r w:rsidRPr="00005E6E">
        <w:rPr>
          <w:szCs w:val="24"/>
        </w:rPr>
        <w:t xml:space="preserve">, </w:t>
      </w:r>
      <w:r w:rsidRPr="00005E6E">
        <w:rPr>
          <w:i/>
          <w:iCs/>
          <w:szCs w:val="24"/>
        </w:rPr>
        <w:t>398</w:t>
      </w:r>
      <w:r w:rsidRPr="00005E6E">
        <w:rPr>
          <w:szCs w:val="24"/>
        </w:rPr>
        <w:t xml:space="preserve">, 359–370. </w:t>
      </w:r>
      <w:r w:rsidRPr="00005E6E">
        <w:rPr>
          <w:szCs w:val="24"/>
        </w:rPr>
        <w:lastRenderedPageBreak/>
        <w:t>http://www.aaai.org/Papers/Workshops/1994/WS-94-03/WS94-03-031.pdf</w:t>
      </w:r>
    </w:p>
    <w:p w14:paraId="1AD77C01" w14:textId="77777777" w:rsidR="00751A98" w:rsidRPr="00005E6E" w:rsidRDefault="00751A98" w:rsidP="000F3486">
      <w:pPr>
        <w:adjustRightInd w:val="0"/>
        <w:ind w:left="480" w:hanging="480"/>
        <w:rPr>
          <w:szCs w:val="24"/>
        </w:rPr>
      </w:pPr>
      <w:r w:rsidRPr="00005E6E">
        <w:rPr>
          <w:szCs w:val="24"/>
        </w:rPr>
        <w:t xml:space="preserve">Boehmke, B., &amp; Greenwell, B. (2019). </w:t>
      </w:r>
      <w:r w:rsidRPr="00005E6E">
        <w:rPr>
          <w:i/>
          <w:iCs/>
          <w:szCs w:val="24"/>
        </w:rPr>
        <w:t>Hands-On Machine Learning with R</w:t>
      </w:r>
      <w:r w:rsidRPr="00005E6E">
        <w:rPr>
          <w:szCs w:val="24"/>
        </w:rPr>
        <w:t>. Chapman and Hall/CRC. https://doi.org/10.1201/9780367816377</w:t>
      </w:r>
    </w:p>
    <w:p w14:paraId="57BCEC95" w14:textId="77777777" w:rsidR="00751A98" w:rsidRPr="00005E6E" w:rsidRDefault="00751A98" w:rsidP="000F3486">
      <w:pPr>
        <w:adjustRightInd w:val="0"/>
        <w:ind w:left="480" w:hanging="480"/>
        <w:rPr>
          <w:szCs w:val="24"/>
        </w:rPr>
      </w:pPr>
      <w:r w:rsidRPr="00005E6E">
        <w:rPr>
          <w:szCs w:val="24"/>
        </w:rPr>
        <w:t xml:space="preserve">Borkowski, P., Jażdżewska-Gutta, M., &amp; Szmelter-Jarosz, A. (2021). Lockdowned: Everyday mobility changes in response to COVID-19. </w:t>
      </w:r>
      <w:r w:rsidRPr="00005E6E">
        <w:rPr>
          <w:i/>
          <w:iCs/>
          <w:szCs w:val="24"/>
        </w:rPr>
        <w:t>Journal of Transport Geography</w:t>
      </w:r>
      <w:r w:rsidRPr="00005E6E">
        <w:rPr>
          <w:szCs w:val="24"/>
        </w:rPr>
        <w:t xml:space="preserve">, </w:t>
      </w:r>
      <w:r w:rsidRPr="00005E6E">
        <w:rPr>
          <w:i/>
          <w:iCs/>
          <w:szCs w:val="24"/>
        </w:rPr>
        <w:t>90</w:t>
      </w:r>
      <w:r w:rsidRPr="00005E6E">
        <w:rPr>
          <w:szCs w:val="24"/>
        </w:rPr>
        <w:t>(14), 102906. https://doi.org/10.1016/j.jtrangeo.2020.102906</w:t>
      </w:r>
    </w:p>
    <w:p w14:paraId="05CCEF24" w14:textId="77777777" w:rsidR="00751A98" w:rsidRPr="00005E6E" w:rsidRDefault="00751A98" w:rsidP="000F3486">
      <w:pPr>
        <w:adjustRightInd w:val="0"/>
        <w:ind w:left="480" w:hanging="480"/>
        <w:rPr>
          <w:szCs w:val="24"/>
        </w:rPr>
      </w:pPr>
      <w:r w:rsidRPr="00005E6E">
        <w:rPr>
          <w:szCs w:val="24"/>
        </w:rPr>
        <w:t xml:space="preserve">Cartenì, A., Di Francesco, L., &amp; Martino, M. (2020). How mobility habits influenced the spread of the COVID-19 pandemic: Results from the Italian case study. </w:t>
      </w:r>
      <w:r w:rsidRPr="00005E6E">
        <w:rPr>
          <w:i/>
          <w:iCs/>
          <w:szCs w:val="24"/>
        </w:rPr>
        <w:t>Science of The Total Environment</w:t>
      </w:r>
      <w:r w:rsidRPr="00005E6E">
        <w:rPr>
          <w:szCs w:val="24"/>
        </w:rPr>
        <w:t xml:space="preserve">, </w:t>
      </w:r>
      <w:r w:rsidRPr="00005E6E">
        <w:rPr>
          <w:i/>
          <w:iCs/>
          <w:szCs w:val="24"/>
        </w:rPr>
        <w:t>741</w:t>
      </w:r>
      <w:r w:rsidRPr="00005E6E">
        <w:rPr>
          <w:szCs w:val="24"/>
        </w:rPr>
        <w:t>, 140489. https://doi.org/10.1016/j.scitotenv.2020.140489</w:t>
      </w:r>
    </w:p>
    <w:p w14:paraId="21FEF7D8" w14:textId="77777777" w:rsidR="00751A98" w:rsidRPr="00005E6E" w:rsidRDefault="00751A98" w:rsidP="000F3486">
      <w:pPr>
        <w:adjustRightInd w:val="0"/>
        <w:ind w:left="480" w:hanging="480"/>
        <w:rPr>
          <w:szCs w:val="24"/>
        </w:rPr>
      </w:pPr>
      <w:r w:rsidRPr="00005E6E">
        <w:rPr>
          <w:szCs w:val="24"/>
        </w:rPr>
        <w:t xml:space="preserve">Chen, Y., Liu, X., Li, X., Liu, X., Yao, Y., Hu, G., Xu, X., &amp; Pei, F. (2017). Delineating urban functional areas with building-level social media data: A dynamic time warping (DTW) distance based k-medoids method. </w:t>
      </w:r>
      <w:r w:rsidRPr="00005E6E">
        <w:rPr>
          <w:i/>
          <w:iCs/>
          <w:szCs w:val="24"/>
        </w:rPr>
        <w:t>Landscape and Urban Planning</w:t>
      </w:r>
      <w:r w:rsidRPr="00005E6E">
        <w:rPr>
          <w:szCs w:val="24"/>
        </w:rPr>
        <w:t xml:space="preserve">, </w:t>
      </w:r>
      <w:r w:rsidRPr="00005E6E">
        <w:rPr>
          <w:i/>
          <w:iCs/>
          <w:szCs w:val="24"/>
        </w:rPr>
        <w:t>160</w:t>
      </w:r>
      <w:r w:rsidRPr="00005E6E">
        <w:rPr>
          <w:szCs w:val="24"/>
        </w:rPr>
        <w:t>, 48–60. https://doi.org/10.1016/j.landurbplan.2016.12.001</w:t>
      </w:r>
    </w:p>
    <w:p w14:paraId="4D76E30C" w14:textId="77777777" w:rsidR="00751A98" w:rsidRPr="00005E6E" w:rsidRDefault="00751A98" w:rsidP="000F3486">
      <w:pPr>
        <w:adjustRightInd w:val="0"/>
        <w:ind w:left="480" w:hanging="480"/>
        <w:rPr>
          <w:szCs w:val="24"/>
        </w:rPr>
      </w:pPr>
      <w:r w:rsidRPr="00005E6E">
        <w:rPr>
          <w:szCs w:val="24"/>
        </w:rPr>
        <w:t xml:space="preserve">Cronin, C., &amp; Evans, W. (2020). </w:t>
      </w:r>
      <w:r w:rsidRPr="00005E6E">
        <w:rPr>
          <w:i/>
          <w:iCs/>
          <w:szCs w:val="24"/>
        </w:rPr>
        <w:t>Private Precaution and Public Restrictions: What Drives Social Distancing and Industry Foot Traffic in the COVID-19 Era?</w:t>
      </w:r>
      <w:r w:rsidRPr="00005E6E">
        <w:rPr>
          <w:szCs w:val="24"/>
        </w:rPr>
        <w:t xml:space="preserve"> https://doi.org/10.3386/w27531</w:t>
      </w:r>
    </w:p>
    <w:p w14:paraId="64F12B6F" w14:textId="77777777" w:rsidR="00751A98" w:rsidRPr="00005E6E" w:rsidRDefault="00751A98" w:rsidP="000F3486">
      <w:pPr>
        <w:adjustRightInd w:val="0"/>
        <w:ind w:left="480" w:hanging="480"/>
        <w:rPr>
          <w:szCs w:val="24"/>
        </w:rPr>
      </w:pPr>
      <w:r w:rsidRPr="00005E6E">
        <w:rPr>
          <w:szCs w:val="24"/>
        </w:rPr>
        <w:t xml:space="preserve">Dau, H. A., Begum, N., &amp; Keogh, E. (2016). Semi-Supervision Dramatically Improves Time Series Clustering under Dynamic Time Warping. </w:t>
      </w:r>
      <w:r w:rsidRPr="00005E6E">
        <w:rPr>
          <w:i/>
          <w:iCs/>
          <w:szCs w:val="24"/>
        </w:rPr>
        <w:t>Proceedings of the 25th ACM International on Conference on Information and Knowledge Management</w:t>
      </w:r>
      <w:r w:rsidRPr="00005E6E">
        <w:rPr>
          <w:szCs w:val="24"/>
        </w:rPr>
        <w:t>, 999–1008. https://doi.org/10.1145/2983323.2983855</w:t>
      </w:r>
    </w:p>
    <w:p w14:paraId="131C26A1" w14:textId="77777777" w:rsidR="00751A98" w:rsidRPr="00005E6E" w:rsidRDefault="00751A98" w:rsidP="000F3486">
      <w:pPr>
        <w:adjustRightInd w:val="0"/>
        <w:ind w:left="480" w:hanging="480"/>
        <w:rPr>
          <w:szCs w:val="24"/>
        </w:rPr>
      </w:pPr>
      <w:r w:rsidRPr="005329A2">
        <w:rPr>
          <w:szCs w:val="24"/>
          <w:lang w:val="nl-NL"/>
        </w:rPr>
        <w:t xml:space="preserve">de Séjournet, A., Macharis, C., Tori, S., &amp; Vanhaverbeke, L. (2022). </w:t>
      </w:r>
      <w:r w:rsidRPr="00005E6E">
        <w:rPr>
          <w:szCs w:val="24"/>
        </w:rPr>
        <w:t xml:space="preserve">Evolution of urban mobility behaviour in Brussels as a result of the COVID‐19 pandemic. </w:t>
      </w:r>
      <w:r w:rsidRPr="00005E6E">
        <w:rPr>
          <w:i/>
          <w:iCs/>
          <w:szCs w:val="24"/>
        </w:rPr>
        <w:t>Regional Science Policy &amp; Practice</w:t>
      </w:r>
      <w:r w:rsidRPr="00005E6E">
        <w:rPr>
          <w:szCs w:val="24"/>
        </w:rPr>
        <w:t xml:space="preserve">, </w:t>
      </w:r>
      <w:r w:rsidRPr="00005E6E">
        <w:rPr>
          <w:i/>
          <w:iCs/>
          <w:szCs w:val="24"/>
        </w:rPr>
        <w:t>14</w:t>
      </w:r>
      <w:r w:rsidRPr="00005E6E">
        <w:rPr>
          <w:szCs w:val="24"/>
        </w:rPr>
        <w:t>(S1), 107–121. https://doi.org/10.1111/rsp3.12525</w:t>
      </w:r>
    </w:p>
    <w:p w14:paraId="3A02B825" w14:textId="77777777" w:rsidR="00751A98" w:rsidRPr="00005E6E" w:rsidRDefault="00751A98" w:rsidP="000F3486">
      <w:pPr>
        <w:adjustRightInd w:val="0"/>
        <w:ind w:left="480" w:hanging="480"/>
        <w:rPr>
          <w:szCs w:val="24"/>
        </w:rPr>
      </w:pPr>
      <w:r w:rsidRPr="00005E6E">
        <w:rPr>
          <w:szCs w:val="24"/>
        </w:rPr>
        <w:t xml:space="preserve">De Vos, J. (2020). The effect of COVID-19 and subsequent social distancing on travel behavior. </w:t>
      </w:r>
      <w:r w:rsidRPr="00005E6E">
        <w:rPr>
          <w:i/>
          <w:iCs/>
          <w:szCs w:val="24"/>
        </w:rPr>
        <w:t>Transportation Research Interdisciplinary Perspectives</w:t>
      </w:r>
      <w:r w:rsidRPr="00005E6E">
        <w:rPr>
          <w:szCs w:val="24"/>
        </w:rPr>
        <w:t xml:space="preserve">, </w:t>
      </w:r>
      <w:r w:rsidRPr="00005E6E">
        <w:rPr>
          <w:i/>
          <w:iCs/>
          <w:szCs w:val="24"/>
        </w:rPr>
        <w:t>5</w:t>
      </w:r>
      <w:r w:rsidRPr="00005E6E">
        <w:rPr>
          <w:szCs w:val="24"/>
        </w:rPr>
        <w:t>, 100121. https://doi.org/10.1016/j.trip.2020.100121</w:t>
      </w:r>
    </w:p>
    <w:p w14:paraId="155F2C20" w14:textId="77777777" w:rsidR="00751A98" w:rsidRPr="00005E6E" w:rsidRDefault="00751A98" w:rsidP="000F3486">
      <w:pPr>
        <w:adjustRightInd w:val="0"/>
        <w:ind w:left="480" w:hanging="480"/>
        <w:rPr>
          <w:szCs w:val="24"/>
        </w:rPr>
      </w:pPr>
      <w:r w:rsidRPr="00005E6E">
        <w:rPr>
          <w:szCs w:val="24"/>
        </w:rPr>
        <w:t xml:space="preserve">Department for Transport. (2020). </w:t>
      </w:r>
      <w:r w:rsidRPr="00005E6E">
        <w:rPr>
          <w:i/>
          <w:iCs/>
          <w:szCs w:val="24"/>
        </w:rPr>
        <w:t>Transport use during the coronavirus (COVID-19) pandemic</w:t>
      </w:r>
      <w:r w:rsidRPr="00005E6E">
        <w:rPr>
          <w:szCs w:val="24"/>
        </w:rPr>
        <w:t>. Official Statistics. https://www.gov.uk/government/statistics/transport-use-during-the-coronavirus-covid-19-pandemic</w:t>
      </w:r>
    </w:p>
    <w:p w14:paraId="7F2C8271" w14:textId="77777777" w:rsidR="00751A98" w:rsidRPr="00005E6E" w:rsidRDefault="00751A98" w:rsidP="000F3486">
      <w:pPr>
        <w:adjustRightInd w:val="0"/>
        <w:ind w:left="480" w:hanging="480"/>
        <w:rPr>
          <w:szCs w:val="24"/>
        </w:rPr>
      </w:pPr>
      <w:r w:rsidRPr="00005E6E">
        <w:rPr>
          <w:szCs w:val="24"/>
        </w:rPr>
        <w:t xml:space="preserve">Friedman, J., Hastie, T., &amp; Tibshirani, R. (2010). Regularization Paths for Generalized Linear Models via Coordinate Descent. </w:t>
      </w:r>
      <w:r w:rsidRPr="00005E6E">
        <w:rPr>
          <w:i/>
          <w:iCs/>
          <w:szCs w:val="24"/>
        </w:rPr>
        <w:t>Journal of Statistical Software</w:t>
      </w:r>
      <w:r w:rsidRPr="00005E6E">
        <w:rPr>
          <w:szCs w:val="24"/>
        </w:rPr>
        <w:t xml:space="preserve">, </w:t>
      </w:r>
      <w:r w:rsidRPr="00005E6E">
        <w:rPr>
          <w:i/>
          <w:iCs/>
          <w:szCs w:val="24"/>
        </w:rPr>
        <w:t>33</w:t>
      </w:r>
      <w:r w:rsidRPr="00005E6E">
        <w:rPr>
          <w:szCs w:val="24"/>
        </w:rPr>
        <w:t>(1), 1–22. https://doi.org/10.1016/j.expneurol.2008.01.011</w:t>
      </w:r>
    </w:p>
    <w:p w14:paraId="69951971" w14:textId="77777777" w:rsidR="00751A98" w:rsidRPr="00005E6E" w:rsidRDefault="00751A98" w:rsidP="000F3486">
      <w:pPr>
        <w:adjustRightInd w:val="0"/>
        <w:ind w:left="480" w:hanging="480"/>
        <w:rPr>
          <w:szCs w:val="24"/>
        </w:rPr>
      </w:pPr>
      <w:r w:rsidRPr="00005E6E">
        <w:rPr>
          <w:szCs w:val="24"/>
        </w:rPr>
        <w:t xml:space="preserve">Fu, X., &amp; Zhai, W. (2021). Examining the spatial and temporal relationship between social vulnerability and stay-at-home behaviors in New York City during the COVID-19 pandemic. </w:t>
      </w:r>
      <w:r w:rsidRPr="00005E6E">
        <w:rPr>
          <w:i/>
          <w:iCs/>
          <w:szCs w:val="24"/>
        </w:rPr>
        <w:t>Sustainable Cities and Society</w:t>
      </w:r>
      <w:r w:rsidRPr="00005E6E">
        <w:rPr>
          <w:szCs w:val="24"/>
        </w:rPr>
        <w:t xml:space="preserve">, </w:t>
      </w:r>
      <w:r w:rsidRPr="00005E6E">
        <w:rPr>
          <w:i/>
          <w:iCs/>
          <w:szCs w:val="24"/>
        </w:rPr>
        <w:t>67</w:t>
      </w:r>
      <w:r w:rsidRPr="00005E6E">
        <w:rPr>
          <w:szCs w:val="24"/>
        </w:rPr>
        <w:t>, 102757. https://doi.org/10.1016/j.scs.2021.102757</w:t>
      </w:r>
    </w:p>
    <w:p w14:paraId="17FDEF93" w14:textId="77777777" w:rsidR="00751A98" w:rsidRPr="00005E6E" w:rsidRDefault="00751A98" w:rsidP="000F3486">
      <w:pPr>
        <w:adjustRightInd w:val="0"/>
        <w:ind w:left="480" w:hanging="480"/>
        <w:rPr>
          <w:szCs w:val="24"/>
        </w:rPr>
      </w:pPr>
      <w:r w:rsidRPr="00005E6E">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005E6E">
        <w:rPr>
          <w:i/>
          <w:iCs/>
          <w:szCs w:val="24"/>
        </w:rPr>
        <w:t>Nature Communications</w:t>
      </w:r>
      <w:r w:rsidRPr="00005E6E">
        <w:rPr>
          <w:szCs w:val="24"/>
        </w:rPr>
        <w:t xml:space="preserve">, </w:t>
      </w:r>
      <w:r w:rsidRPr="00005E6E">
        <w:rPr>
          <w:i/>
          <w:iCs/>
          <w:szCs w:val="24"/>
        </w:rPr>
        <w:t>11</w:t>
      </w:r>
      <w:r w:rsidRPr="00005E6E">
        <w:rPr>
          <w:szCs w:val="24"/>
        </w:rPr>
        <w:t>(1), 5033. https://doi.org/10.1038/s41467-020-18684-2</w:t>
      </w:r>
    </w:p>
    <w:p w14:paraId="03DCA6FC" w14:textId="77777777" w:rsidR="00751A98" w:rsidRPr="00005E6E" w:rsidRDefault="00751A98" w:rsidP="000F3486">
      <w:pPr>
        <w:adjustRightInd w:val="0"/>
        <w:ind w:left="480" w:hanging="480"/>
        <w:rPr>
          <w:szCs w:val="24"/>
        </w:rPr>
      </w:pPr>
      <w:r w:rsidRPr="00005E6E">
        <w:rPr>
          <w:szCs w:val="24"/>
        </w:rPr>
        <w:t xml:space="preserve">Gauvin, L., Bajardi, P., Pepe, E., Lake, B., Privitera, F., &amp; Tizzoni, M. (2020). Socioeconomic determinants of mobility responses during the first wave of COVID-19 in Italy: from provinces to neighbourhoods. </w:t>
      </w:r>
      <w:r w:rsidRPr="00005E6E">
        <w:rPr>
          <w:i/>
          <w:iCs/>
          <w:szCs w:val="24"/>
        </w:rPr>
        <w:t>MedRxiv</w:t>
      </w:r>
      <w:r w:rsidRPr="00005E6E">
        <w:rPr>
          <w:szCs w:val="24"/>
        </w:rPr>
        <w:t>, 2020.11.16.20232413. https://doi.org/10.1101/2020.11.16.20232413</w:t>
      </w:r>
    </w:p>
    <w:p w14:paraId="42FEB716" w14:textId="77777777" w:rsidR="00751A98" w:rsidRPr="00005E6E" w:rsidRDefault="00751A98" w:rsidP="000F3486">
      <w:pPr>
        <w:adjustRightInd w:val="0"/>
        <w:ind w:left="480" w:hanging="480"/>
        <w:rPr>
          <w:szCs w:val="24"/>
        </w:rPr>
      </w:pPr>
      <w:r w:rsidRPr="00005E6E">
        <w:rPr>
          <w:szCs w:val="24"/>
        </w:rPr>
        <w:t xml:space="preserve">Google LLC. (2020). </w:t>
      </w:r>
      <w:r w:rsidRPr="00005E6E">
        <w:rPr>
          <w:i/>
          <w:iCs/>
          <w:szCs w:val="24"/>
        </w:rPr>
        <w:t>Google COVID-19 Community Mobility Reports</w:t>
      </w:r>
      <w:r w:rsidRPr="00005E6E">
        <w:rPr>
          <w:szCs w:val="24"/>
        </w:rPr>
        <w:t xml:space="preserve">. </w:t>
      </w:r>
      <w:r w:rsidRPr="00005E6E">
        <w:rPr>
          <w:szCs w:val="24"/>
        </w:rPr>
        <w:lastRenderedPageBreak/>
        <w:t>https://www.google.com/covid19/mobility/</w:t>
      </w:r>
    </w:p>
    <w:p w14:paraId="40C2A0E8" w14:textId="77777777" w:rsidR="00751A98" w:rsidRPr="00005E6E" w:rsidRDefault="00751A98" w:rsidP="000F3486">
      <w:pPr>
        <w:adjustRightInd w:val="0"/>
        <w:ind w:left="480" w:hanging="480"/>
        <w:rPr>
          <w:szCs w:val="24"/>
        </w:rPr>
      </w:pPr>
      <w:r w:rsidRPr="00005E6E">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005E6E">
        <w:rPr>
          <w:i/>
          <w:iCs/>
          <w:szCs w:val="24"/>
        </w:rPr>
        <w:t>Nature Communications</w:t>
      </w:r>
      <w:r w:rsidRPr="00005E6E">
        <w:rPr>
          <w:szCs w:val="24"/>
        </w:rPr>
        <w:t xml:space="preserve">, </w:t>
      </w:r>
      <w:r w:rsidRPr="00005E6E">
        <w:rPr>
          <w:i/>
          <w:iCs/>
          <w:szCs w:val="24"/>
        </w:rPr>
        <w:t>11</w:t>
      </w:r>
      <w:r w:rsidRPr="00005E6E">
        <w:rPr>
          <w:szCs w:val="24"/>
        </w:rPr>
        <w:t>(1), 4961. https://doi.org/10.1038/s41467-020-18190-5</w:t>
      </w:r>
    </w:p>
    <w:p w14:paraId="05A3BCED" w14:textId="77777777" w:rsidR="00751A98" w:rsidRPr="00005E6E" w:rsidRDefault="00751A98" w:rsidP="000F3486">
      <w:pPr>
        <w:adjustRightInd w:val="0"/>
        <w:ind w:left="480" w:hanging="480"/>
        <w:rPr>
          <w:szCs w:val="24"/>
        </w:rPr>
      </w:pPr>
      <w:r w:rsidRPr="00005E6E">
        <w:rPr>
          <w:szCs w:val="24"/>
        </w:rPr>
        <w:t xml:space="preserve">Hale, T., Angrist, N., Goldszmidt, R., Kira, B., Petherick, A., Phillips, T., Webster, S., Cameron-Blake, E., Hallas, L., Majumdar, S., &amp; Tatlow, H. (2021). A global panel database of pandemic policies (Oxford COVID-19 Government Response Tracker). </w:t>
      </w:r>
      <w:r w:rsidRPr="00005E6E">
        <w:rPr>
          <w:i/>
          <w:iCs/>
          <w:szCs w:val="24"/>
        </w:rPr>
        <w:t>Nature Human Behaviour</w:t>
      </w:r>
      <w:r w:rsidRPr="00005E6E">
        <w:rPr>
          <w:szCs w:val="24"/>
        </w:rPr>
        <w:t xml:space="preserve">, </w:t>
      </w:r>
      <w:r w:rsidRPr="00005E6E">
        <w:rPr>
          <w:i/>
          <w:iCs/>
          <w:szCs w:val="24"/>
        </w:rPr>
        <w:t>5</w:t>
      </w:r>
      <w:r w:rsidRPr="00005E6E">
        <w:rPr>
          <w:szCs w:val="24"/>
        </w:rPr>
        <w:t>(4), 529–538. https://doi.org/10.1038/s41562-021-01079-8</w:t>
      </w:r>
    </w:p>
    <w:p w14:paraId="75937F00" w14:textId="77777777" w:rsidR="00751A98" w:rsidRPr="00005E6E" w:rsidRDefault="00751A98" w:rsidP="000F3486">
      <w:pPr>
        <w:adjustRightInd w:val="0"/>
        <w:ind w:left="480" w:hanging="480"/>
        <w:rPr>
          <w:szCs w:val="24"/>
        </w:rPr>
      </w:pPr>
      <w:r w:rsidRPr="00005E6E">
        <w:rPr>
          <w:szCs w:val="24"/>
        </w:rPr>
        <w:t xml:space="preserve">Harris, R. (2020). Exploring the neighbourhood-level correlates of Covid-19 deaths in London using a difference across spatial boundaries method. </w:t>
      </w:r>
      <w:r w:rsidRPr="00005E6E">
        <w:rPr>
          <w:i/>
          <w:iCs/>
          <w:szCs w:val="24"/>
        </w:rPr>
        <w:t>Health &amp; Place</w:t>
      </w:r>
      <w:r w:rsidRPr="00005E6E">
        <w:rPr>
          <w:szCs w:val="24"/>
        </w:rPr>
        <w:t xml:space="preserve">, </w:t>
      </w:r>
      <w:r w:rsidRPr="00005E6E">
        <w:rPr>
          <w:i/>
          <w:iCs/>
          <w:szCs w:val="24"/>
        </w:rPr>
        <w:t>66</w:t>
      </w:r>
      <w:r w:rsidRPr="00005E6E">
        <w:rPr>
          <w:szCs w:val="24"/>
        </w:rPr>
        <w:t>(July), 102446. https://doi.org/10.1016/j.healthplace.2020.102446</w:t>
      </w:r>
    </w:p>
    <w:p w14:paraId="367C17F7" w14:textId="77777777" w:rsidR="00751A98" w:rsidRPr="00005E6E" w:rsidRDefault="00751A98" w:rsidP="000F3486">
      <w:pPr>
        <w:adjustRightInd w:val="0"/>
        <w:ind w:left="480" w:hanging="480"/>
        <w:rPr>
          <w:szCs w:val="24"/>
        </w:rPr>
      </w:pPr>
      <w:r w:rsidRPr="00005E6E">
        <w:rPr>
          <w:szCs w:val="24"/>
        </w:rPr>
        <w:t xml:space="preserve">Haug, N., Geyrhofer, L., Londei, A., Dervic, E., Desvars-Larrive, A., Loreto, V., Pinior, B., Thurner, S., &amp; Klimek, P. (2020). Ranking the effectiveness of worldwide COVID-19 government interventions. </w:t>
      </w:r>
      <w:r w:rsidRPr="00005E6E">
        <w:rPr>
          <w:i/>
          <w:iCs/>
          <w:szCs w:val="24"/>
        </w:rPr>
        <w:t>Nature Human Behaviour</w:t>
      </w:r>
      <w:r w:rsidRPr="00005E6E">
        <w:rPr>
          <w:szCs w:val="24"/>
        </w:rPr>
        <w:t xml:space="preserve">, </w:t>
      </w:r>
      <w:r w:rsidRPr="00005E6E">
        <w:rPr>
          <w:i/>
          <w:iCs/>
          <w:szCs w:val="24"/>
        </w:rPr>
        <w:t>4</w:t>
      </w:r>
      <w:r w:rsidRPr="00005E6E">
        <w:rPr>
          <w:szCs w:val="24"/>
        </w:rPr>
        <w:t>(12), 1303–1312. https://doi.org/10.1038/s41562-020-01009-0</w:t>
      </w:r>
    </w:p>
    <w:p w14:paraId="51B02709" w14:textId="77777777" w:rsidR="00751A98" w:rsidRPr="00005E6E" w:rsidRDefault="00751A98" w:rsidP="000F3486">
      <w:pPr>
        <w:adjustRightInd w:val="0"/>
        <w:ind w:left="480" w:hanging="480"/>
        <w:rPr>
          <w:szCs w:val="24"/>
        </w:rPr>
      </w:pPr>
      <w:r w:rsidRPr="00005E6E">
        <w:rPr>
          <w:szCs w:val="24"/>
        </w:rPr>
        <w:t xml:space="preserve">Hernando, A., Mateo, D., &amp; Plastino, A. (2020). Social inequalities in human mobility during the Spanish lockdown and post-lockdown in the Covid-19 pandemic of 2020. </w:t>
      </w:r>
      <w:r w:rsidRPr="00005E6E">
        <w:rPr>
          <w:i/>
          <w:iCs/>
          <w:szCs w:val="24"/>
        </w:rPr>
        <w:t>MedRxiv</w:t>
      </w:r>
      <w:r w:rsidRPr="00005E6E">
        <w:rPr>
          <w:szCs w:val="24"/>
        </w:rPr>
        <w:t>, 1–7. https://doi.org/10.1101/2020.10.26.20219709</w:t>
      </w:r>
    </w:p>
    <w:p w14:paraId="6DD668F8" w14:textId="77777777" w:rsidR="00751A98" w:rsidRPr="00005E6E" w:rsidRDefault="00751A98" w:rsidP="000F3486">
      <w:pPr>
        <w:adjustRightInd w:val="0"/>
        <w:ind w:left="480" w:hanging="480"/>
        <w:rPr>
          <w:szCs w:val="24"/>
        </w:rPr>
      </w:pPr>
      <w:r w:rsidRPr="00005E6E">
        <w:rPr>
          <w:szCs w:val="24"/>
        </w:rPr>
        <w:t xml:space="preserve">Hong, B., Bonczak, B. J., Gupta, A., Thorpe, L. E., &amp; Kontokosta, C. E. (2021). Exposure density and neighborhood disparities in COVID-19 infection risk. </w:t>
      </w:r>
      <w:r w:rsidRPr="00005E6E">
        <w:rPr>
          <w:i/>
          <w:iCs/>
          <w:szCs w:val="24"/>
        </w:rPr>
        <w:t>Proceedings of the National Academy of Sciences</w:t>
      </w:r>
      <w:r w:rsidRPr="00005E6E">
        <w:rPr>
          <w:szCs w:val="24"/>
        </w:rPr>
        <w:t xml:space="preserve">, </w:t>
      </w:r>
      <w:r w:rsidRPr="00005E6E">
        <w:rPr>
          <w:i/>
          <w:iCs/>
          <w:szCs w:val="24"/>
        </w:rPr>
        <w:t>118</w:t>
      </w:r>
      <w:r w:rsidRPr="00005E6E">
        <w:rPr>
          <w:szCs w:val="24"/>
        </w:rPr>
        <w:t>(13), e2021258118. https://doi.org/10.1073/pnas.2021258118</w:t>
      </w:r>
    </w:p>
    <w:p w14:paraId="5585F717" w14:textId="77777777" w:rsidR="00751A98" w:rsidRPr="00005E6E" w:rsidRDefault="00751A98" w:rsidP="000F3486">
      <w:pPr>
        <w:adjustRightInd w:val="0"/>
        <w:ind w:left="480" w:hanging="480"/>
        <w:rPr>
          <w:szCs w:val="24"/>
        </w:rPr>
      </w:pPr>
      <w:r w:rsidRPr="00005E6E">
        <w:rPr>
          <w:szCs w:val="24"/>
        </w:rPr>
        <w:t xml:space="preserve">Hossain, S., Ahmed, S. E., &amp; Howlader, H. A. (2014). Model selection and parameter estimation of a multinomial logistic regression model. </w:t>
      </w:r>
      <w:r w:rsidRPr="00005E6E">
        <w:rPr>
          <w:i/>
          <w:iCs/>
          <w:szCs w:val="24"/>
        </w:rPr>
        <w:t>Journal of Statistical Computation and Simulation</w:t>
      </w:r>
      <w:r w:rsidRPr="00005E6E">
        <w:rPr>
          <w:szCs w:val="24"/>
        </w:rPr>
        <w:t xml:space="preserve">, </w:t>
      </w:r>
      <w:r w:rsidRPr="00005E6E">
        <w:rPr>
          <w:i/>
          <w:iCs/>
          <w:szCs w:val="24"/>
        </w:rPr>
        <w:t>84</w:t>
      </w:r>
      <w:r w:rsidRPr="00005E6E">
        <w:rPr>
          <w:szCs w:val="24"/>
        </w:rPr>
        <w:t>(7), 1412–1426. https://doi.org/10.1080/00949655.2012.746347</w:t>
      </w:r>
    </w:p>
    <w:p w14:paraId="0F651715" w14:textId="77777777" w:rsidR="00751A98" w:rsidRPr="00005E6E" w:rsidRDefault="00751A98" w:rsidP="000F3486">
      <w:pPr>
        <w:adjustRightInd w:val="0"/>
        <w:ind w:left="480" w:hanging="480"/>
        <w:rPr>
          <w:szCs w:val="24"/>
        </w:rPr>
      </w:pPr>
      <w:r w:rsidRPr="00005E6E">
        <w:rPr>
          <w:szCs w:val="24"/>
        </w:rPr>
        <w:t xml:space="preserve">Hu, S., Xiong, C., Yang, M., Younes, H., Luo, W., &amp; Zhang, L. (2021). A big-data driven approach to analyzing and modeling human mobility trend under non-pharmaceutical interventions during COVID-19 pandemic. </w:t>
      </w:r>
      <w:r w:rsidRPr="00005E6E">
        <w:rPr>
          <w:i/>
          <w:iCs/>
          <w:szCs w:val="24"/>
        </w:rPr>
        <w:t>Transportation Research Part C: Emerging Technologies</w:t>
      </w:r>
      <w:r w:rsidRPr="00005E6E">
        <w:rPr>
          <w:szCs w:val="24"/>
        </w:rPr>
        <w:t xml:space="preserve">, </w:t>
      </w:r>
      <w:r w:rsidRPr="00005E6E">
        <w:rPr>
          <w:i/>
          <w:iCs/>
          <w:szCs w:val="24"/>
        </w:rPr>
        <w:t>124</w:t>
      </w:r>
      <w:r w:rsidRPr="00005E6E">
        <w:rPr>
          <w:szCs w:val="24"/>
        </w:rPr>
        <w:t>(January), 102955. https://doi.org/10.1016/j.trc.2020.102955</w:t>
      </w:r>
    </w:p>
    <w:p w14:paraId="34333F6B" w14:textId="77777777" w:rsidR="00751A98" w:rsidRPr="00005E6E" w:rsidRDefault="00751A98" w:rsidP="000F3486">
      <w:pPr>
        <w:adjustRightInd w:val="0"/>
        <w:ind w:left="480" w:hanging="480"/>
        <w:rPr>
          <w:szCs w:val="24"/>
        </w:rPr>
      </w:pPr>
      <w:r w:rsidRPr="004C4EDF">
        <w:rPr>
          <w:szCs w:val="24"/>
          <w:lang w:val="nl-NL"/>
        </w:rPr>
        <w:t xml:space="preserve">Huang, X., Lu, J., Gao, S., Wang, S., Liu, Z., &amp; Wei, H. (2021). </w:t>
      </w:r>
      <w:r w:rsidRPr="00005E6E">
        <w:rPr>
          <w:szCs w:val="24"/>
        </w:rPr>
        <w:t xml:space="preserve">Staying at Home Is a Privilege: Evidence from Fine-Grained Mobile Phone Location Data in the United States during the COVID-19 Pandemic. </w:t>
      </w:r>
      <w:r w:rsidRPr="00005E6E">
        <w:rPr>
          <w:i/>
          <w:iCs/>
          <w:szCs w:val="24"/>
        </w:rPr>
        <w:t>Annals of the American Association of Geographers</w:t>
      </w:r>
      <w:r w:rsidRPr="00005E6E">
        <w:rPr>
          <w:szCs w:val="24"/>
        </w:rPr>
        <w:t xml:space="preserve">, </w:t>
      </w:r>
      <w:r w:rsidRPr="00005E6E">
        <w:rPr>
          <w:i/>
          <w:iCs/>
          <w:szCs w:val="24"/>
        </w:rPr>
        <w:t>0</w:t>
      </w:r>
      <w:r w:rsidRPr="00005E6E">
        <w:rPr>
          <w:szCs w:val="24"/>
        </w:rPr>
        <w:t>(0), 1–20. https://doi.org/10.1080/24694452.2021.1904819</w:t>
      </w:r>
    </w:p>
    <w:p w14:paraId="2D14CDF4" w14:textId="77777777" w:rsidR="00751A98" w:rsidRPr="00005E6E" w:rsidRDefault="00751A98" w:rsidP="000F3486">
      <w:pPr>
        <w:adjustRightInd w:val="0"/>
        <w:ind w:left="480" w:hanging="480"/>
        <w:rPr>
          <w:szCs w:val="24"/>
        </w:rPr>
      </w:pPr>
      <w:r w:rsidRPr="00005E6E">
        <w:rPr>
          <w:szCs w:val="24"/>
        </w:rPr>
        <w:t xml:space="preserve">Jay, J., Bor, J., Nsoesie, E. O., Lipson, S. K., Jones, D. K., Galea, S., &amp; Raifman, J. (2020). Neighbourhood income and physical distancing during the COVID-19 pandemic in the United States. </w:t>
      </w:r>
      <w:r w:rsidRPr="00005E6E">
        <w:rPr>
          <w:i/>
          <w:iCs/>
          <w:szCs w:val="24"/>
        </w:rPr>
        <w:t>Nature Human Behaviour</w:t>
      </w:r>
      <w:r w:rsidRPr="00005E6E">
        <w:rPr>
          <w:szCs w:val="24"/>
        </w:rPr>
        <w:t xml:space="preserve">, </w:t>
      </w:r>
      <w:r w:rsidRPr="00005E6E">
        <w:rPr>
          <w:i/>
          <w:iCs/>
          <w:szCs w:val="24"/>
        </w:rPr>
        <w:t>4</w:t>
      </w:r>
      <w:r w:rsidRPr="00005E6E">
        <w:rPr>
          <w:szCs w:val="24"/>
        </w:rPr>
        <w:t>(12), 1294–1302. https://doi.org/10.1038/s41562-020-00998-2</w:t>
      </w:r>
    </w:p>
    <w:p w14:paraId="122DDA91" w14:textId="77777777" w:rsidR="00751A98" w:rsidRPr="00005E6E" w:rsidRDefault="00751A98" w:rsidP="000F3486">
      <w:pPr>
        <w:adjustRightInd w:val="0"/>
        <w:ind w:left="480" w:hanging="480"/>
        <w:rPr>
          <w:szCs w:val="24"/>
        </w:rPr>
      </w:pPr>
      <w:r w:rsidRPr="00005E6E">
        <w:rPr>
          <w:szCs w:val="24"/>
        </w:rPr>
        <w:t xml:space="preserve">Kellermann, R., Sivizaca Conde, D., Rößler, D., Kliewer, N., &amp; Dienel, H. L. (2022). Mobility in pandemic times: Exploring changes and long-term effects of COVID-19 on urban mobility behavior. </w:t>
      </w:r>
      <w:r w:rsidRPr="00005E6E">
        <w:rPr>
          <w:i/>
          <w:iCs/>
          <w:szCs w:val="24"/>
        </w:rPr>
        <w:t>Transportation Research Interdisciplinary Perspectives</w:t>
      </w:r>
      <w:r w:rsidRPr="00005E6E">
        <w:rPr>
          <w:szCs w:val="24"/>
        </w:rPr>
        <w:t xml:space="preserve">, </w:t>
      </w:r>
      <w:r w:rsidRPr="00005E6E">
        <w:rPr>
          <w:i/>
          <w:iCs/>
          <w:szCs w:val="24"/>
        </w:rPr>
        <w:t>15</w:t>
      </w:r>
      <w:r w:rsidRPr="00005E6E">
        <w:rPr>
          <w:szCs w:val="24"/>
        </w:rPr>
        <w:t>(July). https://doi.org/10.1016/j.trip.2022.100668</w:t>
      </w:r>
    </w:p>
    <w:p w14:paraId="0426A6C0" w14:textId="77777777" w:rsidR="00751A98" w:rsidRPr="00005E6E" w:rsidRDefault="00751A98" w:rsidP="000F3486">
      <w:pPr>
        <w:adjustRightInd w:val="0"/>
        <w:ind w:left="480" w:hanging="480"/>
        <w:rPr>
          <w:szCs w:val="24"/>
        </w:rPr>
      </w:pPr>
      <w:r w:rsidRPr="004C4EDF">
        <w:rPr>
          <w:szCs w:val="24"/>
          <w:lang w:val="nl-NL"/>
        </w:rPr>
        <w:t xml:space="preserve">Khataee, H., Scheuring, I., Czirok, A., &amp; Neufeld, Z. (2021). </w:t>
      </w:r>
      <w:r w:rsidRPr="00005E6E">
        <w:rPr>
          <w:szCs w:val="24"/>
        </w:rPr>
        <w:t xml:space="preserve">Effects of social distancing on the spreading of COVID-19 inferred from mobile phone data. </w:t>
      </w:r>
      <w:r w:rsidRPr="00005E6E">
        <w:rPr>
          <w:i/>
          <w:iCs/>
          <w:szCs w:val="24"/>
        </w:rPr>
        <w:t>Scientific Reports</w:t>
      </w:r>
      <w:r w:rsidRPr="00005E6E">
        <w:rPr>
          <w:szCs w:val="24"/>
        </w:rPr>
        <w:t xml:space="preserve">, </w:t>
      </w:r>
      <w:r w:rsidRPr="00005E6E">
        <w:rPr>
          <w:i/>
          <w:iCs/>
          <w:szCs w:val="24"/>
        </w:rPr>
        <w:t>11</w:t>
      </w:r>
      <w:r w:rsidRPr="00005E6E">
        <w:rPr>
          <w:szCs w:val="24"/>
        </w:rPr>
        <w:t>(1), 1661. https://doi.org/10.1038/s41598-021-81308-2</w:t>
      </w:r>
    </w:p>
    <w:p w14:paraId="59D7BE75" w14:textId="77777777" w:rsidR="00751A98" w:rsidRPr="00005E6E" w:rsidRDefault="00751A98" w:rsidP="000F3486">
      <w:pPr>
        <w:adjustRightInd w:val="0"/>
        <w:ind w:left="480" w:hanging="480"/>
        <w:rPr>
          <w:szCs w:val="24"/>
        </w:rPr>
      </w:pPr>
      <w:r w:rsidRPr="00005E6E">
        <w:rPr>
          <w:szCs w:val="24"/>
        </w:rPr>
        <w:t xml:space="preserve">Kim, J., &amp; Kwan, M.-P. (2021). The impact of the COVID-19 pandemic on people’s mobility: A </w:t>
      </w:r>
      <w:r w:rsidRPr="00005E6E">
        <w:rPr>
          <w:szCs w:val="24"/>
        </w:rPr>
        <w:lastRenderedPageBreak/>
        <w:t xml:space="preserve">longitudinal study of the U.S. from March to September of 2020. </w:t>
      </w:r>
      <w:r w:rsidRPr="00005E6E">
        <w:rPr>
          <w:i/>
          <w:iCs/>
          <w:szCs w:val="24"/>
        </w:rPr>
        <w:t>Journal of Transport Geography</w:t>
      </w:r>
      <w:r w:rsidRPr="00005E6E">
        <w:rPr>
          <w:szCs w:val="24"/>
        </w:rPr>
        <w:t xml:space="preserve">, </w:t>
      </w:r>
      <w:r w:rsidRPr="00005E6E">
        <w:rPr>
          <w:i/>
          <w:iCs/>
          <w:szCs w:val="24"/>
        </w:rPr>
        <w:t>93</w:t>
      </w:r>
      <w:r w:rsidRPr="00005E6E">
        <w:rPr>
          <w:szCs w:val="24"/>
        </w:rPr>
        <w:t>(March), 103039. https://doi.org/10.1016/j.jtrangeo.2021.103039</w:t>
      </w:r>
    </w:p>
    <w:p w14:paraId="44B27CE0" w14:textId="77777777" w:rsidR="00751A98" w:rsidRPr="00005E6E" w:rsidRDefault="00751A98" w:rsidP="000F3486">
      <w:pPr>
        <w:adjustRightInd w:val="0"/>
        <w:ind w:left="480" w:hanging="480"/>
        <w:rPr>
          <w:szCs w:val="24"/>
        </w:rPr>
      </w:pPr>
      <w:r w:rsidRPr="00005E6E">
        <w:rPr>
          <w:szCs w:val="24"/>
        </w:rPr>
        <w:t xml:space="preserve">Kim, K. (2018). Exploring the difference between ridership patterns of subway and taxi: Case study in Seoul. </w:t>
      </w:r>
      <w:r w:rsidRPr="00005E6E">
        <w:rPr>
          <w:i/>
          <w:iCs/>
          <w:szCs w:val="24"/>
        </w:rPr>
        <w:t>Journal of Transport Geography</w:t>
      </w:r>
      <w:r w:rsidRPr="00005E6E">
        <w:rPr>
          <w:szCs w:val="24"/>
        </w:rPr>
        <w:t xml:space="preserve">, </w:t>
      </w:r>
      <w:r w:rsidRPr="00005E6E">
        <w:rPr>
          <w:i/>
          <w:iCs/>
          <w:szCs w:val="24"/>
        </w:rPr>
        <w:t>66</w:t>
      </w:r>
      <w:r w:rsidRPr="00005E6E">
        <w:rPr>
          <w:szCs w:val="24"/>
        </w:rPr>
        <w:t>(March 2017), 213–223. https://doi.org/10.1016/j.jtrangeo.2017.12.003</w:t>
      </w:r>
    </w:p>
    <w:p w14:paraId="0E6D6635" w14:textId="77777777" w:rsidR="00751A98" w:rsidRPr="00005E6E" w:rsidRDefault="00751A98" w:rsidP="000F3486">
      <w:pPr>
        <w:adjustRightInd w:val="0"/>
        <w:ind w:left="480" w:hanging="480"/>
        <w:rPr>
          <w:szCs w:val="24"/>
        </w:rPr>
      </w:pPr>
      <w:r w:rsidRPr="00005E6E">
        <w:rPr>
          <w:szCs w:val="24"/>
        </w:rPr>
        <w:t xml:space="preserve">Kishore, N., Kahn, R., Martinez, P. P., De Salazar, P. M., Mahmud, A. S., &amp; Buckee, C. O. (2021). Lockdowns result in changes in human mobility which may impact the epidemiologic dynamics of SARS-CoV-2. </w:t>
      </w:r>
      <w:r w:rsidRPr="00005E6E">
        <w:rPr>
          <w:i/>
          <w:iCs/>
          <w:szCs w:val="24"/>
        </w:rPr>
        <w:t>Scientific Reports</w:t>
      </w:r>
      <w:r w:rsidRPr="00005E6E">
        <w:rPr>
          <w:szCs w:val="24"/>
        </w:rPr>
        <w:t xml:space="preserve">, </w:t>
      </w:r>
      <w:r w:rsidRPr="00005E6E">
        <w:rPr>
          <w:i/>
          <w:iCs/>
          <w:szCs w:val="24"/>
        </w:rPr>
        <w:t>11</w:t>
      </w:r>
      <w:r w:rsidRPr="00005E6E">
        <w:rPr>
          <w:szCs w:val="24"/>
        </w:rPr>
        <w:t>(1), 6995. https://doi.org/10.1038/s41598-021-86297-w</w:t>
      </w:r>
    </w:p>
    <w:p w14:paraId="15F6C803" w14:textId="77777777" w:rsidR="00751A98" w:rsidRPr="00005E6E" w:rsidRDefault="00751A98" w:rsidP="000F3486">
      <w:pPr>
        <w:adjustRightInd w:val="0"/>
        <w:ind w:left="480" w:hanging="480"/>
        <w:rPr>
          <w:szCs w:val="24"/>
        </w:rPr>
      </w:pPr>
      <w:r w:rsidRPr="00005E6E">
        <w:rPr>
          <w:szCs w:val="24"/>
        </w:rPr>
        <w:t xml:space="preserve">Kishore, N., Kiang, M. V, Engø-Monsen, K., Vembar, N., Schroeder, A., Balsari, S., &amp; Buckee, C. O. (2020). Measuring mobility to monitor travel and physical distancing interventions: a common framework for mobile phone data analysis. </w:t>
      </w:r>
      <w:r w:rsidRPr="00005E6E">
        <w:rPr>
          <w:i/>
          <w:iCs/>
          <w:szCs w:val="24"/>
        </w:rPr>
        <w:t>The Lancet Digital Health</w:t>
      </w:r>
      <w:r w:rsidRPr="00005E6E">
        <w:rPr>
          <w:szCs w:val="24"/>
        </w:rPr>
        <w:t xml:space="preserve">, </w:t>
      </w:r>
      <w:r w:rsidRPr="00005E6E">
        <w:rPr>
          <w:i/>
          <w:iCs/>
          <w:szCs w:val="24"/>
        </w:rPr>
        <w:t>2</w:t>
      </w:r>
      <w:r w:rsidRPr="00005E6E">
        <w:rPr>
          <w:szCs w:val="24"/>
        </w:rPr>
        <w:t>(11), e622–e628. https://doi.org/10.1016/S2589-7500(20)30193-X</w:t>
      </w:r>
    </w:p>
    <w:p w14:paraId="3763DCE1" w14:textId="77777777" w:rsidR="00751A98" w:rsidRPr="00005E6E" w:rsidRDefault="00751A98" w:rsidP="000F3486">
      <w:pPr>
        <w:adjustRightInd w:val="0"/>
        <w:ind w:left="480" w:hanging="480"/>
        <w:rPr>
          <w:szCs w:val="24"/>
        </w:rPr>
      </w:pPr>
      <w:r w:rsidRPr="00005E6E">
        <w:rPr>
          <w:szCs w:val="24"/>
        </w:rPr>
        <w:t xml:space="preserve">Krishnapuram, B., Carin, L., Figueiredo, M. A. T., &amp; Hartemink, A. J. (2005). Sparse multinomial logistic regression: fast algorithms and generalization bounds. </w:t>
      </w:r>
      <w:r w:rsidRPr="00005E6E">
        <w:rPr>
          <w:i/>
          <w:iCs/>
          <w:szCs w:val="24"/>
        </w:rPr>
        <w:t>IEEE Transactions on Pattern Analysis and Machine Intelligence</w:t>
      </w:r>
      <w:r w:rsidRPr="00005E6E">
        <w:rPr>
          <w:szCs w:val="24"/>
        </w:rPr>
        <w:t xml:space="preserve">, </w:t>
      </w:r>
      <w:r w:rsidRPr="00005E6E">
        <w:rPr>
          <w:i/>
          <w:iCs/>
          <w:szCs w:val="24"/>
        </w:rPr>
        <w:t>27</w:t>
      </w:r>
      <w:r w:rsidRPr="00005E6E">
        <w:rPr>
          <w:szCs w:val="24"/>
        </w:rPr>
        <w:t>(6), 957–968. https://doi.org/10.1109/TPAMI.2005.127</w:t>
      </w:r>
    </w:p>
    <w:p w14:paraId="0D1D69A6" w14:textId="77777777" w:rsidR="00751A98" w:rsidRPr="00005E6E" w:rsidRDefault="00751A98" w:rsidP="000F3486">
      <w:pPr>
        <w:adjustRightInd w:val="0"/>
        <w:ind w:left="480" w:hanging="480"/>
        <w:rPr>
          <w:szCs w:val="24"/>
        </w:rPr>
      </w:pPr>
      <w:r w:rsidRPr="00005E6E">
        <w:rPr>
          <w:szCs w:val="24"/>
        </w:rPr>
        <w:t xml:space="preserve">Kuhn, M. (2008). Building Predictive Models in R Using the caret Package. </w:t>
      </w:r>
      <w:r w:rsidRPr="00005E6E">
        <w:rPr>
          <w:i/>
          <w:iCs/>
          <w:szCs w:val="24"/>
        </w:rPr>
        <w:t>Journal of Statistical Software</w:t>
      </w:r>
      <w:r w:rsidRPr="00005E6E">
        <w:rPr>
          <w:szCs w:val="24"/>
        </w:rPr>
        <w:t xml:space="preserve">, </w:t>
      </w:r>
      <w:r w:rsidRPr="00005E6E">
        <w:rPr>
          <w:i/>
          <w:iCs/>
          <w:szCs w:val="24"/>
        </w:rPr>
        <w:t>28</w:t>
      </w:r>
      <w:r w:rsidRPr="00005E6E">
        <w:rPr>
          <w:szCs w:val="24"/>
        </w:rPr>
        <w:t>(5). https://doi.org/10.18637/jss.v028.i05</w:t>
      </w:r>
    </w:p>
    <w:p w14:paraId="3C6ACAD7" w14:textId="77777777" w:rsidR="00751A98" w:rsidRPr="00005E6E" w:rsidRDefault="00751A98" w:rsidP="000F3486">
      <w:pPr>
        <w:adjustRightInd w:val="0"/>
        <w:ind w:left="480" w:hanging="480"/>
        <w:rPr>
          <w:szCs w:val="24"/>
        </w:rPr>
      </w:pPr>
      <w:r w:rsidRPr="00005E6E">
        <w:rPr>
          <w:szCs w:val="24"/>
        </w:rPr>
        <w:t xml:space="preserve">Kwan, M. (2021). The stationarity bias in research on the environmental determinants of health. </w:t>
      </w:r>
      <w:r w:rsidRPr="00005E6E">
        <w:rPr>
          <w:i/>
          <w:iCs/>
          <w:szCs w:val="24"/>
        </w:rPr>
        <w:t>Health and Place</w:t>
      </w:r>
      <w:r w:rsidRPr="00005E6E">
        <w:rPr>
          <w:szCs w:val="24"/>
        </w:rPr>
        <w:t xml:space="preserve">, </w:t>
      </w:r>
      <w:r w:rsidRPr="00005E6E">
        <w:rPr>
          <w:i/>
          <w:iCs/>
          <w:szCs w:val="24"/>
        </w:rPr>
        <w:t>70</w:t>
      </w:r>
      <w:r w:rsidRPr="00005E6E">
        <w:rPr>
          <w:szCs w:val="24"/>
        </w:rPr>
        <w:t>(June), 102609. https://doi.org/10.1016/j.healthplace.2021.102609</w:t>
      </w:r>
    </w:p>
    <w:p w14:paraId="67F46329" w14:textId="77777777" w:rsidR="00751A98" w:rsidRPr="00005E6E" w:rsidRDefault="00751A98" w:rsidP="000F3486">
      <w:pPr>
        <w:adjustRightInd w:val="0"/>
        <w:ind w:left="480" w:hanging="480"/>
        <w:rPr>
          <w:szCs w:val="24"/>
        </w:rPr>
      </w:pPr>
      <w:r w:rsidRPr="00005E6E">
        <w:rPr>
          <w:szCs w:val="24"/>
        </w:rPr>
        <w:t xml:space="preserve">Lee, W. Do, Qian, M., &amp; Schwanen, T. (2021). The association between socioeconomic status and mobility reductions in the early stage of England’s COVID-19 epidemic. </w:t>
      </w:r>
      <w:r w:rsidRPr="00005E6E">
        <w:rPr>
          <w:i/>
          <w:iCs/>
          <w:szCs w:val="24"/>
        </w:rPr>
        <w:t>Health &amp; Place</w:t>
      </w:r>
      <w:r w:rsidRPr="00005E6E">
        <w:rPr>
          <w:szCs w:val="24"/>
        </w:rPr>
        <w:t xml:space="preserve">, </w:t>
      </w:r>
      <w:r w:rsidRPr="00005E6E">
        <w:rPr>
          <w:i/>
          <w:iCs/>
          <w:szCs w:val="24"/>
        </w:rPr>
        <w:t>69</w:t>
      </w:r>
      <w:r w:rsidRPr="00005E6E">
        <w:rPr>
          <w:szCs w:val="24"/>
        </w:rPr>
        <w:t>, 102563. https://doi.org/10.1016/j.healthplace.2021.102563</w:t>
      </w:r>
    </w:p>
    <w:p w14:paraId="258CF98F" w14:textId="77777777" w:rsidR="00751A98" w:rsidRPr="00005E6E" w:rsidRDefault="00751A98" w:rsidP="000F3486">
      <w:pPr>
        <w:adjustRightInd w:val="0"/>
        <w:ind w:left="480" w:hanging="480"/>
        <w:rPr>
          <w:szCs w:val="24"/>
        </w:rPr>
      </w:pPr>
      <w:r w:rsidRPr="00005E6E">
        <w:rPr>
          <w:szCs w:val="24"/>
        </w:rPr>
        <w:t xml:space="preserve">Linka, K., Goriely, A., &amp; Kuhl, E. (2020). Global and local mobility as a barometer for COVID-19 dynamics. </w:t>
      </w:r>
      <w:r w:rsidRPr="00005E6E">
        <w:rPr>
          <w:i/>
          <w:iCs/>
          <w:szCs w:val="24"/>
        </w:rPr>
        <w:t>MedRxiv</w:t>
      </w:r>
      <w:r w:rsidRPr="00005E6E">
        <w:rPr>
          <w:szCs w:val="24"/>
        </w:rPr>
        <w:t>. https://doi.org/10.1101/2020.06.13.20130658</w:t>
      </w:r>
    </w:p>
    <w:p w14:paraId="2C4E9860" w14:textId="56F69E84" w:rsidR="00751A98" w:rsidRPr="00005E6E" w:rsidRDefault="00751A98" w:rsidP="000F3486">
      <w:pPr>
        <w:adjustRightInd w:val="0"/>
        <w:ind w:left="480" w:hanging="480"/>
        <w:rPr>
          <w:szCs w:val="24"/>
        </w:rPr>
      </w:pPr>
      <w:r w:rsidRPr="00005E6E">
        <w:rPr>
          <w:szCs w:val="24"/>
        </w:rPr>
        <w:t>Long, J. A., &amp; Ren, C. (2022). Associations between mobility and socio</w:t>
      </w:r>
      <w:r w:rsidR="00005E6E" w:rsidRPr="00005E6E">
        <w:rPr>
          <w:szCs w:val="24"/>
        </w:rPr>
        <w:t xml:space="preserve"> </w:t>
      </w:r>
      <w:r w:rsidRPr="00005E6E">
        <w:rPr>
          <w:szCs w:val="24"/>
        </w:rPr>
        <w:t xml:space="preserve">economic indicators vary across the timeline of the Covid-19 pandemic. </w:t>
      </w:r>
      <w:r w:rsidRPr="00005E6E">
        <w:rPr>
          <w:i/>
          <w:iCs/>
          <w:szCs w:val="24"/>
        </w:rPr>
        <w:t>Computers, Environment and Urban Systems</w:t>
      </w:r>
      <w:r w:rsidRPr="00005E6E">
        <w:rPr>
          <w:szCs w:val="24"/>
        </w:rPr>
        <w:t xml:space="preserve">, </w:t>
      </w:r>
      <w:r w:rsidRPr="00005E6E">
        <w:rPr>
          <w:i/>
          <w:iCs/>
          <w:szCs w:val="24"/>
        </w:rPr>
        <w:t>91</w:t>
      </w:r>
      <w:r w:rsidRPr="00005E6E">
        <w:rPr>
          <w:szCs w:val="24"/>
        </w:rPr>
        <w:t>(July 2021), 101710. https://doi.org/10.1016/j.compenvurbsys.2021.101710</w:t>
      </w:r>
    </w:p>
    <w:p w14:paraId="5E3861E8" w14:textId="77777777" w:rsidR="00751A98" w:rsidRPr="00005E6E" w:rsidRDefault="00751A98" w:rsidP="000F3486">
      <w:pPr>
        <w:adjustRightInd w:val="0"/>
        <w:ind w:left="480" w:hanging="480"/>
        <w:rPr>
          <w:szCs w:val="24"/>
        </w:rPr>
      </w:pPr>
      <w:r w:rsidRPr="004C4EDF">
        <w:rPr>
          <w:szCs w:val="24"/>
          <w:lang w:val="nl-NL"/>
        </w:rPr>
        <w:t xml:space="preserve">Lou, J., Shen, X., &amp; Niemeier, D. (2020). </w:t>
      </w:r>
      <w:r w:rsidRPr="00005E6E">
        <w:rPr>
          <w:szCs w:val="24"/>
        </w:rPr>
        <w:t xml:space="preserve">Are stay-at-home orders more difficult to follow for low-income groups? </w:t>
      </w:r>
      <w:r w:rsidRPr="00005E6E">
        <w:rPr>
          <w:i/>
          <w:iCs/>
          <w:szCs w:val="24"/>
        </w:rPr>
        <w:t>Journal of Transport Geography</w:t>
      </w:r>
      <w:r w:rsidRPr="00005E6E">
        <w:rPr>
          <w:szCs w:val="24"/>
        </w:rPr>
        <w:t xml:space="preserve">, </w:t>
      </w:r>
      <w:r w:rsidRPr="00005E6E">
        <w:rPr>
          <w:i/>
          <w:iCs/>
          <w:szCs w:val="24"/>
        </w:rPr>
        <w:t>89</w:t>
      </w:r>
      <w:r w:rsidRPr="00005E6E">
        <w:rPr>
          <w:szCs w:val="24"/>
        </w:rPr>
        <w:t>(October), 102894. https://doi.org/10.1016/j.jtrangeo.2020.102894</w:t>
      </w:r>
    </w:p>
    <w:p w14:paraId="3410E29D" w14:textId="77777777" w:rsidR="00751A98" w:rsidRPr="00005E6E" w:rsidRDefault="00751A98" w:rsidP="000F3486">
      <w:pPr>
        <w:adjustRightInd w:val="0"/>
        <w:ind w:left="480" w:hanging="480"/>
        <w:rPr>
          <w:szCs w:val="24"/>
        </w:rPr>
      </w:pPr>
      <w:r w:rsidRPr="00005E6E">
        <w:rPr>
          <w:szCs w:val="24"/>
        </w:rPr>
        <w:t xml:space="preserve">Lu, J., Zhou, S., Liu, L., &amp; Li, Q. (2021). You are where you go: Inferring residents’ income level through daily activity and geographic exposure. </w:t>
      </w:r>
      <w:r w:rsidRPr="00005E6E">
        <w:rPr>
          <w:i/>
          <w:iCs/>
          <w:szCs w:val="24"/>
        </w:rPr>
        <w:t>Cities</w:t>
      </w:r>
      <w:r w:rsidRPr="00005E6E">
        <w:rPr>
          <w:szCs w:val="24"/>
        </w:rPr>
        <w:t xml:space="preserve">, </w:t>
      </w:r>
      <w:r w:rsidRPr="00005E6E">
        <w:rPr>
          <w:i/>
          <w:iCs/>
          <w:szCs w:val="24"/>
        </w:rPr>
        <w:t>111</w:t>
      </w:r>
      <w:r w:rsidRPr="00005E6E">
        <w:rPr>
          <w:szCs w:val="24"/>
        </w:rPr>
        <w:t>(135), 102984. https://doi.org/10.1016/j.cities.2020.102984</w:t>
      </w:r>
    </w:p>
    <w:p w14:paraId="06D27901" w14:textId="77777777" w:rsidR="00751A98" w:rsidRPr="00005E6E" w:rsidRDefault="00751A98" w:rsidP="000F3486">
      <w:pPr>
        <w:adjustRightInd w:val="0"/>
        <w:ind w:left="480" w:hanging="480"/>
        <w:rPr>
          <w:szCs w:val="24"/>
        </w:rPr>
      </w:pPr>
      <w:r w:rsidRPr="00005E6E">
        <w:rPr>
          <w:szCs w:val="24"/>
        </w:rPr>
        <w:t xml:space="preserve">Marsden, G., &amp; Docherty, I. (2021). Mega-disruptions and policy change: Lessons from the mobility sector in response to the Covid-19 pandemic in the UK. </w:t>
      </w:r>
      <w:r w:rsidRPr="00005E6E">
        <w:rPr>
          <w:i/>
          <w:iCs/>
          <w:szCs w:val="24"/>
        </w:rPr>
        <w:t>Transport Policy</w:t>
      </w:r>
      <w:r w:rsidRPr="00005E6E">
        <w:rPr>
          <w:szCs w:val="24"/>
        </w:rPr>
        <w:t xml:space="preserve">, </w:t>
      </w:r>
      <w:r w:rsidRPr="00005E6E">
        <w:rPr>
          <w:i/>
          <w:iCs/>
          <w:szCs w:val="24"/>
        </w:rPr>
        <w:t>110</w:t>
      </w:r>
      <w:r w:rsidRPr="00005E6E">
        <w:rPr>
          <w:szCs w:val="24"/>
        </w:rPr>
        <w:t>, 86–97. https://doi.org/10.1016/j.tranpol.2021.05.015</w:t>
      </w:r>
    </w:p>
    <w:p w14:paraId="5378D847" w14:textId="77777777" w:rsidR="00751A98" w:rsidRPr="00005E6E" w:rsidRDefault="00751A98" w:rsidP="000F3486">
      <w:pPr>
        <w:adjustRightInd w:val="0"/>
        <w:ind w:left="480" w:hanging="480"/>
        <w:rPr>
          <w:szCs w:val="24"/>
        </w:rPr>
      </w:pPr>
      <w:r w:rsidRPr="00005E6E">
        <w:rPr>
          <w:szCs w:val="24"/>
        </w:rPr>
        <w:t xml:space="preserve">Molloy, J., Schatzmann, T., Schoeman, B., Tchervenkov, C., Hintermann, B., &amp; Axhausen, K. W. (2021). Observed impacts of the Covid-19 first wave on travel behaviour in Switzerland based on a large GPS panel. </w:t>
      </w:r>
      <w:r w:rsidRPr="00005E6E">
        <w:rPr>
          <w:i/>
          <w:iCs/>
          <w:szCs w:val="24"/>
        </w:rPr>
        <w:t>Transport Policy</w:t>
      </w:r>
      <w:r w:rsidRPr="00005E6E">
        <w:rPr>
          <w:szCs w:val="24"/>
        </w:rPr>
        <w:t xml:space="preserve">, </w:t>
      </w:r>
      <w:r w:rsidRPr="00005E6E">
        <w:rPr>
          <w:i/>
          <w:iCs/>
          <w:szCs w:val="24"/>
        </w:rPr>
        <w:t>104</w:t>
      </w:r>
      <w:r w:rsidRPr="00005E6E">
        <w:rPr>
          <w:szCs w:val="24"/>
        </w:rPr>
        <w:t>, 43–51. https://doi.org/10.1016/j.tranpol.2021.01.009</w:t>
      </w:r>
    </w:p>
    <w:p w14:paraId="5E0E0F7B" w14:textId="77777777" w:rsidR="00751A98" w:rsidRPr="00005E6E" w:rsidRDefault="00751A98" w:rsidP="000F3486">
      <w:pPr>
        <w:adjustRightInd w:val="0"/>
        <w:ind w:left="480" w:hanging="480"/>
        <w:rPr>
          <w:szCs w:val="24"/>
        </w:rPr>
      </w:pPr>
      <w:r w:rsidRPr="00005E6E">
        <w:rPr>
          <w:szCs w:val="24"/>
        </w:rPr>
        <w:t xml:space="preserve">Mouratidis, K., &amp; Papagiannakis, A. (2021). COVID-19, internet, and mobility: The rise of telework, telehealth, e-learning, and e-shopping. </w:t>
      </w:r>
      <w:r w:rsidRPr="00005E6E">
        <w:rPr>
          <w:i/>
          <w:iCs/>
          <w:szCs w:val="24"/>
        </w:rPr>
        <w:t>Sustainable Cities and Society</w:t>
      </w:r>
      <w:r w:rsidRPr="00005E6E">
        <w:rPr>
          <w:szCs w:val="24"/>
        </w:rPr>
        <w:t xml:space="preserve">, </w:t>
      </w:r>
      <w:r w:rsidRPr="00005E6E">
        <w:rPr>
          <w:i/>
          <w:iCs/>
          <w:szCs w:val="24"/>
        </w:rPr>
        <w:t>74</w:t>
      </w:r>
      <w:r w:rsidRPr="00005E6E">
        <w:rPr>
          <w:szCs w:val="24"/>
        </w:rPr>
        <w:t>, 103182. https://doi.org/10.1016/j.scs.2021.103182</w:t>
      </w:r>
    </w:p>
    <w:p w14:paraId="5C74CCE8" w14:textId="77777777" w:rsidR="00751A98" w:rsidRPr="00005E6E" w:rsidRDefault="00751A98" w:rsidP="000F3486">
      <w:pPr>
        <w:adjustRightInd w:val="0"/>
        <w:ind w:left="480" w:hanging="480"/>
        <w:rPr>
          <w:szCs w:val="24"/>
        </w:rPr>
      </w:pPr>
      <w:r w:rsidRPr="00005E6E">
        <w:rPr>
          <w:szCs w:val="24"/>
        </w:rPr>
        <w:t xml:space="preserve">Office for National Statistics. (2021). </w:t>
      </w:r>
      <w:r w:rsidRPr="00005E6E">
        <w:rPr>
          <w:i/>
          <w:iCs/>
          <w:szCs w:val="24"/>
        </w:rPr>
        <w:t xml:space="preserve">Coronavirus and compliance with government guidance, UK : </w:t>
      </w:r>
      <w:r w:rsidRPr="00005E6E">
        <w:rPr>
          <w:i/>
          <w:iCs/>
          <w:szCs w:val="24"/>
        </w:rPr>
        <w:lastRenderedPageBreak/>
        <w:t>April 2021</w:t>
      </w:r>
      <w:r w:rsidRPr="00005E6E">
        <w:rPr>
          <w:szCs w:val="24"/>
        </w:rPr>
        <w:t>. https://www.ons.gov.uk/peoplepopulationandcommunity/healthandsocialcare/conditionsanddiseases/bulletins/coronavirusandcompliancewithgovernmentguidanceuk/april2021</w:t>
      </w:r>
    </w:p>
    <w:p w14:paraId="07E5B75A" w14:textId="77777777" w:rsidR="00751A98" w:rsidRPr="00005E6E" w:rsidRDefault="00751A98" w:rsidP="000F3486">
      <w:pPr>
        <w:adjustRightInd w:val="0"/>
        <w:ind w:left="480" w:hanging="480"/>
        <w:rPr>
          <w:szCs w:val="24"/>
        </w:rPr>
      </w:pPr>
      <w:r w:rsidRPr="00005E6E">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005E6E">
        <w:rPr>
          <w:i/>
          <w:iCs/>
          <w:szCs w:val="24"/>
        </w:rPr>
        <w:t>Science Advances</w:t>
      </w:r>
      <w:r w:rsidRPr="00005E6E">
        <w:rPr>
          <w:szCs w:val="24"/>
        </w:rPr>
        <w:t xml:space="preserve">, </w:t>
      </w:r>
      <w:r w:rsidRPr="00005E6E">
        <w:rPr>
          <w:i/>
          <w:iCs/>
          <w:szCs w:val="24"/>
        </w:rPr>
        <w:t>6</w:t>
      </w:r>
      <w:r w:rsidRPr="00005E6E">
        <w:rPr>
          <w:szCs w:val="24"/>
        </w:rPr>
        <w:t>(23), eabc0764. https://doi.org/10.1126/sciadv.abc0764</w:t>
      </w:r>
    </w:p>
    <w:p w14:paraId="12B7ADB9" w14:textId="77777777" w:rsidR="00751A98" w:rsidRPr="00005E6E" w:rsidRDefault="00751A98" w:rsidP="000F3486">
      <w:pPr>
        <w:adjustRightInd w:val="0"/>
        <w:ind w:left="480" w:hanging="480"/>
        <w:rPr>
          <w:szCs w:val="24"/>
        </w:rPr>
      </w:pPr>
      <w:r w:rsidRPr="00005E6E">
        <w:rPr>
          <w:szCs w:val="24"/>
        </w:rPr>
        <w:t xml:space="preserve">Pan, Y., Darzi, A., Kabiri, A., Zhao, G., Luo, W., Xiong, C., &amp; Zhang, L. (2020). Quantifying human mobility behaviour changes during the COVID-19 outbreak in the United States. </w:t>
      </w:r>
      <w:r w:rsidRPr="00005E6E">
        <w:rPr>
          <w:i/>
          <w:iCs/>
          <w:szCs w:val="24"/>
        </w:rPr>
        <w:t>Scientific Reports</w:t>
      </w:r>
      <w:r w:rsidRPr="00005E6E">
        <w:rPr>
          <w:szCs w:val="24"/>
        </w:rPr>
        <w:t xml:space="preserve">, </w:t>
      </w:r>
      <w:r w:rsidRPr="00005E6E">
        <w:rPr>
          <w:i/>
          <w:iCs/>
          <w:szCs w:val="24"/>
        </w:rPr>
        <w:t>10</w:t>
      </w:r>
      <w:r w:rsidRPr="00005E6E">
        <w:rPr>
          <w:szCs w:val="24"/>
        </w:rPr>
        <w:t>(1), 20742. https://doi.org/10.1038/s41598-020-77751-2</w:t>
      </w:r>
    </w:p>
    <w:p w14:paraId="2B904443" w14:textId="77777777" w:rsidR="00751A98" w:rsidRPr="00005E6E" w:rsidRDefault="00751A98" w:rsidP="000F3486">
      <w:pPr>
        <w:adjustRightInd w:val="0"/>
        <w:ind w:left="480" w:hanging="480"/>
        <w:rPr>
          <w:szCs w:val="24"/>
        </w:rPr>
      </w:pPr>
      <w:r w:rsidRPr="00005E6E">
        <w:rPr>
          <w:szCs w:val="24"/>
        </w:rPr>
        <w:t xml:space="preserve">Park, S., Oshan, T. M., El Ali, A., &amp; Finamore, A. (2021). Are we breaking bubbles as we move? Using a large sample to explore the relationship between urban mobility and segregation. </w:t>
      </w:r>
      <w:r w:rsidRPr="00005E6E">
        <w:rPr>
          <w:i/>
          <w:iCs/>
          <w:szCs w:val="24"/>
        </w:rPr>
        <w:t>Computers, Environment and Urban Systems</w:t>
      </w:r>
      <w:r w:rsidRPr="00005E6E">
        <w:rPr>
          <w:szCs w:val="24"/>
        </w:rPr>
        <w:t xml:space="preserve">, </w:t>
      </w:r>
      <w:r w:rsidRPr="00005E6E">
        <w:rPr>
          <w:i/>
          <w:iCs/>
          <w:szCs w:val="24"/>
        </w:rPr>
        <w:t>86</w:t>
      </w:r>
      <w:r w:rsidRPr="00005E6E">
        <w:rPr>
          <w:szCs w:val="24"/>
        </w:rPr>
        <w:t>(April 2020), 101585. https://doi.org/10.1016/j.compenvurbsys.2020.101585</w:t>
      </w:r>
    </w:p>
    <w:p w14:paraId="58977EB4" w14:textId="77777777" w:rsidR="00751A98" w:rsidRPr="00005E6E" w:rsidRDefault="00751A98" w:rsidP="000F3486">
      <w:pPr>
        <w:adjustRightInd w:val="0"/>
        <w:ind w:left="480" w:hanging="480"/>
        <w:rPr>
          <w:szCs w:val="24"/>
        </w:rPr>
      </w:pPr>
      <w:r w:rsidRPr="00005E6E">
        <w:rPr>
          <w:szCs w:val="24"/>
        </w:rPr>
        <w:t xml:space="preserve">Pepe, E., Bajardi, P., Gauvin, L., Privitera, F., Lake, B., Cattuto, C., &amp; Tizzoni, M. (2020). COVID-19 outbreak response, a dataset to assess mobility changes in Italy following national lockdown. </w:t>
      </w:r>
      <w:r w:rsidRPr="00005E6E">
        <w:rPr>
          <w:i/>
          <w:iCs/>
          <w:szCs w:val="24"/>
        </w:rPr>
        <w:t>Scientific Data</w:t>
      </w:r>
      <w:r w:rsidRPr="00005E6E">
        <w:rPr>
          <w:szCs w:val="24"/>
        </w:rPr>
        <w:t xml:space="preserve">, </w:t>
      </w:r>
      <w:r w:rsidRPr="00005E6E">
        <w:rPr>
          <w:i/>
          <w:iCs/>
          <w:szCs w:val="24"/>
        </w:rPr>
        <w:t>7</w:t>
      </w:r>
      <w:r w:rsidRPr="00005E6E">
        <w:rPr>
          <w:szCs w:val="24"/>
        </w:rPr>
        <w:t>(1), 230. https://doi.org/10.1038/s41597-020-00575-2</w:t>
      </w:r>
    </w:p>
    <w:p w14:paraId="46E49A5A" w14:textId="77777777" w:rsidR="00751A98" w:rsidRPr="00005E6E" w:rsidRDefault="00751A98" w:rsidP="000F3486">
      <w:pPr>
        <w:adjustRightInd w:val="0"/>
        <w:ind w:left="480" w:hanging="480"/>
        <w:rPr>
          <w:szCs w:val="24"/>
        </w:rPr>
      </w:pPr>
      <w:r w:rsidRPr="00005E6E">
        <w:rPr>
          <w:szCs w:val="24"/>
        </w:rPr>
        <w:t xml:space="preserve">Petitjean, F., Ketterlin, A., &amp; Gançarski, P. (2011). A global averaging method for dynamic time warping, with applications to clustering. </w:t>
      </w:r>
      <w:r w:rsidRPr="00005E6E">
        <w:rPr>
          <w:i/>
          <w:iCs/>
          <w:szCs w:val="24"/>
        </w:rPr>
        <w:t>Pattern Recognition</w:t>
      </w:r>
      <w:r w:rsidRPr="00005E6E">
        <w:rPr>
          <w:szCs w:val="24"/>
        </w:rPr>
        <w:t xml:space="preserve">, </w:t>
      </w:r>
      <w:r w:rsidRPr="00005E6E">
        <w:rPr>
          <w:i/>
          <w:iCs/>
          <w:szCs w:val="24"/>
        </w:rPr>
        <w:t>44</w:t>
      </w:r>
      <w:r w:rsidRPr="00005E6E">
        <w:rPr>
          <w:szCs w:val="24"/>
        </w:rPr>
        <w:t>(3), 678–693. https://doi.org/10.1016/j.patcog.2010.09.013</w:t>
      </w:r>
    </w:p>
    <w:p w14:paraId="4B025C2A" w14:textId="77777777" w:rsidR="00751A98" w:rsidRPr="00005E6E" w:rsidRDefault="00751A98" w:rsidP="000F3486">
      <w:pPr>
        <w:adjustRightInd w:val="0"/>
        <w:ind w:left="480" w:hanging="480"/>
        <w:rPr>
          <w:szCs w:val="24"/>
        </w:rPr>
      </w:pPr>
      <w:r w:rsidRPr="00005E6E">
        <w:rPr>
          <w:szCs w:val="24"/>
        </w:rPr>
        <w:t xml:space="preserve">Public Health England. (2020). </w:t>
      </w:r>
      <w:r w:rsidRPr="00005E6E">
        <w:rPr>
          <w:i/>
          <w:iCs/>
          <w:szCs w:val="24"/>
        </w:rPr>
        <w:t>Guidance on social distancing for everyone in the UK</w:t>
      </w:r>
      <w:r w:rsidRPr="00005E6E">
        <w:rPr>
          <w:szCs w:val="24"/>
        </w:rPr>
        <w:t>. https://www.gov.uk/government/publications/covid-19-guidance-on-social-distancing-and-for-vulnerable-people/guidance-on-social-distancing-for-everyone-in-the-uk-and-protecting-older-people-and-vulnerable-adults</w:t>
      </w:r>
    </w:p>
    <w:p w14:paraId="34969F8F" w14:textId="77777777" w:rsidR="00751A98" w:rsidRPr="00005E6E" w:rsidRDefault="00751A98" w:rsidP="000F3486">
      <w:pPr>
        <w:adjustRightInd w:val="0"/>
        <w:ind w:left="480" w:hanging="480"/>
        <w:rPr>
          <w:szCs w:val="24"/>
        </w:rPr>
      </w:pPr>
      <w:r w:rsidRPr="00005E6E">
        <w:rPr>
          <w:szCs w:val="24"/>
        </w:rPr>
        <w:t xml:space="preserve">Rosti, M. E., Olivieri, S., Cavaiola, M., Seminara, A., &amp; Mazzino, A. (2020). Fluid dynamics of COVID-19 airborne infection suggests urgent data for a scientific design of social distancing. </w:t>
      </w:r>
      <w:r w:rsidRPr="00005E6E">
        <w:rPr>
          <w:i/>
          <w:iCs/>
          <w:szCs w:val="24"/>
        </w:rPr>
        <w:t>Scientific Reports</w:t>
      </w:r>
      <w:r w:rsidRPr="00005E6E">
        <w:rPr>
          <w:szCs w:val="24"/>
        </w:rPr>
        <w:t xml:space="preserve">, </w:t>
      </w:r>
      <w:r w:rsidRPr="00005E6E">
        <w:rPr>
          <w:i/>
          <w:iCs/>
          <w:szCs w:val="24"/>
        </w:rPr>
        <w:t>10</w:t>
      </w:r>
      <w:r w:rsidRPr="00005E6E">
        <w:rPr>
          <w:szCs w:val="24"/>
        </w:rPr>
        <w:t>(1), 22426. https://doi.org/10.1038/s41598-020-80078-7</w:t>
      </w:r>
    </w:p>
    <w:p w14:paraId="117404CC" w14:textId="77777777" w:rsidR="00751A98" w:rsidRPr="00005E6E" w:rsidRDefault="00751A98" w:rsidP="000F3486">
      <w:pPr>
        <w:adjustRightInd w:val="0"/>
        <w:ind w:left="480" w:hanging="480"/>
        <w:rPr>
          <w:szCs w:val="24"/>
        </w:rPr>
      </w:pPr>
      <w:r w:rsidRPr="00005E6E">
        <w:rPr>
          <w:szCs w:val="24"/>
        </w:rPr>
        <w:t xml:space="preserve">Rousseeuw, P. J. (1987). Silhouettes: A graphical aid to the interpretation and validation of cluster analysis. </w:t>
      </w:r>
      <w:r w:rsidRPr="00005E6E">
        <w:rPr>
          <w:i/>
          <w:iCs/>
          <w:szCs w:val="24"/>
        </w:rPr>
        <w:t>Journal of Computational and Applied Mathematics</w:t>
      </w:r>
      <w:r w:rsidRPr="00005E6E">
        <w:rPr>
          <w:szCs w:val="24"/>
        </w:rPr>
        <w:t xml:space="preserve">, </w:t>
      </w:r>
      <w:r w:rsidRPr="00005E6E">
        <w:rPr>
          <w:i/>
          <w:iCs/>
          <w:szCs w:val="24"/>
        </w:rPr>
        <w:t>20</w:t>
      </w:r>
      <w:r w:rsidRPr="00005E6E">
        <w:rPr>
          <w:szCs w:val="24"/>
        </w:rPr>
        <w:t>, 53–65. https://doi.org/10.1016/0377-0427(87)90125-7</w:t>
      </w:r>
    </w:p>
    <w:p w14:paraId="2AE8C367" w14:textId="77777777" w:rsidR="00751A98" w:rsidRPr="00005E6E" w:rsidRDefault="00751A98" w:rsidP="000F3486">
      <w:pPr>
        <w:adjustRightInd w:val="0"/>
        <w:ind w:left="480" w:hanging="480"/>
        <w:rPr>
          <w:szCs w:val="24"/>
        </w:rPr>
      </w:pPr>
      <w:r w:rsidRPr="00005E6E">
        <w:rPr>
          <w:szCs w:val="24"/>
        </w:rPr>
        <w:t xml:space="preserve">Santana, C., Botta, F., Barbosa, H., Privitera, F., Menezes, R., &amp; Clemente, R. Di. (2020). </w:t>
      </w:r>
      <w:r w:rsidRPr="00005E6E">
        <w:rPr>
          <w:i/>
          <w:iCs/>
          <w:szCs w:val="24"/>
        </w:rPr>
        <w:t>Analysis of human mobility in the UK during the COVID-19 pandemic</w:t>
      </w:r>
      <w:r w:rsidRPr="00005E6E">
        <w:rPr>
          <w:szCs w:val="24"/>
        </w:rPr>
        <w:t xml:space="preserve"> (Issue June). https://covid19-uk-mobility.github.io/First-report.html</w:t>
      </w:r>
    </w:p>
    <w:p w14:paraId="3E9D1039" w14:textId="77777777" w:rsidR="00751A98" w:rsidRPr="00005E6E" w:rsidRDefault="00751A98" w:rsidP="000F3486">
      <w:pPr>
        <w:adjustRightInd w:val="0"/>
        <w:ind w:left="480" w:hanging="480"/>
        <w:rPr>
          <w:szCs w:val="24"/>
        </w:rPr>
      </w:pPr>
      <w:r w:rsidRPr="00005E6E">
        <w:rPr>
          <w:szCs w:val="24"/>
        </w:rPr>
        <w:t xml:space="preserve">Sardá-Espinosa, A. (2019). Comparing time-series clustering algorithms in R using the dtwclust package. </w:t>
      </w:r>
      <w:r w:rsidRPr="00005E6E">
        <w:rPr>
          <w:i/>
          <w:iCs/>
          <w:szCs w:val="24"/>
        </w:rPr>
        <w:t>R Journal</w:t>
      </w:r>
      <w:r w:rsidRPr="00005E6E">
        <w:rPr>
          <w:szCs w:val="24"/>
        </w:rPr>
        <w:t xml:space="preserve">, </w:t>
      </w:r>
      <w:r w:rsidRPr="00005E6E">
        <w:rPr>
          <w:i/>
          <w:iCs/>
          <w:szCs w:val="24"/>
        </w:rPr>
        <w:t>11</w:t>
      </w:r>
      <w:r w:rsidRPr="00005E6E">
        <w:rPr>
          <w:szCs w:val="24"/>
        </w:rPr>
        <w:t>(1), 1–45.</w:t>
      </w:r>
    </w:p>
    <w:p w14:paraId="2A843153" w14:textId="77777777" w:rsidR="00751A98" w:rsidRPr="00005E6E" w:rsidRDefault="00751A98" w:rsidP="000F3486">
      <w:pPr>
        <w:adjustRightInd w:val="0"/>
        <w:ind w:left="480" w:hanging="480"/>
        <w:rPr>
          <w:szCs w:val="24"/>
        </w:rPr>
      </w:pPr>
      <w:r w:rsidRPr="00005E6E">
        <w:rPr>
          <w:szCs w:val="24"/>
        </w:rPr>
        <w:t xml:space="preserve">Scally, G., Jacobson, B., &amp; Abbasi, K. (2020). The UK’s public health response to covid-19. </w:t>
      </w:r>
      <w:r w:rsidRPr="00005E6E">
        <w:rPr>
          <w:i/>
          <w:iCs/>
          <w:szCs w:val="24"/>
        </w:rPr>
        <w:t>BMJ</w:t>
      </w:r>
      <w:r w:rsidRPr="00005E6E">
        <w:rPr>
          <w:szCs w:val="24"/>
        </w:rPr>
        <w:t xml:space="preserve">, </w:t>
      </w:r>
      <w:r w:rsidRPr="00005E6E">
        <w:rPr>
          <w:i/>
          <w:iCs/>
          <w:szCs w:val="24"/>
        </w:rPr>
        <w:t>369</w:t>
      </w:r>
      <w:r w:rsidRPr="00005E6E">
        <w:rPr>
          <w:szCs w:val="24"/>
        </w:rPr>
        <w:t>(May), m1932. https://doi.org/10.1136/bmj.m1932</w:t>
      </w:r>
    </w:p>
    <w:p w14:paraId="2C651618" w14:textId="77777777" w:rsidR="00751A98" w:rsidRPr="00005E6E" w:rsidRDefault="00751A98" w:rsidP="000F3486">
      <w:pPr>
        <w:adjustRightInd w:val="0"/>
        <w:ind w:left="480" w:hanging="480"/>
        <w:rPr>
          <w:szCs w:val="24"/>
        </w:rPr>
      </w:pPr>
      <w:r w:rsidRPr="00005E6E">
        <w:rPr>
          <w:szCs w:val="24"/>
        </w:rPr>
        <w:t xml:space="preserve">Schlosser, F., Maier, B. F., Jack, O., Hinrichs, D., Zachariae, A., &amp; Brockmann, D. (2020). COVID-19 lockdown induces disease-mitigating structural changes in mobility network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52), 32883–32890. https://doi.org/10.1073/pnas.2012326117</w:t>
      </w:r>
    </w:p>
    <w:p w14:paraId="3D0D617F" w14:textId="77777777" w:rsidR="00751A98" w:rsidRPr="00005E6E" w:rsidRDefault="00751A98" w:rsidP="000F3486">
      <w:pPr>
        <w:adjustRightInd w:val="0"/>
        <w:ind w:left="480" w:hanging="480"/>
        <w:rPr>
          <w:szCs w:val="24"/>
        </w:rPr>
      </w:pPr>
      <w:r w:rsidRPr="00005E6E">
        <w:rPr>
          <w:szCs w:val="24"/>
        </w:rPr>
        <w:t xml:space="preserve">Schwanen, T. (2018). Uncertainty in Contextual Effects on Mobility: An Exploration of Causality. </w:t>
      </w:r>
      <w:r w:rsidRPr="00005E6E">
        <w:rPr>
          <w:i/>
          <w:iCs/>
          <w:szCs w:val="24"/>
        </w:rPr>
        <w:t>Annals of the American Association of Geographers</w:t>
      </w:r>
      <w:r w:rsidRPr="00005E6E">
        <w:rPr>
          <w:szCs w:val="24"/>
        </w:rPr>
        <w:t xml:space="preserve">, </w:t>
      </w:r>
      <w:r w:rsidRPr="00005E6E">
        <w:rPr>
          <w:i/>
          <w:iCs/>
          <w:szCs w:val="24"/>
        </w:rPr>
        <w:t>108</w:t>
      </w:r>
      <w:r w:rsidRPr="00005E6E">
        <w:rPr>
          <w:szCs w:val="24"/>
        </w:rPr>
        <w:t xml:space="preserve">(6), 1506–1512. </w:t>
      </w:r>
      <w:r w:rsidRPr="00005E6E">
        <w:rPr>
          <w:szCs w:val="24"/>
        </w:rPr>
        <w:lastRenderedPageBreak/>
        <w:t>https://doi.org/10.1080/24694452.2018.1456313</w:t>
      </w:r>
    </w:p>
    <w:p w14:paraId="4562299E" w14:textId="77777777" w:rsidR="00751A98" w:rsidRPr="00005E6E" w:rsidRDefault="00751A98" w:rsidP="000F3486">
      <w:pPr>
        <w:adjustRightInd w:val="0"/>
        <w:ind w:left="480" w:hanging="480"/>
        <w:rPr>
          <w:szCs w:val="24"/>
        </w:rPr>
      </w:pPr>
      <w:r w:rsidRPr="00005E6E">
        <w:rPr>
          <w:szCs w:val="24"/>
        </w:rPr>
        <w:t xml:space="preserve">Sun, Z., Di, L., Sprigg, W., Tong, D., &amp; Casal, M. (2020). Community venue exposure risk estimator for the COVID-19 pandemic. </w:t>
      </w:r>
      <w:r w:rsidRPr="00005E6E">
        <w:rPr>
          <w:i/>
          <w:iCs/>
          <w:szCs w:val="24"/>
        </w:rPr>
        <w:t>Health and Place</w:t>
      </w:r>
      <w:r w:rsidRPr="00005E6E">
        <w:rPr>
          <w:szCs w:val="24"/>
        </w:rPr>
        <w:t xml:space="preserve">, </w:t>
      </w:r>
      <w:r w:rsidRPr="00005E6E">
        <w:rPr>
          <w:i/>
          <w:iCs/>
          <w:szCs w:val="24"/>
        </w:rPr>
        <w:t>66</w:t>
      </w:r>
      <w:r w:rsidRPr="00005E6E">
        <w:rPr>
          <w:szCs w:val="24"/>
        </w:rPr>
        <w:t>(September), 102450. https://doi.org/10.1016/j.healthplace.2020.102450</w:t>
      </w:r>
    </w:p>
    <w:p w14:paraId="61E35C20" w14:textId="77777777" w:rsidR="00751A98" w:rsidRPr="00005E6E" w:rsidRDefault="00751A98" w:rsidP="000F3486">
      <w:pPr>
        <w:adjustRightInd w:val="0"/>
        <w:ind w:left="480" w:hanging="480"/>
        <w:rPr>
          <w:szCs w:val="24"/>
        </w:rPr>
      </w:pPr>
      <w:r w:rsidRPr="00005E6E">
        <w:rPr>
          <w:szCs w:val="24"/>
        </w:rPr>
        <w:t xml:space="preserve">The Lancet Respiratory Medicine. (2020). COVID-19 transmission—up in the air. </w:t>
      </w:r>
      <w:r w:rsidRPr="00005E6E">
        <w:rPr>
          <w:i/>
          <w:iCs/>
          <w:szCs w:val="24"/>
        </w:rPr>
        <w:t>The Lancet Respiratory Medicine</w:t>
      </w:r>
      <w:r w:rsidRPr="00005E6E">
        <w:rPr>
          <w:szCs w:val="24"/>
        </w:rPr>
        <w:t xml:space="preserve">, </w:t>
      </w:r>
      <w:r w:rsidRPr="00005E6E">
        <w:rPr>
          <w:i/>
          <w:iCs/>
          <w:szCs w:val="24"/>
        </w:rPr>
        <w:t>8</w:t>
      </w:r>
      <w:r w:rsidRPr="00005E6E">
        <w:rPr>
          <w:szCs w:val="24"/>
        </w:rPr>
        <w:t>(12), 1159. https://doi.org/10.1016/S2213-2600(20)30514-2</w:t>
      </w:r>
    </w:p>
    <w:p w14:paraId="6A522DA3" w14:textId="77777777" w:rsidR="00751A98" w:rsidRPr="00005E6E" w:rsidRDefault="00751A98" w:rsidP="000F3486">
      <w:pPr>
        <w:adjustRightInd w:val="0"/>
        <w:ind w:left="480" w:hanging="480"/>
        <w:rPr>
          <w:szCs w:val="24"/>
        </w:rPr>
      </w:pPr>
      <w:r w:rsidRPr="00005E6E">
        <w:rPr>
          <w:szCs w:val="24"/>
        </w:rPr>
        <w:t xml:space="preserve">Tibshirani, R. (1996). Regression Shrinkage and Selection Via the Lasso. </w:t>
      </w:r>
      <w:r w:rsidRPr="00005E6E">
        <w:rPr>
          <w:i/>
          <w:iCs/>
          <w:szCs w:val="24"/>
        </w:rPr>
        <w:t>Journal of the Royal Statistical Society: Series B (Methodological)</w:t>
      </w:r>
      <w:r w:rsidRPr="00005E6E">
        <w:rPr>
          <w:szCs w:val="24"/>
        </w:rPr>
        <w:t xml:space="preserve">, </w:t>
      </w:r>
      <w:r w:rsidRPr="00005E6E">
        <w:rPr>
          <w:i/>
          <w:iCs/>
          <w:szCs w:val="24"/>
        </w:rPr>
        <w:t>58</w:t>
      </w:r>
      <w:r w:rsidRPr="00005E6E">
        <w:rPr>
          <w:szCs w:val="24"/>
        </w:rPr>
        <w:t>(1), 267–288. https://doi.org/10.1111/j.2517-6161.1996.tb02080.x</w:t>
      </w:r>
    </w:p>
    <w:p w14:paraId="6DADA346" w14:textId="77777777" w:rsidR="00751A98" w:rsidRPr="00005E6E" w:rsidRDefault="00751A98" w:rsidP="000F3486">
      <w:pPr>
        <w:adjustRightInd w:val="0"/>
        <w:ind w:left="480" w:hanging="480"/>
        <w:rPr>
          <w:szCs w:val="24"/>
        </w:rPr>
      </w:pPr>
      <w:r w:rsidRPr="00005E6E">
        <w:rPr>
          <w:szCs w:val="24"/>
        </w:rPr>
        <w:t xml:space="preserve">UK government. (2020). </w:t>
      </w:r>
      <w:r w:rsidRPr="00005E6E">
        <w:rPr>
          <w:i/>
          <w:iCs/>
          <w:szCs w:val="24"/>
        </w:rPr>
        <w:t>Coronavirus in the UK</w:t>
      </w:r>
      <w:r w:rsidRPr="00005E6E">
        <w:rPr>
          <w:szCs w:val="24"/>
        </w:rPr>
        <w:t>. https://coronavirus.data.gov.uk</w:t>
      </w:r>
    </w:p>
    <w:p w14:paraId="395DA533" w14:textId="77777777" w:rsidR="00751A98" w:rsidRPr="00005E6E" w:rsidRDefault="00751A98" w:rsidP="000F3486">
      <w:pPr>
        <w:adjustRightInd w:val="0"/>
        <w:ind w:left="480" w:hanging="480"/>
        <w:rPr>
          <w:szCs w:val="24"/>
        </w:rPr>
      </w:pPr>
      <w:r w:rsidRPr="00005E6E">
        <w:rPr>
          <w:szCs w:val="24"/>
        </w:rPr>
        <w:t xml:space="preserve">Usai, M. G., Goddard, M. E., &amp; Hayes, B. J. (2009). LASSO with cross-validation for genomic selection. </w:t>
      </w:r>
      <w:r w:rsidRPr="00005E6E">
        <w:rPr>
          <w:i/>
          <w:iCs/>
          <w:szCs w:val="24"/>
        </w:rPr>
        <w:t>Genetics Research</w:t>
      </w:r>
      <w:r w:rsidRPr="00005E6E">
        <w:rPr>
          <w:szCs w:val="24"/>
        </w:rPr>
        <w:t xml:space="preserve">, </w:t>
      </w:r>
      <w:r w:rsidRPr="00005E6E">
        <w:rPr>
          <w:i/>
          <w:iCs/>
          <w:szCs w:val="24"/>
        </w:rPr>
        <w:t>91</w:t>
      </w:r>
      <w:r w:rsidRPr="00005E6E">
        <w:rPr>
          <w:szCs w:val="24"/>
        </w:rPr>
        <w:t>(6), 427–436. https://doi.org/10.1017/S0016672309990334</w:t>
      </w:r>
    </w:p>
    <w:p w14:paraId="5897573D" w14:textId="77777777" w:rsidR="00751A98" w:rsidRPr="00005E6E" w:rsidRDefault="00751A98" w:rsidP="000F3486">
      <w:pPr>
        <w:adjustRightInd w:val="0"/>
        <w:ind w:left="480" w:hanging="480"/>
        <w:rPr>
          <w:szCs w:val="24"/>
        </w:rPr>
      </w:pPr>
      <w:r w:rsidRPr="00005E6E">
        <w:rPr>
          <w:szCs w:val="24"/>
        </w:rPr>
        <w:t xml:space="preserve">Vickerman, R. (2021). Will Covid-19 put the public back in public transport? A UK perspective. </w:t>
      </w:r>
      <w:r w:rsidRPr="00005E6E">
        <w:rPr>
          <w:i/>
          <w:iCs/>
          <w:szCs w:val="24"/>
        </w:rPr>
        <w:t>Transport Policy</w:t>
      </w:r>
      <w:r w:rsidRPr="00005E6E">
        <w:rPr>
          <w:szCs w:val="24"/>
        </w:rPr>
        <w:t xml:space="preserve">, </w:t>
      </w:r>
      <w:r w:rsidRPr="00005E6E">
        <w:rPr>
          <w:i/>
          <w:iCs/>
          <w:szCs w:val="24"/>
        </w:rPr>
        <w:t>103</w:t>
      </w:r>
      <w:r w:rsidRPr="00005E6E">
        <w:rPr>
          <w:szCs w:val="24"/>
        </w:rPr>
        <w:t>, 95–102. https://doi.org/10.1016/j.tranpol.2021.01.005</w:t>
      </w:r>
    </w:p>
    <w:p w14:paraId="40FAA477" w14:textId="2F790776" w:rsidR="00751A98" w:rsidRPr="00005E6E" w:rsidRDefault="00751A98" w:rsidP="000F3486">
      <w:pPr>
        <w:adjustRightInd w:val="0"/>
        <w:ind w:left="480" w:hanging="480"/>
        <w:rPr>
          <w:szCs w:val="24"/>
        </w:rPr>
      </w:pPr>
      <w:r w:rsidRPr="004C4EDF">
        <w:rPr>
          <w:szCs w:val="24"/>
          <w:lang w:val="nl-NL"/>
        </w:rPr>
        <w:t xml:space="preserve">Wang, J., Kaza, N., McDonald, N. C., &amp; Khanal, K. (2022). </w:t>
      </w:r>
      <w:r w:rsidRPr="00005E6E">
        <w:rPr>
          <w:szCs w:val="24"/>
        </w:rPr>
        <w:t xml:space="preserve">Socio-economic disparities in activity-travel behavior adaptation during the COVID-19 pandemic in North Carolina. </w:t>
      </w:r>
      <w:r w:rsidRPr="00005E6E">
        <w:rPr>
          <w:i/>
          <w:iCs/>
          <w:szCs w:val="24"/>
        </w:rPr>
        <w:t>Transport Policy</w:t>
      </w:r>
      <w:r w:rsidRPr="00005E6E">
        <w:rPr>
          <w:szCs w:val="24"/>
        </w:rPr>
        <w:t xml:space="preserve">, </w:t>
      </w:r>
      <w:r w:rsidRPr="00005E6E">
        <w:rPr>
          <w:i/>
          <w:iCs/>
          <w:szCs w:val="24"/>
        </w:rPr>
        <w:t>125</w:t>
      </w:r>
      <w:r w:rsidRPr="00005E6E">
        <w:rPr>
          <w:szCs w:val="24"/>
        </w:rPr>
        <w:t>(May), 70–78. https://doi.org/10.1016/j.tranpol.2022.05.012</w:t>
      </w:r>
    </w:p>
    <w:p w14:paraId="6A8432E2" w14:textId="77777777" w:rsidR="00751A98" w:rsidRPr="00005E6E" w:rsidRDefault="00751A98" w:rsidP="000F3486">
      <w:pPr>
        <w:adjustRightInd w:val="0"/>
        <w:ind w:left="480" w:hanging="480"/>
        <w:rPr>
          <w:szCs w:val="24"/>
        </w:rPr>
      </w:pPr>
      <w:r w:rsidRPr="00005E6E">
        <w:rPr>
          <w:szCs w:val="24"/>
        </w:rPr>
        <w:t xml:space="preserve">Weill, J. A., Stigler, M., Deschenes, O., &amp; Springborn, M. R. (2020). Social distancing responses to COVID-19 emergency declarations strongly differentiated by income.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33), 19658–19660. https://doi.org/10.1073/pnas.2009412117</w:t>
      </w:r>
    </w:p>
    <w:p w14:paraId="6CA0F725" w14:textId="77777777" w:rsidR="00751A98" w:rsidRPr="00005E6E" w:rsidRDefault="00751A98" w:rsidP="000F3486">
      <w:pPr>
        <w:adjustRightInd w:val="0"/>
        <w:ind w:left="480" w:hanging="480"/>
        <w:rPr>
          <w:szCs w:val="24"/>
        </w:rPr>
      </w:pPr>
      <w:r w:rsidRPr="004C4EDF">
        <w:rPr>
          <w:szCs w:val="24"/>
          <w:lang w:val="nl-NL"/>
        </w:rPr>
        <w:t xml:space="preserve">Xiong, C., Hu, S., Yang, M., Luo, W., &amp; Zhang, L. (2020). </w:t>
      </w:r>
      <w:r w:rsidRPr="00005E6E">
        <w:rPr>
          <w:szCs w:val="24"/>
        </w:rPr>
        <w:t xml:space="preserve">Mobile device data reveal the dynamics in a positive relationship between human mobility and COVID-19 infection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44), 27087–27089. https://doi.org/10.1073/pnas.2010836117</w:t>
      </w:r>
    </w:p>
    <w:p w14:paraId="7636279F" w14:textId="77777777" w:rsidR="00751A98" w:rsidRPr="00005E6E" w:rsidRDefault="00751A98" w:rsidP="000F3486">
      <w:pPr>
        <w:adjustRightInd w:val="0"/>
        <w:ind w:left="480" w:hanging="480"/>
        <w:rPr>
          <w:szCs w:val="24"/>
        </w:rPr>
      </w:pPr>
      <w:r w:rsidRPr="00005E6E">
        <w:rPr>
          <w:szCs w:val="24"/>
        </w:rPr>
        <w:t xml:space="preserve">Xiong, C., Hu, S., Yang, M., Younes, H., Luo, W., Ghader, S., &amp; Zhang, L. (2020). Mobile device location data reveal human mobility response to state-level stay-at-home orders during the COVID-19 pandemic in the USA. </w:t>
      </w:r>
      <w:r w:rsidRPr="00005E6E">
        <w:rPr>
          <w:i/>
          <w:iCs/>
          <w:szCs w:val="24"/>
        </w:rPr>
        <w:t>Journal of The Royal Society Interface</w:t>
      </w:r>
      <w:r w:rsidRPr="00005E6E">
        <w:rPr>
          <w:szCs w:val="24"/>
        </w:rPr>
        <w:t xml:space="preserve">, </w:t>
      </w:r>
      <w:r w:rsidRPr="00005E6E">
        <w:rPr>
          <w:i/>
          <w:iCs/>
          <w:szCs w:val="24"/>
        </w:rPr>
        <w:t>17</w:t>
      </w:r>
      <w:r w:rsidRPr="00005E6E">
        <w:rPr>
          <w:szCs w:val="24"/>
        </w:rPr>
        <w:t>(173), 20200344. https://doi.org/10.1098/rsif.2020.0344</w:t>
      </w:r>
    </w:p>
    <w:p w14:paraId="169AEF3B" w14:textId="77777777" w:rsidR="00751A98" w:rsidRPr="00005E6E" w:rsidRDefault="00751A98" w:rsidP="000F3486">
      <w:pPr>
        <w:adjustRightInd w:val="0"/>
        <w:ind w:left="480" w:hanging="480"/>
        <w:rPr>
          <w:szCs w:val="24"/>
        </w:rPr>
      </w:pPr>
      <w:r w:rsidRPr="00005E6E">
        <w:rPr>
          <w:szCs w:val="24"/>
        </w:rPr>
        <w:t xml:space="preserve">Yabe, T., Tsubouchi, K., Fujiwara, N., Wada, T., Sekimoto, Y., &amp; Ukkusuri, S. V. (2020). Non-compulsory measures sufficiently reduced human mobility in Tokyo during the COVID-19 epidemic. </w:t>
      </w:r>
      <w:r w:rsidRPr="00005E6E">
        <w:rPr>
          <w:i/>
          <w:iCs/>
          <w:szCs w:val="24"/>
        </w:rPr>
        <w:t>Scientific Reports</w:t>
      </w:r>
      <w:r w:rsidRPr="00005E6E">
        <w:rPr>
          <w:szCs w:val="24"/>
        </w:rPr>
        <w:t xml:space="preserve">, </w:t>
      </w:r>
      <w:r w:rsidRPr="00005E6E">
        <w:rPr>
          <w:i/>
          <w:iCs/>
          <w:szCs w:val="24"/>
        </w:rPr>
        <w:t>10</w:t>
      </w:r>
      <w:r w:rsidRPr="00005E6E">
        <w:rPr>
          <w:szCs w:val="24"/>
        </w:rPr>
        <w:t>(1), 1–9. https://doi.org/10.1038/s41598-020-75033-5</w:t>
      </w:r>
    </w:p>
    <w:p w14:paraId="50D876A3" w14:textId="77777777" w:rsidR="00751A98" w:rsidRPr="00005E6E" w:rsidRDefault="00751A98" w:rsidP="000F3486">
      <w:pPr>
        <w:adjustRightInd w:val="0"/>
        <w:ind w:left="480" w:hanging="480"/>
        <w:rPr>
          <w:szCs w:val="24"/>
        </w:rPr>
      </w:pPr>
      <w:r w:rsidRPr="00005E6E">
        <w:rPr>
          <w:szCs w:val="24"/>
        </w:rPr>
        <w:t xml:space="preserve">Zhang, N., Jia, W., Wang, P., Dung, C.-H., Zhao, P., Leung, K., Su, B., Cheng, R., &amp; Li, Y. (2021). Changes in local travel behaviour before and during the COVID-19 pandemic in Hong Kong. </w:t>
      </w:r>
      <w:r w:rsidRPr="00005E6E">
        <w:rPr>
          <w:i/>
          <w:iCs/>
          <w:szCs w:val="24"/>
        </w:rPr>
        <w:t>Cities</w:t>
      </w:r>
      <w:r w:rsidRPr="00005E6E">
        <w:rPr>
          <w:szCs w:val="24"/>
        </w:rPr>
        <w:t xml:space="preserve">, </w:t>
      </w:r>
      <w:r w:rsidRPr="00005E6E">
        <w:rPr>
          <w:i/>
          <w:iCs/>
          <w:szCs w:val="24"/>
        </w:rPr>
        <w:t>112</w:t>
      </w:r>
      <w:r w:rsidRPr="00005E6E">
        <w:rPr>
          <w:szCs w:val="24"/>
        </w:rPr>
        <w:t>, 103139. https://doi.org/10.1016/j.cities.2021.103139</w:t>
      </w:r>
    </w:p>
    <w:p w14:paraId="1B4C1AA4" w14:textId="77777777" w:rsidR="00751A98" w:rsidRPr="00005E6E" w:rsidRDefault="00751A98" w:rsidP="000F3486">
      <w:pPr>
        <w:adjustRightInd w:val="0"/>
        <w:ind w:left="480" w:hanging="480"/>
      </w:pPr>
      <w:r w:rsidRPr="00005E6E">
        <w:rPr>
          <w:szCs w:val="24"/>
        </w:rPr>
        <w:t xml:space="preserve">Zhao, J., Lee, M., Ghader, S., Younes, H., Darzi, A., Xiong, C., &amp; Zhang, L. (2020). Quarantine Fatigue: first-ever decrease in social distancing measures after the COVID-19 outbreak before reopening United States. </w:t>
      </w:r>
      <w:r w:rsidRPr="00005E6E">
        <w:rPr>
          <w:i/>
          <w:iCs/>
          <w:szCs w:val="24"/>
        </w:rPr>
        <w:t>ArXiv</w:t>
      </w:r>
      <w:r w:rsidRPr="00005E6E">
        <w:rPr>
          <w:szCs w:val="24"/>
        </w:rPr>
        <w:t>, 1–15. http://arxiv.org/abs/2006.03716</w:t>
      </w:r>
    </w:p>
    <w:p w14:paraId="61EF17F8" w14:textId="2E80C8E0" w:rsidR="00011717" w:rsidRPr="00005E6E" w:rsidRDefault="00947126" w:rsidP="000F3486">
      <w:pPr>
        <w:adjustRightInd w:val="0"/>
        <w:ind w:left="480" w:hanging="480"/>
      </w:pPr>
      <w:r w:rsidRPr="00005E6E">
        <w:fldChar w:fldCharType="end"/>
      </w:r>
    </w:p>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Matthias Qian" w:date="2021-03-12T10:59:00Z" w:initials="MQ">
    <w:p w14:paraId="35416395" w14:textId="7B4AF606" w:rsidR="00CE5B75" w:rsidRDefault="00CE5B75" w:rsidP="00DA7915">
      <w:pPr>
        <w:pStyle w:val="CommentText"/>
      </w:pPr>
      <w:r>
        <w:rPr>
          <w:rStyle w:val="CommentReference"/>
        </w:rPr>
        <w:annotationRef/>
      </w:r>
      <w:r>
        <w:t>Does this mean that ethnic/racial make-up of population and health-related neighbourhood features are relevant or not?</w:t>
      </w:r>
    </w:p>
  </w:comment>
  <w:comment w:id="71" w:author="Won Do Lee" w:date="2021-03-12T21:22:00Z" w:initials="WDL">
    <w:p w14:paraId="1DE6937D" w14:textId="0B84B323" w:rsidR="00CE5B75" w:rsidRDefault="00CE5B75">
      <w:pPr>
        <w:pStyle w:val="CommentText"/>
      </w:pPr>
      <w:r>
        <w:rPr>
          <w:rStyle w:val="CommentReference"/>
        </w:rPr>
        <w:annotationRef/>
      </w:r>
      <w:r>
        <w:rPr>
          <w:rStyle w:val="CommentReference"/>
        </w:rPr>
        <w:t xml:space="preserve">It also significant variables to influence the choice of behavioural response (i.e. mobility reduction over lockdown), yet the former variables seemed to be more </w:t>
      </w:r>
      <w:r w:rsidRPr="009D78D5">
        <w:rPr>
          <w:rStyle w:val="CommentReference"/>
        </w:rPr>
        <w:t>substantial</w:t>
      </w:r>
      <w:r>
        <w:rPr>
          <w:rStyle w:val="CommentReference"/>
        </w:rPr>
        <w:t xml:space="preserve"> from the MNL model estimation results.</w:t>
      </w:r>
    </w:p>
  </w:comment>
  <w:comment w:id="75" w:author="Won Do Lee" w:date="2023-01-17T23:01:00Z" w:initials="WDL">
    <w:p w14:paraId="109C8C5D" w14:textId="77777777" w:rsidR="00C025AD" w:rsidRDefault="0054616D" w:rsidP="002B0917">
      <w:pPr>
        <w:pStyle w:val="CommentText"/>
      </w:pPr>
      <w:r>
        <w:rPr>
          <w:rStyle w:val="CommentReference"/>
        </w:rPr>
        <w:annotationRef/>
      </w:r>
      <w:r w:rsidR="00C025AD">
        <w:t>Here, it would be vital to address how and why to assess mobility resilience to COVID-19 with what it means</w:t>
      </w:r>
    </w:p>
  </w:comment>
  <w:comment w:id="76" w:author="Won Do Lee" w:date="2023-01-15T22:48:00Z" w:initials="WDL">
    <w:p w14:paraId="48BBC810" w14:textId="643B6181" w:rsidR="00B64EDA" w:rsidRDefault="00B64EDA" w:rsidP="00510E2B">
      <w:pPr>
        <w:pStyle w:val="CommentText"/>
      </w:pPr>
      <w:r>
        <w:rPr>
          <w:rStyle w:val="CommentReference"/>
        </w:rPr>
        <w:annotationRef/>
      </w:r>
      <w:r>
        <w:rPr>
          <w:lang w:val="en-US"/>
        </w:rPr>
        <w:t>Policy implications should be placed at discussion and conclusion chapter accounts for journal's scope</w:t>
      </w:r>
    </w:p>
  </w:comment>
  <w:comment w:id="121" w:author="Won Do Lee" w:date="2023-01-15T22:49:00Z" w:initials="WDL">
    <w:p w14:paraId="4256677F" w14:textId="77777777" w:rsidR="00B64EDA" w:rsidRDefault="00B64EDA" w:rsidP="00EC7F72">
      <w:pPr>
        <w:pStyle w:val="CommentText"/>
      </w:pPr>
      <w:r>
        <w:rPr>
          <w:rStyle w:val="CommentReference"/>
        </w:rPr>
        <w:annotationRef/>
      </w:r>
      <w:r>
        <w:rPr>
          <w:lang w:val="en-US"/>
        </w:rPr>
        <w:t>Could be excluded while changes in modal split during the COVID-19 pandemic is not a main issue for this paper.</w:t>
      </w:r>
    </w:p>
  </w:comment>
  <w:comment w:id="275" w:author="Won Do Lee" w:date="2023-01-17T23:22:00Z" w:initials="WDL">
    <w:p w14:paraId="4E938B5F" w14:textId="77777777" w:rsidR="0054616D" w:rsidRDefault="0054616D">
      <w:pPr>
        <w:pStyle w:val="CommentText"/>
      </w:pPr>
      <w:r>
        <w:rPr>
          <w:rStyle w:val="CommentReference"/>
        </w:rPr>
        <w:annotationRef/>
      </w:r>
      <w:r>
        <w:t>V-shaped</w:t>
      </w:r>
    </w:p>
    <w:p w14:paraId="0D56AC95" w14:textId="77777777" w:rsidR="0054616D" w:rsidRDefault="0054616D">
      <w:pPr>
        <w:pStyle w:val="CommentText"/>
      </w:pPr>
      <w:r>
        <w:t>Resilience</w:t>
      </w:r>
    </w:p>
    <w:p w14:paraId="06731C60" w14:textId="77777777" w:rsidR="0054616D" w:rsidRDefault="0054616D" w:rsidP="005A6336">
      <w:pPr>
        <w:pStyle w:val="CommentText"/>
      </w:pPr>
      <w:r>
        <w:t>Yes, helps to explain the relationship between trajectories of mobility and socioeconomic inequalities</w:t>
      </w:r>
    </w:p>
  </w:comment>
  <w:comment w:id="345" w:author="Won Do Lee" w:date="2023-01-17T23:32:00Z" w:initials="WDL">
    <w:p w14:paraId="792719D8" w14:textId="77777777" w:rsidR="0054616D" w:rsidRDefault="0054616D" w:rsidP="00FC5603">
      <w:pPr>
        <w:pStyle w:val="CommentText"/>
      </w:pPr>
      <w:r>
        <w:rPr>
          <w:rStyle w:val="CommentReference"/>
        </w:rPr>
        <w:annotationRef/>
      </w:r>
      <w:r>
        <w:rPr>
          <w:lang w:val="en-US"/>
        </w:rPr>
        <w:t>Can be removed</w:t>
      </w:r>
    </w:p>
  </w:comment>
  <w:comment w:id="419" w:author="Won Do Lee" w:date="2023-01-19T22:58:00Z" w:initials="WDL">
    <w:p w14:paraId="711FEE4B" w14:textId="77777777" w:rsidR="00C025AD" w:rsidRDefault="00C025AD" w:rsidP="00CE2BE8">
      <w:pPr>
        <w:pStyle w:val="CommentText"/>
      </w:pPr>
      <w:r>
        <w:rPr>
          <w:rStyle w:val="CommentReference"/>
        </w:rPr>
        <w:annotationRef/>
      </w:r>
      <w:r>
        <w:rPr>
          <w:lang w:val="en-US"/>
        </w:rPr>
        <w:t>Minimise the sharing information about data</w:t>
      </w:r>
    </w:p>
  </w:comment>
  <w:comment w:id="634" w:author="Won Do Lee [2]" w:date="2023-03-31T13:39:00Z" w:initials="WDL">
    <w:p w14:paraId="6DED515A" w14:textId="77777777" w:rsidR="00123DB7" w:rsidRDefault="008E4BBE">
      <w:pPr>
        <w:pStyle w:val="CommentText"/>
      </w:pPr>
      <w:r>
        <w:rPr>
          <w:rStyle w:val="CommentReference"/>
        </w:rPr>
        <w:annotationRef/>
      </w:r>
      <w:r w:rsidR="00123DB7">
        <w:t xml:space="preserve">Characteristic for the temporal pattern </w:t>
      </w:r>
    </w:p>
    <w:p w14:paraId="4456E8B3" w14:textId="77777777" w:rsidR="00123DB7" w:rsidRDefault="00123DB7">
      <w:pPr>
        <w:pStyle w:val="CommentText"/>
      </w:pPr>
      <w:r>
        <w:t>e.g., pace of reduction - extent of reduction - pace of bounce back</w:t>
      </w:r>
    </w:p>
    <w:p w14:paraId="5529F05F" w14:textId="77777777" w:rsidR="00123DB7" w:rsidRDefault="00123DB7">
      <w:pPr>
        <w:pStyle w:val="CommentText"/>
      </w:pPr>
    </w:p>
    <w:p w14:paraId="44F74214" w14:textId="77777777" w:rsidR="00123DB7" w:rsidRDefault="00123DB7">
      <w:pPr>
        <w:pStyle w:val="CommentText"/>
      </w:pPr>
    </w:p>
    <w:p w14:paraId="5CAEE3BD" w14:textId="77777777" w:rsidR="00123DB7" w:rsidRDefault="00123DB7">
      <w:pPr>
        <w:pStyle w:val="CommentText"/>
      </w:pPr>
      <w:r>
        <w:t>Here is the average of mobility reduction between clusters over time</w:t>
      </w:r>
    </w:p>
    <w:p w14:paraId="3C63A7C5" w14:textId="77777777" w:rsidR="00123DB7" w:rsidRDefault="00123DB7">
      <w:pPr>
        <w:pStyle w:val="CommentText"/>
      </w:pPr>
    </w:p>
    <w:p w14:paraId="56280FCD" w14:textId="77777777" w:rsidR="00123DB7" w:rsidRDefault="00123DB7">
      <w:pPr>
        <w:pStyle w:val="CommentText"/>
      </w:pPr>
      <w:r>
        <w:t xml:space="preserve">     mar apr  may  jun </w:t>
      </w:r>
    </w:p>
    <w:p w14:paraId="59F30024" w14:textId="77777777" w:rsidR="00123DB7" w:rsidRDefault="00123DB7">
      <w:pPr>
        <w:pStyle w:val="CommentText"/>
      </w:pPr>
      <w:r>
        <w:t xml:space="preserve">G1: -59, -79, -68, -53 </w:t>
      </w:r>
    </w:p>
    <w:p w14:paraId="5A5948A8" w14:textId="77777777" w:rsidR="00123DB7" w:rsidRDefault="00123DB7">
      <w:pPr>
        <w:pStyle w:val="CommentText"/>
      </w:pPr>
      <w:r>
        <w:t>G2: -53, -71, -59, -42</w:t>
      </w:r>
    </w:p>
    <w:p w14:paraId="2E453E3B" w14:textId="77777777" w:rsidR="00123DB7" w:rsidRDefault="00123DB7">
      <w:pPr>
        <w:pStyle w:val="CommentText"/>
      </w:pPr>
      <w:r>
        <w:t>G3: -43, -61, -46, -33</w:t>
      </w:r>
    </w:p>
    <w:p w14:paraId="3171382C" w14:textId="77777777" w:rsidR="00123DB7" w:rsidRDefault="00123DB7">
      <w:pPr>
        <w:pStyle w:val="CommentText"/>
      </w:pPr>
      <w:r>
        <w:t>G4: -35, -50, -35, -23</w:t>
      </w:r>
    </w:p>
    <w:p w14:paraId="5F84C88C" w14:textId="77777777" w:rsidR="00123DB7" w:rsidRDefault="00123DB7">
      <w:pPr>
        <w:pStyle w:val="CommentText"/>
      </w:pPr>
      <w:r>
        <w:t>Nat: -48, -65, -52, -38</w:t>
      </w:r>
    </w:p>
    <w:p w14:paraId="040E9787" w14:textId="77777777" w:rsidR="00123DB7" w:rsidRDefault="00123DB7">
      <w:pPr>
        <w:pStyle w:val="CommentText"/>
      </w:pPr>
    </w:p>
    <w:p w14:paraId="3ED7C267" w14:textId="77777777" w:rsidR="00123DB7" w:rsidRDefault="00123DB7">
      <w:pPr>
        <w:pStyle w:val="CommentText"/>
      </w:pPr>
      <w:r>
        <w:t>G1: fast-large-slow (FLS)</w:t>
      </w:r>
    </w:p>
    <w:p w14:paraId="7649B145" w14:textId="77777777" w:rsidR="00123DB7" w:rsidRDefault="00123DB7">
      <w:pPr>
        <w:pStyle w:val="CommentText"/>
      </w:pPr>
      <w:r>
        <w:t>G2: fast-moderate-moderate (FMM)</w:t>
      </w:r>
    </w:p>
    <w:p w14:paraId="0422ABB1" w14:textId="77777777" w:rsidR="00123DB7" w:rsidRDefault="00123DB7">
      <w:pPr>
        <w:pStyle w:val="CommentText"/>
      </w:pPr>
      <w:r>
        <w:t>G3: moderate-moderate-moderate (MMM) - similar to national average</w:t>
      </w:r>
    </w:p>
    <w:p w14:paraId="394877E9" w14:textId="77777777" w:rsidR="00123DB7" w:rsidRDefault="00123DB7" w:rsidP="00DA3483">
      <w:pPr>
        <w:pStyle w:val="CommentText"/>
      </w:pPr>
      <w:r>
        <w:t>G4: slow-small-fast (SSF)</w:t>
      </w:r>
    </w:p>
  </w:comment>
  <w:comment w:id="651" w:author="Matthias Qian" w:date="2021-03-12T11:12:00Z" w:initials="MQ">
    <w:p w14:paraId="433DEC95" w14:textId="360A2AF8" w:rsidR="00CE5B75" w:rsidRDefault="00CE5B75" w:rsidP="0081114E">
      <w:pPr>
        <w:pStyle w:val="CommentText"/>
      </w:pPr>
      <w:r>
        <w:rPr>
          <w:rStyle w:val="CommentReference"/>
        </w:rPr>
        <w:annotationRef/>
      </w:r>
      <w:r>
        <w:t xml:space="preserve">I like that you attempt the characterisation of the four clusters. I’d leave out the geographical references in the short description of the clusters. </w:t>
      </w:r>
    </w:p>
    <w:p w14:paraId="39A9E027" w14:textId="77777777" w:rsidR="00CE5B75" w:rsidRDefault="00CE5B75" w:rsidP="0081114E">
      <w:pPr>
        <w:pStyle w:val="CommentText"/>
      </w:pPr>
    </w:p>
    <w:p w14:paraId="450911B5" w14:textId="77777777" w:rsidR="00CE5B75" w:rsidRDefault="00CE5B75" w:rsidP="0081114E">
      <w:pPr>
        <w:pStyle w:val="CommentText"/>
      </w:pPr>
      <w:r>
        <w:t xml:space="preserve">I feel that the paper’s success depends on making the four identified clusters interesting and intuitive. At the moment, they do not seem to be very </w:t>
      </w:r>
      <w:r w:rsidRPr="008012AD">
        <w:rPr>
          <w:u w:val="single"/>
        </w:rPr>
        <w:t>intuitive</w:t>
      </w:r>
      <w:r>
        <w:t xml:space="preserve">. </w:t>
      </w:r>
    </w:p>
    <w:p w14:paraId="07F928EB" w14:textId="77777777" w:rsidR="00CE5B75" w:rsidRDefault="00CE5B75" w:rsidP="0081114E">
      <w:pPr>
        <w:pStyle w:val="CommentText"/>
      </w:pPr>
    </w:p>
    <w:p w14:paraId="7CA382E1" w14:textId="77777777" w:rsidR="00CE5B75" w:rsidRDefault="00CE5B75" w:rsidP="0081114E">
      <w:pPr>
        <w:pStyle w:val="CommentText"/>
      </w:pPr>
      <w:r>
        <w:t xml:space="preserve">May be reducing the characteristics into two dimensions with </w:t>
      </w:r>
    </w:p>
    <w:p w14:paraId="27E0E4D4" w14:textId="77777777" w:rsidR="00CE5B75" w:rsidRDefault="00CE5B75" w:rsidP="0081114E">
      <w:pPr>
        <w:pStyle w:val="CommentText"/>
      </w:pPr>
    </w:p>
    <w:p w14:paraId="79B772DA" w14:textId="77777777" w:rsidR="00CE5B75" w:rsidRDefault="00CE5B75" w:rsidP="0081114E">
      <w:pPr>
        <w:pStyle w:val="CommentText"/>
        <w:numPr>
          <w:ilvl w:val="0"/>
          <w:numId w:val="23"/>
        </w:numPr>
      </w:pPr>
      <w:r>
        <w:t xml:space="preserve"> Low income / disadvantaged (high / low)</w:t>
      </w:r>
    </w:p>
    <w:p w14:paraId="0DBE0D3C" w14:textId="77777777" w:rsidR="00CE5B75" w:rsidRDefault="00CE5B75" w:rsidP="0081114E">
      <w:pPr>
        <w:pStyle w:val="CommentText"/>
        <w:numPr>
          <w:ilvl w:val="0"/>
          <w:numId w:val="23"/>
        </w:numPr>
      </w:pPr>
      <w:r>
        <w:t xml:space="preserve"> Diversity / (high / low)</w:t>
      </w:r>
    </w:p>
    <w:p w14:paraId="4F0E69F9" w14:textId="77777777" w:rsidR="00CE5B75" w:rsidRDefault="00CE5B75" w:rsidP="0081114E">
      <w:pPr>
        <w:pStyle w:val="CommentText"/>
      </w:pPr>
    </w:p>
    <w:p w14:paraId="7704519E" w14:textId="77777777" w:rsidR="00CE5B75" w:rsidRDefault="00CE5B75" w:rsidP="0081114E">
      <w:pPr>
        <w:pStyle w:val="CommentText"/>
      </w:pPr>
      <w:r>
        <w:t xml:space="preserve">Or </w:t>
      </w:r>
    </w:p>
    <w:p w14:paraId="7BBC0445" w14:textId="77777777" w:rsidR="00CE5B75" w:rsidRDefault="00CE5B75" w:rsidP="0081114E">
      <w:pPr>
        <w:pStyle w:val="CommentText"/>
      </w:pPr>
    </w:p>
    <w:p w14:paraId="76FCBE3A" w14:textId="77777777" w:rsidR="00CE5B75" w:rsidRDefault="00CE5B75" w:rsidP="0081114E">
      <w:pPr>
        <w:pStyle w:val="CommentText"/>
        <w:numPr>
          <w:ilvl w:val="0"/>
          <w:numId w:val="24"/>
        </w:numPr>
      </w:pPr>
      <w:r>
        <w:t xml:space="preserve"> Low income / disadvantaged (high / low)</w:t>
      </w:r>
    </w:p>
    <w:p w14:paraId="591ABE51" w14:textId="77777777" w:rsidR="00CE5B75" w:rsidRDefault="00CE5B75" w:rsidP="0081114E">
      <w:pPr>
        <w:pStyle w:val="CommentText"/>
        <w:numPr>
          <w:ilvl w:val="0"/>
          <w:numId w:val="24"/>
        </w:numPr>
      </w:pPr>
      <w:r>
        <w:t xml:space="preserve"> Health characteristics (high / low)</w:t>
      </w:r>
    </w:p>
    <w:p w14:paraId="7203FE04" w14:textId="77777777" w:rsidR="00CE5B75" w:rsidRDefault="00CE5B75" w:rsidP="0081114E">
      <w:pPr>
        <w:pStyle w:val="CommentText"/>
      </w:pPr>
    </w:p>
    <w:p w14:paraId="1E34E26E" w14:textId="77777777" w:rsidR="00CE5B75" w:rsidRDefault="00CE5B75" w:rsidP="0081114E">
      <w:pPr>
        <w:pStyle w:val="CommentText"/>
      </w:pPr>
      <w:r>
        <w:t>could create a 2x2 matrix, to characterise the local authorities?</w:t>
      </w:r>
    </w:p>
    <w:p w14:paraId="6DDF5CEA" w14:textId="77777777" w:rsidR="00CE5B75" w:rsidRDefault="00CE5B75" w:rsidP="0081114E">
      <w:pPr>
        <w:pStyle w:val="CommentText"/>
      </w:pPr>
    </w:p>
    <w:p w14:paraId="2CFC7DBC" w14:textId="77777777" w:rsidR="00CE5B75" w:rsidRDefault="00CE5B75" w:rsidP="0081114E">
      <w:pPr>
        <w:pStyle w:val="CommentText"/>
      </w:pPr>
      <w:r>
        <w:t>The urban / rural divide also seems important (which you cover with population density).</w:t>
      </w:r>
    </w:p>
  </w:comment>
  <w:comment w:id="652" w:author="Tim Schwanen" w:date="2021-03-14T15:56:00Z" w:initials="DTS">
    <w:p w14:paraId="6D707188" w14:textId="77777777" w:rsidR="00CE5B75" w:rsidRPr="00A662A8" w:rsidRDefault="00CE5B75" w:rsidP="0081114E">
      <w:pPr>
        <w:pStyle w:val="CommentText"/>
        <w:rPr>
          <w:b/>
        </w:rPr>
      </w:pPr>
      <w:r>
        <w:rPr>
          <w:rStyle w:val="CommentReference"/>
        </w:rPr>
        <w:annotationRef/>
      </w:r>
      <w:r w:rsidRPr="00A662A8">
        <w:rPr>
          <w:b/>
        </w:rPr>
        <w:t>See above – I would characterise the clusters in terms of the temporal evolution of mobility levels because is that what you have measured and clustered them on</w:t>
      </w:r>
    </w:p>
  </w:comment>
  <w:comment w:id="717" w:author="Won Do Lee" w:date="2023-01-19T23:36:00Z" w:initials="WDL">
    <w:p w14:paraId="26A3E5C3" w14:textId="77777777" w:rsidR="00005E6E" w:rsidRDefault="00005E6E" w:rsidP="00453277">
      <w:pPr>
        <w:pStyle w:val="CommentText"/>
      </w:pPr>
      <w:r>
        <w:rPr>
          <w:rStyle w:val="CommentReference"/>
        </w:rPr>
        <w:annotationRef/>
      </w:r>
      <w:r>
        <w:rPr>
          <w:lang w:val="en-US"/>
        </w:rPr>
        <w:t>The discussion of mobility resilience to COVID-19 would be updated.</w:t>
      </w:r>
    </w:p>
  </w:comment>
  <w:comment w:id="831" w:author="Tim Schwanen" w:date="2021-03-14T16:07:00Z" w:initials="DTS">
    <w:p w14:paraId="33933D1E" w14:textId="7890D0D3" w:rsidR="00CE5B75" w:rsidRDefault="00CE5B75" w:rsidP="00554EB6">
      <w:pPr>
        <w:pStyle w:val="CommentText"/>
      </w:pPr>
      <w:r>
        <w:rPr>
          <w:rStyle w:val="CommentReference"/>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867" w:author="Won Do Lee" w:date="2023-01-19T23:37:00Z" w:initials="WDL">
    <w:p w14:paraId="7B69394D" w14:textId="77777777" w:rsidR="00005E6E" w:rsidRDefault="00005E6E" w:rsidP="00D20707">
      <w:pPr>
        <w:pStyle w:val="CommentText"/>
      </w:pPr>
      <w:r>
        <w:rPr>
          <w:rStyle w:val="CommentReference"/>
        </w:rPr>
        <w:annotationRef/>
      </w:r>
      <w:r>
        <w:rPr>
          <w:lang w:val="en-US"/>
        </w:rPr>
        <w:t>Suggested policy implication for sustainable and resilient urban management would be describ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711FEE4B" w15:done="0"/>
  <w15:commentEx w15:paraId="394877E9" w15:done="0"/>
  <w15:commentEx w15:paraId="2CFC7DBC" w15:done="1"/>
  <w15:commentEx w15:paraId="6D707188" w15:paraIdParent="2CFC7DBC" w15:done="1"/>
  <w15:commentEx w15:paraId="26A3E5C3" w15:done="0"/>
  <w15:commentEx w15:paraId="33933D1E" w15:done="0"/>
  <w15:commentEx w15:paraId="7B693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774497D" w16cex:dateUtc="2023-01-19T13:58:00Z"/>
  <w16cex:commentExtensible w16cex:durableId="27D16102" w16cex:dateUtc="2023-03-31T04:39:00Z"/>
  <w16cex:commentExtensible w16cex:durableId="24D730C1" w16cex:dateUtc="2021-03-12T11:12:00Z"/>
  <w16cex:commentExtensible w16cex:durableId="27745263" w16cex:dateUtc="2023-01-19T14:36:00Z"/>
  <w16cex:commentExtensible w16cex:durableId="277452A9" w16cex:dateUtc="2023-01-19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711FEE4B" w16cid:durableId="2774497D"/>
  <w16cid:commentId w16cid:paraId="394877E9" w16cid:durableId="27D16102"/>
  <w16cid:commentId w16cid:paraId="2CFC7DBC" w16cid:durableId="24D730C1"/>
  <w16cid:commentId w16cid:paraId="6D707188" w16cid:durableId="24D730C0"/>
  <w16cid:commentId w16cid:paraId="26A3E5C3" w16cid:durableId="27745263"/>
  <w16cid:commentId w16cid:paraId="33933D1E" w16cid:durableId="23F99A8E"/>
  <w16cid:commentId w16cid:paraId="7B69394D" w16cid:durableId="277452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FEB8CD" w14:textId="77777777" w:rsidR="004C0A10" w:rsidRDefault="004C0A10" w:rsidP="00DD1B16">
      <w:r>
        <w:separator/>
      </w:r>
    </w:p>
  </w:endnote>
  <w:endnote w:type="continuationSeparator" w:id="0">
    <w:p w14:paraId="60BFA19A" w14:textId="77777777" w:rsidR="004C0A10" w:rsidRDefault="004C0A10" w:rsidP="00DD1B16">
      <w:r>
        <w:continuationSeparator/>
      </w:r>
    </w:p>
  </w:endnote>
  <w:endnote w:type="continuationNotice" w:id="1">
    <w:p w14:paraId="5E2276E3" w14:textId="77777777" w:rsidR="004C0A10" w:rsidRDefault="004C0A1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DB953" w14:textId="77777777" w:rsidR="004C0A10" w:rsidRDefault="004C0A10" w:rsidP="00DD1B16">
      <w:r>
        <w:separator/>
      </w:r>
    </w:p>
  </w:footnote>
  <w:footnote w:type="continuationSeparator" w:id="0">
    <w:p w14:paraId="70ED8CEE" w14:textId="77777777" w:rsidR="004C0A10" w:rsidRDefault="004C0A10" w:rsidP="00DD1B16">
      <w:r>
        <w:continuationSeparator/>
      </w:r>
    </w:p>
  </w:footnote>
  <w:footnote w:type="continuationNotice" w:id="1">
    <w:p w14:paraId="32458CA5" w14:textId="77777777" w:rsidR="004C0A10" w:rsidRDefault="004C0A10">
      <w:pPr>
        <w:spacing w:line="240" w:lineRule="auto"/>
      </w:pPr>
    </w:p>
  </w:footnote>
  <w:footnote w:id="2">
    <w:p w14:paraId="2F48F72F" w14:textId="4730F554" w:rsidR="00CE5B75" w:rsidRPr="00D760C8" w:rsidRDefault="00CE5B75" w:rsidP="0029587C">
      <w:pPr>
        <w:pStyle w:val="FootnoteText"/>
      </w:pPr>
      <w:r w:rsidRPr="00D760C8">
        <w:rPr>
          <w:rStyle w:val="FootnoteReference"/>
        </w:rPr>
        <w:footnoteRef/>
      </w:r>
      <w:r w:rsidRPr="00D760C8">
        <w:t xml:space="preserve"> Paper prepared for submission to the</w:t>
      </w:r>
      <w:r>
        <w:t xml:space="preserve"> </w:t>
      </w:r>
      <w:hyperlink r:id="rId1" w:history="1">
        <w:r w:rsidRPr="00ED0EA2">
          <w:rPr>
            <w:rStyle w:val="Hyperlink"/>
            <w:i/>
            <w:iCs/>
          </w:rPr>
          <w:t>Journal of Sustainable Cities and Society.</w:t>
        </w:r>
      </w:hyperlink>
    </w:p>
  </w:footnote>
  <w:footnote w:id="3">
    <w:p w14:paraId="0A22252C" w14:textId="1BF36136" w:rsidR="00CE5B75" w:rsidRPr="00F3058A" w:rsidRDefault="00CE5B75">
      <w:pPr>
        <w:pStyle w:val="FootnoteText"/>
      </w:pPr>
      <w:r>
        <w:rPr>
          <w:rStyle w:val="FootnoteReference"/>
        </w:rPr>
        <w:footnoteRef/>
      </w:r>
      <w:r>
        <w:t xml:space="preserve"> </w:t>
      </w:r>
      <w:r w:rsidRPr="00F3058A">
        <w:t>Transport Studies Unit, School of Geography and the Environment, University of Oxford.</w:t>
      </w:r>
    </w:p>
  </w:footnote>
  <w:footnote w:id="4">
    <w:p w14:paraId="31CE2CA0" w14:textId="337AA58B" w:rsidR="00CE5B75" w:rsidRPr="00D760C8" w:rsidRDefault="00CE5B75">
      <w:pPr>
        <w:pStyle w:val="FootnoteText"/>
      </w:pPr>
      <w:r w:rsidRPr="00D760C8">
        <w:rPr>
          <w:rStyle w:val="FootnoteReference"/>
        </w:rPr>
        <w:footnoteRef/>
      </w:r>
      <w:r w:rsidRPr="00D760C8">
        <w:t xml:space="preserve"> Saïd Business School, University of Oxford.</w:t>
      </w:r>
    </w:p>
  </w:footnote>
  <w:footnote w:id="5">
    <w:p w14:paraId="569F9DEB" w14:textId="56B8D79A" w:rsidR="00CE5B75" w:rsidRPr="00E27C5A" w:rsidRDefault="00CE5B75" w:rsidP="00801282">
      <w:pPr>
        <w:pStyle w:val="FootnoteText"/>
        <w:spacing w:line="276" w:lineRule="auto"/>
        <w:jc w:val="both"/>
      </w:pPr>
      <w:r w:rsidRPr="00801282">
        <w:footnoteRef/>
      </w:r>
      <w:r>
        <w:t xml:space="preserve"> </w:t>
      </w:r>
      <w:ins w:id="408" w:author="Won Do Lee" w:date="2023-01-15T23:35:00Z">
        <w:r w:rsidR="00E76D99">
          <w:t>Anonymised</w:t>
        </w:r>
      </w:ins>
      <w:del w:id="409" w:author="Won Do Lee" w:date="2023-01-15T23:35:00Z">
        <w:r w:rsidRPr="00C41DA2" w:rsidDel="00E76D99">
          <w:delText>ollected, cleaned, and anonymi</w:delText>
        </w:r>
        <w:r w:rsidDel="00E76D99">
          <w:delText>s</w:delText>
        </w:r>
        <w:r w:rsidRPr="00C41DA2" w:rsidDel="00E76D99">
          <w:delText>ed</w:delText>
        </w:r>
      </w:del>
      <w:r w:rsidRPr="00C41DA2">
        <w:t xml:space="preserve"> </w:t>
      </w:r>
      <w:del w:id="410" w:author="Won Do Lee" w:date="2023-01-15T23:36:00Z">
        <w:r w:rsidRPr="00C41DA2" w:rsidDel="00E76D99">
          <w:delText xml:space="preserve">the </w:delText>
        </w:r>
      </w:del>
      <w:r w:rsidRPr="00C41DA2">
        <w:t>mobile phone location data</w:t>
      </w:r>
      <w:ins w:id="411" w:author="Won Do Lee" w:date="2023-01-15T23:35:00Z">
        <w:r w:rsidR="00E76D99">
          <w:t xml:space="preserve"> </w:t>
        </w:r>
      </w:ins>
      <w:ins w:id="412" w:author="Won Do Lee" w:date="2023-01-15T23:36:00Z">
        <w:r w:rsidR="00E76D99">
          <w:t xml:space="preserve">provided by </w:t>
        </w:r>
      </w:ins>
      <w:del w:id="413" w:author="Won Do Lee" w:date="2023-01-15T23:35:00Z">
        <w:r w:rsidRPr="00C41DA2" w:rsidDel="00E76D99">
          <w:delText xml:space="preserve"> </w:delText>
        </w:r>
      </w:del>
      <w:del w:id="414" w:author="Won Do Lee" w:date="2023-01-15T23:36:00Z">
        <w:r w:rsidRPr="00C41DA2" w:rsidDel="00E76D99">
          <w:delText xml:space="preserve">from </w:delText>
        </w:r>
      </w:del>
      <w:r w:rsidRPr="00C41DA2">
        <w:t>a large British mobile phone</w:t>
      </w:r>
      <w:del w:id="415" w:author="Won Do Lee" w:date="2023-01-15T23:35:00Z">
        <w:r w:rsidRPr="00C41DA2" w:rsidDel="00E76D99">
          <w:delText xml:space="preserve"> </w:delText>
        </w:r>
      </w:del>
      <w:ins w:id="416" w:author="Won Do Lee" w:date="2023-01-15T23:35:00Z">
        <w:r w:rsidR="00E76D99">
          <w:t xml:space="preserve"> compan</w:t>
        </w:r>
      </w:ins>
      <w:ins w:id="417" w:author="Won Do Lee" w:date="2023-01-15T23:36:00Z">
        <w:r w:rsidR="00E76D99">
          <w:t>y</w:t>
        </w:r>
      </w:ins>
      <w:del w:id="418" w:author="Won Do Lee" w:date="2023-01-15T23:35:00Z">
        <w:r w:rsidRPr="00C41DA2" w:rsidDel="00E76D99">
          <w:delText>provide</w:delText>
        </w:r>
      </w:del>
      <w:r w:rsidRPr="00C41DA2">
        <w:t>.</w:t>
      </w:r>
    </w:p>
  </w:footnote>
  <w:footnote w:id="6">
    <w:p w14:paraId="56D65A73" w14:textId="586DCED7" w:rsidR="00CE5B75" w:rsidRPr="00CA0981" w:rsidRDefault="00CE5B75" w:rsidP="00E27C5A">
      <w:pPr>
        <w:pStyle w:val="FootnoteText"/>
        <w:spacing w:line="276" w:lineRule="auto"/>
        <w:jc w:val="both"/>
      </w:pPr>
      <w:r w:rsidRPr="00801282">
        <w:footnoteRef/>
      </w:r>
      <w:r w:rsidRPr="00570869">
        <w:t xml:space="preserve"> At least two percent of</w:t>
      </w:r>
      <w:r w:rsidRPr="00CA0981">
        <w:t xml:space="preserve"> the population has been sub-sampled from the users of a large British mobile phone provider, stratified by the </w:t>
      </w:r>
      <w:r>
        <w:t xml:space="preserve">317 </w:t>
      </w:r>
      <w:r w:rsidRPr="00A42EF7">
        <w:t xml:space="preserve">Lower Tier Local </w:t>
      </w:r>
      <w:r>
        <w:t xml:space="preserve">Authorities in England. </w:t>
      </w:r>
      <w:r w:rsidRPr="00B97F5A">
        <w:rPr>
          <w:i/>
          <w:iCs/>
        </w:rPr>
        <w:t>City of London</w:t>
      </w:r>
      <w:r w:rsidRPr="00E76D99">
        <w:t xml:space="preserve"> and </w:t>
      </w:r>
      <w:r w:rsidRPr="00B97F5A">
        <w:rPr>
          <w:i/>
          <w:iCs/>
        </w:rPr>
        <w:t xml:space="preserve">Hackney </w:t>
      </w:r>
      <w:r w:rsidRPr="005A5A67">
        <w:t xml:space="preserve">are combined </w:t>
      </w:r>
      <w:r>
        <w:t xml:space="preserve">due to small population sizes, and </w:t>
      </w:r>
      <w:r w:rsidRPr="00B97F5A">
        <w:rPr>
          <w:i/>
          <w:iCs/>
        </w:rPr>
        <w:t xml:space="preserve">Cornwall </w:t>
      </w:r>
      <w:r w:rsidRPr="00E76D99">
        <w:t>and</w:t>
      </w:r>
      <w:r w:rsidRPr="00B97F5A">
        <w:rPr>
          <w:i/>
          <w:iCs/>
        </w:rPr>
        <w:t xml:space="preserve"> Isles of Scilly</w:t>
      </w:r>
      <w:r>
        <w:t xml:space="preserve"> as well.</w:t>
      </w:r>
    </w:p>
  </w:footnote>
  <w:footnote w:id="7">
    <w:p w14:paraId="4A9389F9" w14:textId="77777777" w:rsidR="00CE5B75" w:rsidRPr="00CC51B4" w:rsidRDefault="00CE5B75" w:rsidP="00E27C5A">
      <w:pPr>
        <w:pStyle w:val="FootnoteText"/>
        <w:spacing w:line="276" w:lineRule="auto"/>
        <w:jc w:val="both"/>
        <w:rPr>
          <w:rFonts w:ascii="Arial" w:hAnsi="Arial" w:cs="Arial"/>
        </w:rPr>
      </w:pPr>
      <w:r w:rsidRPr="006B33CA">
        <w:rPr>
          <w:rStyle w:val="FootnoteReference"/>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its Lower Tier Local Authority area according to its location.</w:t>
      </w:r>
    </w:p>
  </w:footnote>
  <w:footnote w:id="8">
    <w:p w14:paraId="37EC96D2" w14:textId="77777777" w:rsidR="003A4303" w:rsidRPr="00692AC3" w:rsidRDefault="003A4303" w:rsidP="003A4303">
      <w:pPr>
        <w:pStyle w:val="FootnoteText"/>
        <w:rPr>
          <w:color w:val="000000" w:themeColor="text1"/>
        </w:rPr>
      </w:pPr>
      <w:r w:rsidRPr="003C0DA9">
        <w:rPr>
          <w:rStyle w:val="FootnoteReference"/>
        </w:rPr>
        <w:footnoteRef/>
      </w:r>
      <w:r w:rsidRPr="003C0DA9">
        <w:t xml:space="preserve"> Nearest-neighbour or Single-linkage Method ("single"), Furthest-neighbour or Complete-linkage Method ("complete"), Average-linkage Method ("average"</w:t>
      </w:r>
      <w:proofErr w:type="gramStart"/>
      <w:r w:rsidRPr="003C0DA9">
        <w:t>),  McQuitty’s</w:t>
      </w:r>
      <w:proofErr w:type="gramEnd"/>
      <w:r w:rsidRPr="003C0DA9">
        <w:t xml:space="preserve"> Method ("</w:t>
      </w:r>
      <w:proofErr w:type="spellStart"/>
      <w:r w:rsidRPr="003C0DA9">
        <w:t>mcquitty</w:t>
      </w:r>
      <w:proofErr w:type="spellEnd"/>
      <w:r w:rsidRPr="003C0DA9">
        <w:t>"), Metric Methods; Centroid Sorting Method (“centroid”), Gower’s Median Method ("median"), Ward’s method (“</w:t>
      </w:r>
      <w:proofErr w:type="spellStart"/>
      <w:r w:rsidRPr="003C0DA9">
        <w:t>ward.D</w:t>
      </w:r>
      <w:proofErr w:type="spellEnd"/>
      <w:r w:rsidRPr="003C0DA9">
        <w:t xml:space="preserve">", "ward.D2"). </w:t>
      </w:r>
    </w:p>
  </w:footnote>
  <w:footnote w:id="9">
    <w:p w14:paraId="43B035F5" w14:textId="78A2C70F" w:rsidR="00CE5B75" w:rsidRPr="00692AC3" w:rsidDel="003A4303" w:rsidRDefault="00CE5B75" w:rsidP="003C0DA9">
      <w:pPr>
        <w:pStyle w:val="FootnoteText"/>
        <w:rPr>
          <w:del w:id="607" w:author="Won Do Lee" w:date="2023-01-17T21:47:00Z"/>
          <w:color w:val="000000" w:themeColor="text1"/>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2C9E2" w14:textId="2C9FF9C3" w:rsidR="00CE5B75" w:rsidRDefault="00CE5B75"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6"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711541759">
    <w:abstractNumId w:val="8"/>
  </w:num>
  <w:num w:numId="2" w16cid:durableId="1888951141">
    <w:abstractNumId w:val="3"/>
  </w:num>
  <w:num w:numId="3" w16cid:durableId="1288582416">
    <w:abstractNumId w:val="25"/>
  </w:num>
  <w:num w:numId="4" w16cid:durableId="119348588">
    <w:abstractNumId w:val="11"/>
  </w:num>
  <w:num w:numId="5" w16cid:durableId="1856921592">
    <w:abstractNumId w:val="27"/>
  </w:num>
  <w:num w:numId="6" w16cid:durableId="8727349">
    <w:abstractNumId w:val="18"/>
  </w:num>
  <w:num w:numId="7" w16cid:durableId="1155298017">
    <w:abstractNumId w:val="0"/>
  </w:num>
  <w:num w:numId="8" w16cid:durableId="492182978">
    <w:abstractNumId w:val="2"/>
  </w:num>
  <w:num w:numId="9" w16cid:durableId="1417436492">
    <w:abstractNumId w:val="0"/>
    <w:lvlOverride w:ilvl="0">
      <w:startOverride w:val="1"/>
    </w:lvlOverride>
  </w:num>
  <w:num w:numId="10" w16cid:durableId="1644695395">
    <w:abstractNumId w:val="10"/>
  </w:num>
  <w:num w:numId="11" w16cid:durableId="1176264708">
    <w:abstractNumId w:val="7"/>
  </w:num>
  <w:num w:numId="12" w16cid:durableId="562182145">
    <w:abstractNumId w:val="4"/>
  </w:num>
  <w:num w:numId="13" w16cid:durableId="1816289787">
    <w:abstractNumId w:val="31"/>
  </w:num>
  <w:num w:numId="14" w16cid:durableId="97137569">
    <w:abstractNumId w:val="6"/>
  </w:num>
  <w:num w:numId="15" w16cid:durableId="1756708350">
    <w:abstractNumId w:val="34"/>
  </w:num>
  <w:num w:numId="16" w16cid:durableId="1034189028">
    <w:abstractNumId w:val="16"/>
  </w:num>
  <w:num w:numId="17" w16cid:durableId="487945147">
    <w:abstractNumId w:val="17"/>
  </w:num>
  <w:num w:numId="18" w16cid:durableId="1199585244">
    <w:abstractNumId w:val="5"/>
  </w:num>
  <w:num w:numId="19" w16cid:durableId="874269944">
    <w:abstractNumId w:val="22"/>
  </w:num>
  <w:num w:numId="20" w16cid:durableId="417941598">
    <w:abstractNumId w:val="35"/>
  </w:num>
  <w:num w:numId="21" w16cid:durableId="1535192519">
    <w:abstractNumId w:val="28"/>
  </w:num>
  <w:num w:numId="22" w16cid:durableId="915475541">
    <w:abstractNumId w:val="20"/>
  </w:num>
  <w:num w:numId="23" w16cid:durableId="774129347">
    <w:abstractNumId w:val="13"/>
  </w:num>
  <w:num w:numId="24" w16cid:durableId="1587881154">
    <w:abstractNumId w:val="29"/>
  </w:num>
  <w:num w:numId="25" w16cid:durableId="731930303">
    <w:abstractNumId w:val="1"/>
  </w:num>
  <w:num w:numId="26" w16cid:durableId="1999768296">
    <w:abstractNumId w:val="24"/>
  </w:num>
  <w:num w:numId="27" w16cid:durableId="1770782807">
    <w:abstractNumId w:val="9"/>
  </w:num>
  <w:num w:numId="28" w16cid:durableId="1618294359">
    <w:abstractNumId w:val="9"/>
    <w:lvlOverride w:ilvl="0">
      <w:startOverride w:val="1"/>
    </w:lvlOverride>
  </w:num>
  <w:num w:numId="29" w16cid:durableId="506748243">
    <w:abstractNumId w:val="9"/>
    <w:lvlOverride w:ilvl="0">
      <w:startOverride w:val="1"/>
    </w:lvlOverride>
  </w:num>
  <w:num w:numId="30" w16cid:durableId="459300363">
    <w:abstractNumId w:val="9"/>
    <w:lvlOverride w:ilvl="0">
      <w:startOverride w:val="1"/>
    </w:lvlOverride>
  </w:num>
  <w:num w:numId="31" w16cid:durableId="556208489">
    <w:abstractNumId w:val="39"/>
  </w:num>
  <w:num w:numId="32" w16cid:durableId="618948437">
    <w:abstractNumId w:val="15"/>
  </w:num>
  <w:num w:numId="33" w16cid:durableId="2080596241">
    <w:abstractNumId w:val="26"/>
  </w:num>
  <w:num w:numId="34" w16cid:durableId="1163812003">
    <w:abstractNumId w:val="12"/>
  </w:num>
  <w:num w:numId="35" w16cid:durableId="269555700">
    <w:abstractNumId w:val="39"/>
  </w:num>
  <w:num w:numId="36" w16cid:durableId="625310527">
    <w:abstractNumId w:val="39"/>
  </w:num>
  <w:num w:numId="37" w16cid:durableId="120076793">
    <w:abstractNumId w:val="39"/>
  </w:num>
  <w:num w:numId="38" w16cid:durableId="1396050528">
    <w:abstractNumId w:val="39"/>
  </w:num>
  <w:num w:numId="39" w16cid:durableId="358316771">
    <w:abstractNumId w:val="39"/>
  </w:num>
  <w:num w:numId="40" w16cid:durableId="1251886020">
    <w:abstractNumId w:val="39"/>
    <w:lvlOverride w:ilvl="0">
      <w:startOverride w:val="1"/>
    </w:lvlOverride>
  </w:num>
  <w:num w:numId="41" w16cid:durableId="1997688158">
    <w:abstractNumId w:val="14"/>
  </w:num>
  <w:num w:numId="42" w16cid:durableId="77017739">
    <w:abstractNumId w:val="30"/>
  </w:num>
  <w:num w:numId="43" w16cid:durableId="802696230">
    <w:abstractNumId w:val="36"/>
  </w:num>
  <w:num w:numId="44" w16cid:durableId="555552860">
    <w:abstractNumId w:val="21"/>
  </w:num>
  <w:num w:numId="45" w16cid:durableId="756563141">
    <w:abstractNumId w:val="19"/>
  </w:num>
  <w:num w:numId="46" w16cid:durableId="1244609474">
    <w:abstractNumId w:val="33"/>
  </w:num>
  <w:num w:numId="47" w16cid:durableId="1325207693">
    <w:abstractNumId w:val="39"/>
  </w:num>
  <w:num w:numId="48" w16cid:durableId="1826581376">
    <w:abstractNumId w:val="38"/>
  </w:num>
  <w:num w:numId="49" w16cid:durableId="251743559">
    <w:abstractNumId w:val="37"/>
  </w:num>
  <w:num w:numId="50" w16cid:durableId="1926955379">
    <w:abstractNumId w:val="32"/>
  </w:num>
  <w:num w:numId="51" w16cid:durableId="221599793">
    <w:abstractNumId w:val="2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Won Do Lee [2]">
    <w15:presenceInfo w15:providerId="Windows Live" w15:userId="d30fb5f442c9e2c5"/>
  </w15:person>
  <w15:person w15:author="Tim Schwanen">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tawFAKKaDjktAAAA"/>
  </w:docVars>
  <w:rsids>
    <w:rsidRoot w:val="00856889"/>
    <w:rsid w:val="00000964"/>
    <w:rsid w:val="00001BA0"/>
    <w:rsid w:val="00001DE0"/>
    <w:rsid w:val="00002B6F"/>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70C9"/>
    <w:rsid w:val="00047ADA"/>
    <w:rsid w:val="00047C67"/>
    <w:rsid w:val="000522CD"/>
    <w:rsid w:val="0005255F"/>
    <w:rsid w:val="00053009"/>
    <w:rsid w:val="00053BFA"/>
    <w:rsid w:val="00054964"/>
    <w:rsid w:val="00054B45"/>
    <w:rsid w:val="0005520B"/>
    <w:rsid w:val="000557DC"/>
    <w:rsid w:val="00055980"/>
    <w:rsid w:val="0005646E"/>
    <w:rsid w:val="00057701"/>
    <w:rsid w:val="00057D4B"/>
    <w:rsid w:val="0006088D"/>
    <w:rsid w:val="00060D57"/>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4A58"/>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81D"/>
    <w:rsid w:val="00265910"/>
    <w:rsid w:val="002659F9"/>
    <w:rsid w:val="00265D67"/>
    <w:rsid w:val="00265DD5"/>
    <w:rsid w:val="00266028"/>
    <w:rsid w:val="002677C9"/>
    <w:rsid w:val="002700D3"/>
    <w:rsid w:val="002706E8"/>
    <w:rsid w:val="00270E83"/>
    <w:rsid w:val="002713ED"/>
    <w:rsid w:val="00271D9A"/>
    <w:rsid w:val="00272852"/>
    <w:rsid w:val="002728A5"/>
    <w:rsid w:val="00272C8E"/>
    <w:rsid w:val="0027328D"/>
    <w:rsid w:val="00273B72"/>
    <w:rsid w:val="00274E01"/>
    <w:rsid w:val="00274EB5"/>
    <w:rsid w:val="002763CF"/>
    <w:rsid w:val="00276996"/>
    <w:rsid w:val="00277703"/>
    <w:rsid w:val="00277817"/>
    <w:rsid w:val="0027789E"/>
    <w:rsid w:val="00277ADF"/>
    <w:rsid w:val="00277F24"/>
    <w:rsid w:val="0028059F"/>
    <w:rsid w:val="002811BA"/>
    <w:rsid w:val="002813E2"/>
    <w:rsid w:val="00281831"/>
    <w:rsid w:val="0028236F"/>
    <w:rsid w:val="00282AAF"/>
    <w:rsid w:val="00282B5F"/>
    <w:rsid w:val="00283947"/>
    <w:rsid w:val="00284AD6"/>
    <w:rsid w:val="00284E5E"/>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A10"/>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D9D"/>
    <w:rsid w:val="005613EA"/>
    <w:rsid w:val="00561572"/>
    <w:rsid w:val="0056157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11C9"/>
    <w:rsid w:val="006C128B"/>
    <w:rsid w:val="006C12CD"/>
    <w:rsid w:val="006C149F"/>
    <w:rsid w:val="006C1CCD"/>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F7D"/>
    <w:rsid w:val="006E7208"/>
    <w:rsid w:val="006F01C9"/>
    <w:rsid w:val="006F0207"/>
    <w:rsid w:val="006F0820"/>
    <w:rsid w:val="006F11DA"/>
    <w:rsid w:val="006F13BD"/>
    <w:rsid w:val="006F1C52"/>
    <w:rsid w:val="006F264D"/>
    <w:rsid w:val="006F38B9"/>
    <w:rsid w:val="006F3D9C"/>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F9C"/>
    <w:rsid w:val="00843957"/>
    <w:rsid w:val="00843E26"/>
    <w:rsid w:val="00843E52"/>
    <w:rsid w:val="008442A8"/>
    <w:rsid w:val="00844FEF"/>
    <w:rsid w:val="008451A4"/>
    <w:rsid w:val="00845333"/>
    <w:rsid w:val="00845459"/>
    <w:rsid w:val="008458F2"/>
    <w:rsid w:val="00845919"/>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1BCC"/>
    <w:rsid w:val="0086298E"/>
    <w:rsid w:val="008629F6"/>
    <w:rsid w:val="008630C5"/>
    <w:rsid w:val="008635D4"/>
    <w:rsid w:val="00863A8E"/>
    <w:rsid w:val="008645E4"/>
    <w:rsid w:val="008650B6"/>
    <w:rsid w:val="00865769"/>
    <w:rsid w:val="00865DE3"/>
    <w:rsid w:val="00866182"/>
    <w:rsid w:val="008663FD"/>
    <w:rsid w:val="008677F5"/>
    <w:rsid w:val="00867851"/>
    <w:rsid w:val="00870E73"/>
    <w:rsid w:val="008723A3"/>
    <w:rsid w:val="00872D15"/>
    <w:rsid w:val="008733B9"/>
    <w:rsid w:val="0087490E"/>
    <w:rsid w:val="008749A8"/>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E37"/>
    <w:rsid w:val="008D33AF"/>
    <w:rsid w:val="008D3482"/>
    <w:rsid w:val="008D4741"/>
    <w:rsid w:val="008D47B3"/>
    <w:rsid w:val="008D5C3A"/>
    <w:rsid w:val="008D68A2"/>
    <w:rsid w:val="008D6950"/>
    <w:rsid w:val="008D6E9B"/>
    <w:rsid w:val="008D72A5"/>
    <w:rsid w:val="008D7557"/>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56E"/>
    <w:rsid w:val="00981959"/>
    <w:rsid w:val="00982762"/>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0868"/>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6D5"/>
    <w:rsid w:val="00AE6720"/>
    <w:rsid w:val="00AE67B0"/>
    <w:rsid w:val="00AE6AF0"/>
    <w:rsid w:val="00AE7D4A"/>
    <w:rsid w:val="00AE7F68"/>
    <w:rsid w:val="00AF087C"/>
    <w:rsid w:val="00AF0DB9"/>
    <w:rsid w:val="00AF0FD1"/>
    <w:rsid w:val="00AF193F"/>
    <w:rsid w:val="00AF1F67"/>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485"/>
    <w:rsid w:val="00CB7497"/>
    <w:rsid w:val="00CB77C1"/>
    <w:rsid w:val="00CB7E9A"/>
    <w:rsid w:val="00CC08A1"/>
    <w:rsid w:val="00CC0999"/>
    <w:rsid w:val="00CC0D4E"/>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C6D"/>
    <w:rsid w:val="00D2721F"/>
    <w:rsid w:val="00D27704"/>
    <w:rsid w:val="00D279E8"/>
    <w:rsid w:val="00D27A24"/>
    <w:rsid w:val="00D27ED1"/>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AD1"/>
    <w:rsid w:val="00D47BE6"/>
    <w:rsid w:val="00D5045A"/>
    <w:rsid w:val="00D505B3"/>
    <w:rsid w:val="00D5114D"/>
    <w:rsid w:val="00D51773"/>
    <w:rsid w:val="00D517A0"/>
    <w:rsid w:val="00D51929"/>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51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after="0" w:line="276" w:lineRule="auto"/>
    </w:pPr>
    <w:rPr>
      <w:rFonts w:ascii="Calibri" w:hAnsi="Calibri" w:cs="Calibri"/>
    </w:rPr>
  </w:style>
  <w:style w:type="paragraph" w:styleId="Heading1">
    <w:name w:val="heading 1"/>
    <w:basedOn w:val="Normal"/>
    <w:next w:val="Normal"/>
    <w:link w:val="Heading1Char"/>
    <w:uiPriority w:val="9"/>
    <w:qFormat/>
    <w:rsid w:val="00855FBD"/>
    <w:pPr>
      <w:keepNext/>
      <w:keepLines/>
      <w:outlineLvl w:val="0"/>
    </w:pPr>
    <w:rPr>
      <w:rFonts w:eastAsiaTheme="majorEastAsia"/>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31"/>
      </w:numPr>
      <w:outlineLvl w:val="2"/>
    </w:pPr>
    <w:rPr>
      <w:i w:val="0"/>
      <w:i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FBD"/>
    <w:rPr>
      <w:rFonts w:ascii="Calibri" w:eastAsiaTheme="majorEastAsia" w:hAnsi="Calibri" w:cs="Calibri"/>
      <w:b/>
      <w:bCs/>
      <w:sz w:val="36"/>
      <w:szCs w:val="36"/>
    </w:rPr>
  </w:style>
  <w:style w:type="character" w:styleId="Hyperlink">
    <w:name w:val="Hyperlink"/>
    <w:basedOn w:val="DefaultParagraphFont"/>
    <w:uiPriority w:val="99"/>
    <w:unhideWhenUsed/>
    <w:rsid w:val="00F04757"/>
    <w:rPr>
      <w:color w:val="0563C1" w:themeColor="hyperlink"/>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basedOn w:val="DefaultParagraphFont"/>
    <w:link w:val="FootnoteText"/>
    <w:uiPriority w:val="99"/>
    <w:rsid w:val="00F04757"/>
    <w:rPr>
      <w:rFonts w:ascii="Calibri" w:hAnsi="Calibri" w:cs="Calibri"/>
      <w:sz w:val="20"/>
      <w:szCs w:val="20"/>
    </w:rPr>
  </w:style>
  <w:style w:type="character" w:styleId="FootnoteReference">
    <w:name w:val="footnote reference"/>
    <w:basedOn w:val="DefaultParagraphFont"/>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basedOn w:val="DefaultParagraphFont"/>
    <w:link w:val="Heading2"/>
    <w:uiPriority w:val="9"/>
    <w:rsid w:val="00D57877"/>
    <w:rPr>
      <w:rFonts w:ascii="Calibri" w:eastAsiaTheme="majorEastAsia" w:hAnsi="Calibri" w:cs="Calibri"/>
      <w:b/>
      <w:bCs/>
      <w:i/>
      <w:iCs/>
      <w:sz w:val="32"/>
      <w:szCs w:val="32"/>
    </w:rPr>
  </w:style>
  <w:style w:type="character" w:customStyle="1" w:styleId="Heading3Char">
    <w:name w:val="Heading 3 Char"/>
    <w:basedOn w:val="DefaultParagraphFont"/>
    <w:link w:val="Heading3"/>
    <w:uiPriority w:val="9"/>
    <w:rsid w:val="002E485B"/>
    <w:rPr>
      <w:rFonts w:ascii="Calibri" w:eastAsiaTheme="majorEastAsia"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spacing w:after="0" w:line="240" w:lineRule="auto"/>
    </w:pPr>
  </w:style>
  <w:style w:type="character" w:styleId="EndnoteReference">
    <w:name w:val="endnote reference"/>
    <w:basedOn w:val="DefaultParagraphFont"/>
    <w:uiPriority w:val="99"/>
    <w:semiHidden/>
    <w:unhideWhenUsed/>
    <w:rsid w:val="00500665"/>
    <w:rPr>
      <w:vertAlign w:val="superscript"/>
    </w:rPr>
  </w:style>
  <w:style w:type="character" w:styleId="CommentReference">
    <w:name w:val="annotation reference"/>
    <w:basedOn w:val="DefaultParagraphFont"/>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basedOn w:val="DefaultParagraphFont"/>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basedOn w:val="CommentTextChar"/>
    <w:link w:val="CommentSubject"/>
    <w:uiPriority w:val="99"/>
    <w:semiHidden/>
    <w:rsid w:val="00834826"/>
    <w:rPr>
      <w:rFonts w:ascii="Calibri" w:hAnsi="Calibri" w:cs="Calibri"/>
      <w:b/>
      <w:bCs/>
      <w:sz w:val="20"/>
      <w:szCs w:val="20"/>
    </w:rPr>
  </w:style>
  <w:style w:type="character" w:styleId="PlaceholderText">
    <w:name w:val="Placeholder Text"/>
    <w:basedOn w:val="DefaultParagraphFont"/>
    <w:uiPriority w:val="99"/>
    <w:semiHidden/>
    <w:rsid w:val="000661B3"/>
    <w:rPr>
      <w:color w:val="808080"/>
    </w:rPr>
  </w:style>
  <w:style w:type="table" w:styleId="TableGrid">
    <w:name w:val="Table Grid"/>
    <w:basedOn w:val="TableNormal"/>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pPr>
      <w:spacing w:after="0" w:line="240" w:lineRule="auto"/>
    </w:pPr>
    <w:rPr>
      <w:rFonts w:ascii="Calibri" w:hAnsi="Calibri" w:cs="Calibri"/>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basedOn w:val="DefaultParagraphFont"/>
    <w:link w:val="Title"/>
    <w:uiPriority w:val="10"/>
    <w:rsid w:val="00855FBD"/>
    <w:rPr>
      <w:rFonts w:ascii="Calibri" w:eastAsiaTheme="majorEastAsia" w:hAnsi="Calibri" w:cs="Calibri"/>
      <w:b/>
      <w:bCs/>
      <w:sz w:val="40"/>
      <w:szCs w:val="40"/>
    </w:rPr>
  </w:style>
  <w:style w:type="character" w:customStyle="1" w:styleId="UnresolvedMention1">
    <w:name w:val="Unresolved Mention1"/>
    <w:basedOn w:val="DefaultParagraphFont"/>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basedOn w:val="DefaultParagraphFont"/>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basedOn w:val="NormalWeb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FollowedHyperlink">
    <w:name w:val="FollowedHyperlink"/>
    <w:basedOn w:val="DefaultParagraphFont"/>
    <w:uiPriority w:val="99"/>
    <w:semiHidden/>
    <w:unhideWhenUsed/>
    <w:rsid w:val="00E8129F"/>
    <w:rPr>
      <w:color w:val="954F72" w:themeColor="followedHyperlink"/>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B75"/>
    <w:rPr>
      <w:rFonts w:ascii="Segoe UI" w:hAnsi="Segoe UI" w:cs="Segoe UI"/>
      <w:sz w:val="18"/>
      <w:szCs w:val="18"/>
    </w:rPr>
  </w:style>
  <w:style w:type="character" w:styleId="UnresolvedMention">
    <w:name w:val="Unresolved Mention"/>
    <w:basedOn w:val="DefaultParagraphFont"/>
    <w:uiPriority w:val="99"/>
    <w:semiHidden/>
    <w:unhideWhenUsed/>
    <w:rsid w:val="00F54DF4"/>
    <w:rPr>
      <w:color w:val="605E5C"/>
      <w:shd w:val="clear" w:color="auto" w:fill="E1DFDD"/>
    </w:rPr>
  </w:style>
  <w:style w:type="table" w:styleId="TableGridLight">
    <w:name w:val="Grid Table Light"/>
    <w:basedOn w:val="TableNormal"/>
    <w:uiPriority w:val="40"/>
    <w:rsid w:val="005851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hyperlink" Target="https://github.com/wondolee/covid19-eng-lockdown"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journals.elsevier.com/sustainable-cities-and-society"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3F39950B41B664AA5E18A250F8FD3C8" ma:contentTypeVersion="12" ma:contentTypeDescription="Create a new document." ma:contentTypeScope="" ma:versionID="933578452f69afecddc85d74990be510">
  <xsd:schema xmlns:xsd="http://www.w3.org/2001/XMLSchema" xmlns:xs="http://www.w3.org/2001/XMLSchema" xmlns:p="http://schemas.microsoft.com/office/2006/metadata/properties" xmlns:ns3="d9780511-8b1d-4fe6-b9a8-4a5ad247c39b" xmlns:ns4="466b6271-037b-466b-8d16-a9c1b360b248" targetNamespace="http://schemas.microsoft.com/office/2006/metadata/properties" ma:root="true" ma:fieldsID="258e5ffff8470a6e93437d5b25e2072c" ns3:_="" ns4:_="">
    <xsd:import namespace="d9780511-8b1d-4fe6-b9a8-4a5ad247c39b"/>
    <xsd:import namespace="466b6271-037b-466b-8d16-a9c1b360b2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780511-8b1d-4fe6-b9a8-4a5ad247c3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6b6271-037b-466b-8d16-a9c1b360b24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2.xml><?xml version="1.0" encoding="utf-8"?>
<ds:datastoreItem xmlns:ds="http://schemas.openxmlformats.org/officeDocument/2006/customXml" ds:itemID="{E4002D8E-7A5F-4663-9384-9C5609A1C61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7A14B49-F25D-498D-83CA-944FECCAD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780511-8b1d-4fe6-b9a8-4a5ad247c39b"/>
    <ds:schemaRef ds:uri="466b6271-037b-466b-8d16-a9c1b360b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407D33F-9D28-4A8A-8A96-AB945C707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26</Pages>
  <Words>50316</Words>
  <Characters>286805</Characters>
  <Application>Microsoft Office Word</Application>
  <DocSecurity>0</DocSecurity>
  <Lines>2390</Lines>
  <Paragraphs>67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36449</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5</cp:revision>
  <dcterms:created xsi:type="dcterms:W3CDTF">2023-03-31T04:26:00Z</dcterms:created>
  <dcterms:modified xsi:type="dcterms:W3CDTF">2023-03-31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F3F39950B41B664AA5E18A250F8FD3C8</vt:lpwstr>
  </property>
</Properties>
</file>